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589AE" w14:textId="77777777" w:rsidR="00A872EA" w:rsidRDefault="00A872EA" w:rsidP="00A872EA">
      <w:r>
        <w:t xml:space="preserve">#  </w:t>
      </w:r>
      <w:r w:rsidRPr="008B49DB">
        <w:t>15. Predicting treatment response in diabetes: the roles of machine learning-based models</w:t>
      </w:r>
    </w:p>
    <w:p w14:paraId="289FC53C" w14:textId="1C1C3BFF" w:rsidR="00595331" w:rsidRDefault="00595331"/>
    <w:p w14:paraId="023665A1" w14:textId="1AAE3AAB" w:rsidR="00B83A00" w:rsidRDefault="00BD3130">
      <w:r>
        <w:t xml:space="preserve">Contributing authors: </w:t>
      </w:r>
      <w:proofErr w:type="spellStart"/>
      <w:r>
        <w:t>Wenfei</w:t>
      </w:r>
      <w:proofErr w:type="spellEnd"/>
      <w:r>
        <w:t xml:space="preserve"> Wu</w:t>
      </w:r>
      <w:r w:rsidR="002D6310">
        <w:t xml:space="preserve"> </w:t>
      </w:r>
      <w:r w:rsidR="002D6310" w:rsidRPr="002D6310">
        <w:rPr>
          <w:vertAlign w:val="superscript"/>
        </w:rPr>
        <w:t>1</w:t>
      </w:r>
      <w:r>
        <w:t xml:space="preserve">, </w:t>
      </w:r>
      <w:proofErr w:type="spellStart"/>
      <w:r>
        <w:t>Wenlin</w:t>
      </w:r>
      <w:proofErr w:type="spellEnd"/>
      <w:r>
        <w:t xml:space="preserve"> Zhang</w:t>
      </w:r>
      <w:r w:rsidR="002D6310">
        <w:t xml:space="preserve"> </w:t>
      </w:r>
      <w:r w:rsidR="00AE1E5A">
        <w:rPr>
          <w:vertAlign w:val="superscript"/>
        </w:rPr>
        <w:t>2</w:t>
      </w:r>
      <w:r>
        <w:t xml:space="preserve">, </w:t>
      </w:r>
      <w:proofErr w:type="spellStart"/>
      <w:r w:rsidR="00ED7BF8">
        <w:t>Soban</w:t>
      </w:r>
      <w:proofErr w:type="spellEnd"/>
      <w:r w:rsidR="00ED7BF8">
        <w:t xml:space="preserve"> Sadiq</w:t>
      </w:r>
      <w:r w:rsidR="002D6310">
        <w:t xml:space="preserve"> </w:t>
      </w:r>
      <w:r w:rsidR="00AE1E5A">
        <w:rPr>
          <w:vertAlign w:val="superscript"/>
        </w:rPr>
        <w:t>3</w:t>
      </w:r>
      <w:r w:rsidR="00ED7BF8">
        <w:t xml:space="preserve">, </w:t>
      </w:r>
      <w:r w:rsidR="003C3EC4">
        <w:t xml:space="preserve">Gary </w:t>
      </w:r>
      <w:proofErr w:type="spellStart"/>
      <w:r w:rsidR="003C3EC4">
        <w:t>Tse</w:t>
      </w:r>
      <w:proofErr w:type="spellEnd"/>
      <w:r w:rsidR="002D6310">
        <w:t xml:space="preserve"> </w:t>
      </w:r>
      <w:r w:rsidR="00AE1E5A">
        <w:rPr>
          <w:vertAlign w:val="superscript"/>
        </w:rPr>
        <w:t>4</w:t>
      </w:r>
      <w:r w:rsidR="002D6310">
        <w:rPr>
          <w:vertAlign w:val="superscript"/>
        </w:rPr>
        <w:t>,</w:t>
      </w:r>
      <w:r w:rsidR="00AE1E5A">
        <w:rPr>
          <w:vertAlign w:val="superscript"/>
        </w:rPr>
        <w:t>5</w:t>
      </w:r>
      <w:r w:rsidR="00FD4929">
        <w:t xml:space="preserve"> </w:t>
      </w:r>
      <w:r w:rsidR="003C3EC4">
        <w:t xml:space="preserve">, </w:t>
      </w:r>
      <w:r>
        <w:t xml:space="preserve">Syed </w:t>
      </w:r>
      <w:proofErr w:type="spellStart"/>
      <w:r>
        <w:t>Ghufran</w:t>
      </w:r>
      <w:proofErr w:type="spellEnd"/>
      <w:r>
        <w:t xml:space="preserve"> Khalid</w:t>
      </w:r>
      <w:r w:rsidR="002D6310">
        <w:t xml:space="preserve"> </w:t>
      </w:r>
      <w:r w:rsidR="00AE1E5A">
        <w:rPr>
          <w:vertAlign w:val="superscript"/>
        </w:rPr>
        <w:t>6</w:t>
      </w:r>
      <w:r>
        <w:t xml:space="preserve">, </w:t>
      </w:r>
      <w:proofErr w:type="spellStart"/>
      <w:r>
        <w:t>Yimeng</w:t>
      </w:r>
      <w:proofErr w:type="spellEnd"/>
      <w:r>
        <w:t xml:space="preserve"> Fan</w:t>
      </w:r>
      <w:r w:rsidR="002D6310">
        <w:t xml:space="preserve"> </w:t>
      </w:r>
      <w:r w:rsidR="00AE1E5A">
        <w:rPr>
          <w:vertAlign w:val="superscript"/>
        </w:rPr>
        <w:t>7</w:t>
      </w:r>
      <w:r>
        <w:t>, Haipeng Liu</w:t>
      </w:r>
      <w:r w:rsidR="002D6310">
        <w:t xml:space="preserve"> </w:t>
      </w:r>
      <w:r w:rsidR="00AE1E5A">
        <w:rPr>
          <w:vertAlign w:val="superscript"/>
        </w:rPr>
        <w:t>8</w:t>
      </w:r>
    </w:p>
    <w:p w14:paraId="02C9097C" w14:textId="00328EBD" w:rsidR="00C015E4" w:rsidRDefault="00C015E4"/>
    <w:p w14:paraId="2E9AA2BB" w14:textId="419EC2A8" w:rsidR="002D6310" w:rsidRDefault="00FD4929">
      <w:r>
        <w:t>1</w:t>
      </w:r>
      <w:r w:rsidR="00AE1E5A">
        <w:t xml:space="preserve"> </w:t>
      </w:r>
      <w:r w:rsidR="00AE1E5A" w:rsidRPr="00AE1E5A">
        <w:t>College of Life Sciences, Zhejiang University, Hangzhou, China</w:t>
      </w:r>
    </w:p>
    <w:p w14:paraId="61F3231C" w14:textId="029E7855" w:rsidR="00AE1E5A" w:rsidRDefault="00AE1E5A">
      <w:r>
        <w:t xml:space="preserve">2 </w:t>
      </w:r>
      <w:r w:rsidRPr="00AE1E5A">
        <w:t xml:space="preserve">College of </w:t>
      </w:r>
      <w:r w:rsidR="00E3125C">
        <w:t>P</w:t>
      </w:r>
      <w:r w:rsidRPr="00AE1E5A">
        <w:t xml:space="preserve">harmaceutical </w:t>
      </w:r>
      <w:r w:rsidR="0011568B">
        <w:t>S</w:t>
      </w:r>
      <w:r w:rsidRPr="00AE1E5A">
        <w:t>ciences, Zhejiang University, Hangzhou, China</w:t>
      </w:r>
    </w:p>
    <w:p w14:paraId="125A97AD" w14:textId="159C22E8" w:rsidR="00FD4929" w:rsidRDefault="00AE1E5A">
      <w:r>
        <w:t xml:space="preserve">3 </w:t>
      </w:r>
      <w:r w:rsidR="00BF0CC9" w:rsidRPr="00BF0CC9">
        <w:t>Kent and Medway Medical School, Canterbury Christ Church and University of Kent, Canterbury, United Kingdom</w:t>
      </w:r>
    </w:p>
    <w:p w14:paraId="106CC9BA" w14:textId="59A63FC9" w:rsidR="00FD4929" w:rsidRDefault="00AE1E5A">
      <w:r>
        <w:t xml:space="preserve">4 </w:t>
      </w:r>
      <w:r w:rsidR="00BF0CC9" w:rsidRPr="00BF0CC9">
        <w:t>Tianjin Key Laboratory of Ionic-Molecular Function of Cardiovascular Disease, Department of Cardiology, Tianjin Institute of Cardiology, Second Hospital of Tianjin Medical University, Tianjin, China</w:t>
      </w:r>
    </w:p>
    <w:p w14:paraId="424BF5EC" w14:textId="511443D2" w:rsidR="00FD4929" w:rsidRDefault="00AE1E5A">
      <w:r>
        <w:t>5</w:t>
      </w:r>
      <w:r>
        <w:t xml:space="preserve"> </w:t>
      </w:r>
      <w:r w:rsidR="00BF0CC9" w:rsidRPr="00BF0CC9">
        <w:t>School of Nursing and Health Studies, Hong Kong Metropolitan University, Hong Kong, China</w:t>
      </w:r>
    </w:p>
    <w:p w14:paraId="34EA07A1" w14:textId="0873FC51" w:rsidR="00E3125C" w:rsidRDefault="00FD4929">
      <w:pPr>
        <w:rPr>
          <w:rFonts w:hint="eastAsia"/>
        </w:rPr>
      </w:pPr>
      <w:r>
        <w:t>6</w:t>
      </w:r>
      <w:r w:rsidR="00EF4FF7">
        <w:t xml:space="preserve"> </w:t>
      </w:r>
      <w:r w:rsidR="00E3125C" w:rsidRPr="00E3125C">
        <w:t xml:space="preserve">Faculty of Health, Education and Life Sciences, Birmingham City University, Birmingham, </w:t>
      </w:r>
      <w:r w:rsidR="0069127F" w:rsidRPr="00B37441">
        <w:t>United Kingdom</w:t>
      </w:r>
    </w:p>
    <w:p w14:paraId="5F876926" w14:textId="64A35E41" w:rsidR="00FD4929" w:rsidRDefault="00E3125C">
      <w:r>
        <w:t xml:space="preserve">7 </w:t>
      </w:r>
      <w:r w:rsidR="00EF4FF7">
        <w:t>Department of O</w:t>
      </w:r>
      <w:r w:rsidR="00EF4FF7">
        <w:rPr>
          <w:rFonts w:hint="eastAsia"/>
        </w:rPr>
        <w:t>p</w:t>
      </w:r>
      <w:r w:rsidR="00EF4FF7">
        <w:t xml:space="preserve">hthalmology, The First Affiliated Hospital of Xi’an </w:t>
      </w:r>
      <w:proofErr w:type="spellStart"/>
      <w:r w:rsidR="00EF4FF7">
        <w:t>Jiaotong</w:t>
      </w:r>
      <w:proofErr w:type="spellEnd"/>
      <w:r w:rsidR="00EF4FF7">
        <w:t xml:space="preserve"> University, Xi’an, China</w:t>
      </w:r>
    </w:p>
    <w:p w14:paraId="6C85D9A3" w14:textId="3D4856DD" w:rsidR="002D6310" w:rsidRDefault="00E3125C" w:rsidP="002D6310">
      <w:r>
        <w:t xml:space="preserve">8 </w:t>
      </w:r>
      <w:r w:rsidR="002D6310" w:rsidRPr="00B37441">
        <w:t xml:space="preserve">Research Centre </w:t>
      </w:r>
      <w:r w:rsidR="00834986">
        <w:rPr>
          <w:rFonts w:hint="eastAsia"/>
        </w:rPr>
        <w:t>for</w:t>
      </w:r>
      <w:r w:rsidR="002D6310" w:rsidRPr="00B37441">
        <w:t xml:space="preserve"> Intelligent Healthcare, Coventry University, Coventry CV1 5FB, United Kingdom</w:t>
      </w:r>
    </w:p>
    <w:p w14:paraId="27D0701F" w14:textId="3376B837" w:rsidR="002D6310" w:rsidRDefault="002D6310"/>
    <w:p w14:paraId="673BD21E" w14:textId="2A7617CE" w:rsidR="0007667D" w:rsidRDefault="0007667D">
      <w:r>
        <w:t>Correspondence to:</w:t>
      </w:r>
    </w:p>
    <w:p w14:paraId="0F7BF170" w14:textId="344E8770" w:rsidR="0007667D" w:rsidRDefault="0007667D">
      <w:r>
        <w:t>Haipeng Liu, PhD</w:t>
      </w:r>
    </w:p>
    <w:p w14:paraId="43AEA5A9" w14:textId="4182904D" w:rsidR="0007667D" w:rsidRDefault="00B37441">
      <w:r w:rsidRPr="00B37441">
        <w:t>Research Centre of Intelligent Healthcare, Faculty of Health and Life Science, Coventry University, Coventry CV1 5FB, United Kingdom</w:t>
      </w:r>
    </w:p>
    <w:p w14:paraId="48E6AF8A" w14:textId="76BCFA16" w:rsidR="00B37441" w:rsidRDefault="00B37441">
      <w:r>
        <w:t xml:space="preserve">Email: </w:t>
      </w:r>
      <w:hyperlink r:id="rId8" w:history="1">
        <w:r w:rsidRPr="00C03A78">
          <w:rPr>
            <w:rStyle w:val="Hyperlink"/>
          </w:rPr>
          <w:t>haipeng.liu@coventry.ac.uk</w:t>
        </w:r>
      </w:hyperlink>
    </w:p>
    <w:p w14:paraId="20FCFF87" w14:textId="77777777" w:rsidR="00B37441" w:rsidRDefault="00B37441"/>
    <w:p w14:paraId="2B89FA03" w14:textId="77777777" w:rsidR="00B37441" w:rsidRDefault="00B37441"/>
    <w:p w14:paraId="145E4D4A" w14:textId="152AE653" w:rsidR="00A872EA" w:rsidRPr="008C0606" w:rsidRDefault="00A872EA" w:rsidP="00A872EA">
      <w:pPr>
        <w:rPr>
          <w:b/>
          <w:bCs/>
        </w:rPr>
      </w:pPr>
      <w:r w:rsidRPr="008C0606">
        <w:rPr>
          <w:b/>
          <w:bCs/>
        </w:rPr>
        <w:t>Introduction</w:t>
      </w:r>
    </w:p>
    <w:p w14:paraId="47BC70D5" w14:textId="25BCDCC7" w:rsidR="000951FD" w:rsidRPr="000951FD" w:rsidRDefault="00027F82" w:rsidP="002955AF">
      <w:pPr>
        <w:ind w:firstLine="420"/>
      </w:pPr>
      <w:r>
        <w:t xml:space="preserve">Diabetes mellitus (DM) is defined as </w:t>
      </w:r>
      <w:r w:rsidRPr="00FE36A0">
        <w:t>a group of metabolic disorders characterized by a high blood sugar level (hyperglycemia) over a prolonged period of time</w:t>
      </w:r>
      <w:r w:rsidR="00B613DC">
        <w:t xml:space="preserve"> mainly caused by abnormal insulin secretion and/or action. </w:t>
      </w:r>
      <w:r w:rsidR="00B613DC">
        <w:rPr>
          <w:rFonts w:hint="eastAsia"/>
        </w:rPr>
        <w:t>T</w:t>
      </w:r>
      <w:r w:rsidR="00B613DC">
        <w:t>here are two major clinical types, type 1 and type 2 diabetes (</w:t>
      </w:r>
      <w:r w:rsidR="000423CC">
        <w:t xml:space="preserve">T1D and </w:t>
      </w:r>
      <w:r w:rsidR="00B613DC">
        <w:t>T2D</w:t>
      </w:r>
      <w:r w:rsidR="00CC2D4C">
        <w:t>)</w:t>
      </w:r>
      <w:r w:rsidR="00B613DC">
        <w:t>.</w:t>
      </w:r>
      <w:r w:rsidR="000423CC">
        <w:t xml:space="preserve"> </w:t>
      </w:r>
      <w:r w:rsidR="00B613DC">
        <w:t xml:space="preserve">T2D appears to be the most common type (90% of all diabetic patients), mainly characterized by insulin resistance and various degrees of β-cell dysfunction, whereas T1D is thought to </w:t>
      </w:r>
      <w:r w:rsidR="00CC2D4C">
        <w:t>associated with</w:t>
      </w:r>
      <w:r w:rsidR="00B613DC">
        <w:t xml:space="preserve"> β-cell destruction and absolute insulin deficiency</w:t>
      </w:r>
      <w:r w:rsidR="00CC2D4C">
        <w:t xml:space="preserve"> </w:t>
      </w:r>
      <w:r w:rsidR="00CC2D4C">
        <w:fldChar w:fldCharType="begin"/>
      </w:r>
      <w:r w:rsidR="00CC2D4C">
        <w:instrText xml:space="preserve"> ADDIN EN.CITE &lt;EndNote&gt;&lt;Cite&gt;&lt;Author&gt;American Diabetes&lt;/Author&gt;&lt;Year&gt;2018&lt;/Year&gt;&lt;RecNum&gt;25&lt;/RecNum&gt;&lt;DisplayText&gt;(1)&lt;/DisplayText&gt;&lt;record&gt;&lt;rec-number&gt;25&lt;/rec-number&gt;&lt;foreign-keys&gt;&lt;key app="EN" db-id="traeztzeiwvfvhe9wxqv99d4fpd59rfve595" timestamp="1669505582"&gt;25&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_1&lt;/number&gt;&lt;dates&gt;&lt;year&gt;2018&lt;/year&gt;&lt;/dates&gt;&lt;isbn&gt;0149-5992&lt;/isbn&gt;&lt;urls&gt;&lt;related-urls&gt;&lt;url&gt;https://doi.org/10.2337/dc19-S002&lt;/url&gt;&lt;/related-urls&gt;&lt;/urls&gt;&lt;electronic-resource-num&gt;10.2337/dc19-S002&lt;/electronic-resource-num&gt;&lt;access-date&gt;11/26/2022&lt;/access-date&gt;&lt;/record&gt;&lt;/Cite&gt;&lt;/EndNote&gt;</w:instrText>
      </w:r>
      <w:r w:rsidR="00CC2D4C">
        <w:fldChar w:fldCharType="separate"/>
      </w:r>
      <w:r w:rsidR="00CC2D4C">
        <w:rPr>
          <w:noProof/>
        </w:rPr>
        <w:t>(1)</w:t>
      </w:r>
      <w:r w:rsidR="00CC2D4C">
        <w:fldChar w:fldCharType="end"/>
      </w:r>
      <w:r w:rsidR="00CC2D4C">
        <w:t>.</w:t>
      </w:r>
      <w:r w:rsidR="00D363AD" w:rsidRPr="00D363AD">
        <w:t xml:space="preserve"> </w:t>
      </w:r>
      <w:r w:rsidR="00CC2D4C">
        <w:t>The underlying etiology of DM is not fully understood while some risk factors</w:t>
      </w:r>
      <w:r w:rsidR="002150DD">
        <w:t xml:space="preserve"> have been identified, e.g., </w:t>
      </w:r>
      <w:r w:rsidR="002150DD" w:rsidRPr="002150DD">
        <w:t>overweight or obese</w:t>
      </w:r>
      <w:r w:rsidR="002150DD">
        <w:t>, h</w:t>
      </w:r>
      <w:r w:rsidR="002150DD" w:rsidRPr="002150DD">
        <w:t>igh-risk race/ethnicity</w:t>
      </w:r>
      <w:r w:rsidR="002150DD">
        <w:t>, h</w:t>
      </w:r>
      <w:r w:rsidR="002150DD" w:rsidRPr="002150DD">
        <w:t>ypertension</w:t>
      </w:r>
      <w:r w:rsidR="002150DD">
        <w:t>, and p</w:t>
      </w:r>
      <w:r w:rsidR="002150DD" w:rsidRPr="002150DD">
        <w:t>hysical inactivity</w:t>
      </w:r>
      <w:r w:rsidR="00CC2D4C">
        <w:t>.</w:t>
      </w:r>
    </w:p>
    <w:p w14:paraId="1F53D1EC" w14:textId="17ECEADE" w:rsidR="00157519" w:rsidRPr="002955AF" w:rsidRDefault="00BC7FE7" w:rsidP="002955AF">
      <w:pPr>
        <w:ind w:firstLine="420"/>
        <w:rPr>
          <w:lang w:val="en"/>
        </w:rPr>
      </w:pPr>
      <w:r>
        <w:t>H</w:t>
      </w:r>
      <w:r w:rsidRPr="006472E3">
        <w:t>emoglobin A1c (HbA1c</w:t>
      </w:r>
      <w:r w:rsidR="00A93D3E" w:rsidRPr="006472E3">
        <w:t>)</w:t>
      </w:r>
      <w:r w:rsidR="00A93D3E">
        <w:t xml:space="preserve"> is a widely used marker to reflect average blood glucose levels </w:t>
      </w:r>
      <w:r w:rsidR="002150DD">
        <w:t>in</w:t>
      </w:r>
      <w:r w:rsidR="00A93D3E">
        <w:t xml:space="preserve"> 2</w:t>
      </w:r>
      <w:r w:rsidR="002150DD">
        <w:t xml:space="preserve">-3 </w:t>
      </w:r>
      <w:r w:rsidR="00A93D3E">
        <w:t>month</w:t>
      </w:r>
      <w:r w:rsidR="002150DD">
        <w:t>s</w:t>
      </w:r>
      <w:r w:rsidR="00A93D3E">
        <w:t xml:space="preserve">. </w:t>
      </w:r>
      <w:r w:rsidR="00C17AE8">
        <w:t xml:space="preserve">It </w:t>
      </w:r>
      <w:r w:rsidR="00C17AE8" w:rsidRPr="006472E3">
        <w:t>quantifies the percentage of hemoglobin in the bloodstream that has been post-translationally glycosylated.</w:t>
      </w:r>
      <w:r w:rsidR="00C17AE8">
        <w:t xml:space="preserve"> </w:t>
      </w:r>
      <w:r w:rsidR="003E4519" w:rsidRPr="006472E3">
        <w:t>HbA1c</w:t>
      </w:r>
      <w:r w:rsidR="00FC3699">
        <w:t xml:space="preserve"> test plays a critical role in the management of the patient with diabetes, with targeting </w:t>
      </w:r>
      <w:r w:rsidR="00EF4FF7" w:rsidRPr="006472E3">
        <w:t>HbA1c</w:t>
      </w:r>
      <w:r w:rsidR="00FC3699">
        <w:t xml:space="preserve"> of </w:t>
      </w:r>
      <w:r w:rsidR="00530D02">
        <w:t>53 mmol/mol (</w:t>
      </w:r>
      <w:r w:rsidR="00FC3699">
        <w:t>7.0%</w:t>
      </w:r>
      <w:r w:rsidR="00530D02">
        <w:t>)</w:t>
      </w:r>
      <w:r w:rsidR="00FC3699">
        <w:t xml:space="preserve"> or less</w:t>
      </w:r>
      <w:r w:rsidR="00157519">
        <w:t xml:space="preserve"> </w:t>
      </w:r>
      <w:r w:rsidR="00157519">
        <w:fldChar w:fldCharType="begin"/>
      </w:r>
      <w:r w:rsidR="00A61553">
        <w:instrText xml:space="preserve"> ADDIN EN.CITE &lt;EndNote&gt;&lt;Cite&gt;&lt;Author&gt;Diabetologiczne&lt;/Author&gt;&lt;Year&gt;2001&lt;/Year&gt;&lt;RecNum&gt;2&lt;/RecNum&gt;&lt;DisplayText&gt;(2)&lt;/DisplayText&gt;&lt;record&gt;&lt;rec-number&gt;2&lt;/rec-number&gt;&lt;foreign-keys&gt;&lt;key app="EN" db-id="traeztzeiwvfvhe9wxqv99d4fpd59rfve595" timestamp="1669505334"&gt;2&lt;/key&gt;&lt;/foreign-keys&gt;&lt;ref-type name="Journal Article"&gt;17&lt;/ref-type&gt;&lt;contributors&gt;&lt;authors&gt;&lt;author&gt;Diabetologiczne, A. T.&lt;/author&gt;&lt;/authors&gt;&lt;/contributors&gt;&lt;titles&gt;&lt;title&gt;Tests of glycemia in diabetes&lt;/title&gt;&lt;/titles&gt;&lt;number&gt;4&lt;/number&gt;&lt;dates&gt;&lt;year&gt;2001&lt;/year&gt;&lt;/dates&gt;&lt;urls&gt;&lt;/urls&gt;&lt;/record&gt;&lt;/Cite&gt;&lt;/EndNote&gt;</w:instrText>
      </w:r>
      <w:r w:rsidR="00157519">
        <w:fldChar w:fldCharType="separate"/>
      </w:r>
      <w:r w:rsidR="00A61553">
        <w:rPr>
          <w:noProof/>
        </w:rPr>
        <w:t>(2)</w:t>
      </w:r>
      <w:r w:rsidR="00157519">
        <w:fldChar w:fldCharType="end"/>
      </w:r>
      <w:r w:rsidR="00FC3699">
        <w:t xml:space="preserve">. </w:t>
      </w:r>
      <w:r w:rsidR="00C17AE8">
        <w:t xml:space="preserve">In addition to its role as a marker of glycemic control, in 2009, </w:t>
      </w:r>
      <w:r w:rsidR="000E2F18" w:rsidRPr="006472E3">
        <w:t>HbA1c</w:t>
      </w:r>
      <w:r w:rsidR="000E2F18">
        <w:t xml:space="preserve"> </w:t>
      </w:r>
      <w:r w:rsidR="00A93D3E">
        <w:t xml:space="preserve">was recommended </w:t>
      </w:r>
      <w:r w:rsidR="00FC3699">
        <w:t>for</w:t>
      </w:r>
      <w:r w:rsidR="00C17AE8">
        <w:t xml:space="preserve"> </w:t>
      </w:r>
      <w:r w:rsidR="00A93D3E">
        <w:t xml:space="preserve">diagnosis of </w:t>
      </w:r>
      <w:r w:rsidR="00A93D3E">
        <w:lastRenderedPageBreak/>
        <w:t>diabetes</w:t>
      </w:r>
      <w:r w:rsidR="00C17AE8">
        <w:t xml:space="preserve"> with cut point of 6.5%</w:t>
      </w:r>
      <w:r w:rsidR="00157519">
        <w:t xml:space="preserve"> </w:t>
      </w:r>
      <w:r w:rsidR="00157519">
        <w:fldChar w:fldCharType="begin"/>
      </w:r>
      <w:r w:rsidR="00A61553">
        <w:instrText xml:space="preserve"> ADDIN EN.CITE &lt;EndNote&gt;&lt;Cite&gt;&lt;Year&gt;2013&lt;/Year&gt;&lt;RecNum&gt;3&lt;/RecNum&gt;&lt;DisplayText&gt;(3)&lt;/DisplayText&gt;&lt;record&gt;&lt;rec-number&gt;3&lt;/rec-number&gt;&lt;foreign-keys&gt;&lt;key app="EN" db-id="traeztzeiwvfvhe9wxqv99d4fpd59rfve595" timestamp="1669505335"&gt;3&lt;/key&gt;&lt;/foreign-keys&gt;&lt;ref-type name="Journal Article"&gt;17&lt;/ref-type&gt;&lt;contributors&gt;&lt;/contributors&gt;&lt;titles&gt;&lt;title&gt;International Expert Committee report on the role of the A1C assay in the diagnosis of diabetes&lt;/title&gt;&lt;/titles&gt;&lt;dates&gt;&lt;year&gt;2013&lt;/year&gt;&lt;/dates&gt;&lt;urls&gt;&lt;/urls&gt;&lt;/record&gt;&lt;/Cite&gt;&lt;/EndNote&gt;</w:instrText>
      </w:r>
      <w:r w:rsidR="00157519">
        <w:fldChar w:fldCharType="separate"/>
      </w:r>
      <w:r w:rsidR="00A61553">
        <w:rPr>
          <w:noProof/>
        </w:rPr>
        <w:t>(3)</w:t>
      </w:r>
      <w:r w:rsidR="00157519">
        <w:fldChar w:fldCharType="end"/>
      </w:r>
      <w:r w:rsidR="00C17AE8">
        <w:t xml:space="preserve">. </w:t>
      </w:r>
      <w:r w:rsidR="00157519">
        <w:t xml:space="preserve">HbA1c has been </w:t>
      </w:r>
      <w:r w:rsidR="006C3071">
        <w:t>accepted as</w:t>
      </w:r>
      <w:r w:rsidR="00157519">
        <w:t xml:space="preserve"> </w:t>
      </w:r>
      <w:r w:rsidR="00FC3699">
        <w:rPr>
          <w:lang w:val="en"/>
        </w:rPr>
        <w:t xml:space="preserve">a standard </w:t>
      </w:r>
      <w:r w:rsidR="00157519">
        <w:rPr>
          <w:lang w:val="en"/>
        </w:rPr>
        <w:t>evaluation for the treatment efficacy of DM.</w:t>
      </w:r>
      <w:r w:rsidR="006517F9">
        <w:rPr>
          <w:lang w:val="en"/>
        </w:rPr>
        <w:t xml:space="preserve"> Recent works have used </w:t>
      </w:r>
      <w:r w:rsidR="006517F9">
        <w:t xml:space="preserve">HbA1c as well as measures of its variability for risk prediction </w:t>
      </w:r>
      <w:r w:rsidR="003C5BDC">
        <w:fldChar w:fldCharType="begin">
          <w:fldData xml:space="preserve">PEVuZE5vdGU+PENpdGU+PEF1dGhvcj5MZWU8L0F1dGhvcj48WWVhcj4yMDIxPC9ZZWFyPjxSZWNO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=
</w:fldData>
        </w:fldChar>
      </w:r>
      <w:r w:rsidR="003C5BDC">
        <w:instrText xml:space="preserve"> ADDIN EN.CITE </w:instrText>
      </w:r>
      <w:r w:rsidR="003C5BDC">
        <w:fldChar w:fldCharType="begin">
          <w:fldData xml:space="preserve">PEVuZE5vdGU+PENpdGU+PEF1dGhvcj5MZWU8L0F1dGhvcj48WWVhcj4yMDIxPC9ZZWFyPjxSZWNO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=
</w:fldData>
        </w:fldChar>
      </w:r>
      <w:r w:rsidR="003C5BDC">
        <w:instrText xml:space="preserve"> ADDIN EN.CITE.DATA </w:instrText>
      </w:r>
      <w:r w:rsidR="003C5BDC">
        <w:fldChar w:fldCharType="end"/>
      </w:r>
      <w:r w:rsidR="003C5BDC">
        <w:fldChar w:fldCharType="separate"/>
      </w:r>
      <w:r w:rsidR="003C5BDC">
        <w:rPr>
          <w:noProof/>
        </w:rPr>
        <w:t>(4-8)</w:t>
      </w:r>
      <w:r w:rsidR="003C5BDC">
        <w:fldChar w:fldCharType="end"/>
      </w:r>
      <w:r w:rsidR="006517F9">
        <w:t>.</w:t>
      </w:r>
    </w:p>
    <w:p w14:paraId="57505F34" w14:textId="0A08868F" w:rsidR="00D363AD" w:rsidRPr="002955AF" w:rsidRDefault="00122676" w:rsidP="002955AF">
      <w:pPr>
        <w:ind w:firstLine="420"/>
        <w:rPr>
          <w:lang w:val="en"/>
        </w:rPr>
      </w:pPr>
      <w:r>
        <w:t xml:space="preserve">Based on evidence-based medical guidelines, </w:t>
      </w:r>
      <w:r w:rsidR="000E20F6">
        <w:t xml:space="preserve">personal physiological indicators, and life behavior data, the prediction of </w:t>
      </w:r>
      <w:r>
        <w:t xml:space="preserve">DM treatment response </w:t>
      </w:r>
      <w:r w:rsidR="000E20F6">
        <w:t>can provide</w:t>
      </w:r>
      <w:r>
        <w:t xml:space="preserve"> s</w:t>
      </w:r>
      <w:r w:rsidR="000E20F6">
        <w:t xml:space="preserve">pecific suggestions on </w:t>
      </w:r>
      <w:r>
        <w:t xml:space="preserve">self-management </w:t>
      </w:r>
      <w:r w:rsidR="000E20F6">
        <w:t xml:space="preserve">for the patients, </w:t>
      </w:r>
      <w:r>
        <w:t>and</w:t>
      </w:r>
      <w:r w:rsidR="000E20F6">
        <w:t xml:space="preserve"> real-time reference</w:t>
      </w:r>
      <w:r>
        <w:t xml:space="preserve"> </w:t>
      </w:r>
      <w:r w:rsidR="000E20F6">
        <w:t xml:space="preserve">in clinical intervention and medication for the clinicians. </w:t>
      </w:r>
      <w:r w:rsidR="000117B3">
        <w:t>Digital management that puts patients at the center and relies on data-driven decision-making is an ideal solution for diabetes management.</w:t>
      </w:r>
      <w:r w:rsidR="000117B3" w:rsidRPr="000117B3">
        <w:rPr>
          <w:rFonts w:hint="eastAsia"/>
        </w:rPr>
        <w:t xml:space="preserve"> </w:t>
      </w:r>
      <w:r w:rsidR="00337043">
        <w:t>The remarkable advances in biotechnology, bioinformatics and data science have led to a significant production of data</w:t>
      </w:r>
      <w:r w:rsidR="00337043" w:rsidRPr="005967E3">
        <w:t xml:space="preserve"> </w:t>
      </w:r>
      <w:r w:rsidR="00337043">
        <w:t xml:space="preserve">related to diabetes treatments, such as high throughput genetic data and clinical information generated from large Electronic Health Records (EHRs). </w:t>
      </w:r>
      <w:r w:rsidR="00337043">
        <w:rPr>
          <w:rFonts w:hint="eastAsia"/>
        </w:rPr>
        <w:t>EHRs</w:t>
      </w:r>
      <w:r w:rsidR="00337043">
        <w:t xml:space="preserve"> enable </w:t>
      </w:r>
      <w:r w:rsidR="00337043" w:rsidRPr="00D363AD">
        <w:t xml:space="preserve">researchers </w:t>
      </w:r>
      <w:r w:rsidR="00337043">
        <w:t xml:space="preserve">to perform epidemiological analysis based on large datasets, </w:t>
      </w:r>
      <w:r w:rsidR="00337043" w:rsidRPr="00D363AD">
        <w:rPr>
          <w:rFonts w:hint="eastAsia"/>
        </w:rPr>
        <w:t>and</w:t>
      </w:r>
      <w:r w:rsidR="00337043" w:rsidRPr="00D363AD">
        <w:t xml:space="preserve"> </w:t>
      </w:r>
      <w:r w:rsidR="00337043" w:rsidRPr="00D363AD">
        <w:rPr>
          <w:rFonts w:hint="eastAsia"/>
        </w:rPr>
        <w:t>help</w:t>
      </w:r>
      <w:r w:rsidR="00337043">
        <w:t xml:space="preserve"> </w:t>
      </w:r>
      <w:r w:rsidR="00337043" w:rsidRPr="00D363AD">
        <w:t>patient</w:t>
      </w:r>
      <w:r w:rsidR="00337043" w:rsidRPr="00D363AD">
        <w:rPr>
          <w:rFonts w:hint="eastAsia"/>
        </w:rPr>
        <w:t>s</w:t>
      </w:r>
      <w:r w:rsidR="00337043" w:rsidRPr="00D363AD">
        <w:t xml:space="preserve"> </w:t>
      </w:r>
      <w:r w:rsidR="00337043">
        <w:rPr>
          <w:rFonts w:hint="eastAsia"/>
        </w:rPr>
        <w:t>to</w:t>
      </w:r>
      <w:r w:rsidR="00337043">
        <w:t xml:space="preserve"> better </w:t>
      </w:r>
      <w:r w:rsidR="00337043" w:rsidRPr="00D363AD">
        <w:t>understand their own health condition</w:t>
      </w:r>
      <w:r w:rsidR="00337043">
        <w:t xml:space="preserve"> </w:t>
      </w:r>
      <w:r w:rsidR="00337043">
        <w:fldChar w:fldCharType="begin"/>
      </w:r>
      <w:r w:rsidR="003C5BDC">
        <w:instrText xml:space="preserve"> ADDIN EN.CITE &lt;EndNote&gt;&lt;Cite&gt;&lt;Author&gt;Neves&lt;/Author&gt;&lt;Year&gt;2020&lt;/Year&gt;&lt;RecNum&gt;4&lt;/RecNum&gt;&lt;DisplayText&gt;(9)&lt;/DisplayText&gt;&lt;record&gt;&lt;rec-number&gt;4&lt;/rec-number&gt;&lt;foreign-keys&gt;&lt;key app="EN" db-id="traeztzeiwvfvhe9wxqv99d4fpd59rfve595" timestamp="1669505335"&gt;4&lt;/key&gt;&lt;/foreign-keys&gt;&lt;ref-type name="Journal Article"&gt;17&lt;/ref-type&gt;&lt;contributors&gt;&lt;authors&gt;&lt;author&gt;Neves, Ana Luisa&lt;/author&gt;&lt;author&gt;Freise, Lisa&lt;/author&gt;&lt;author&gt;Laranjo, Liliana&lt;/author&gt;&lt;author&gt;Carter, Alexander W&lt;/author&gt;&lt;author&gt;Darzi, Ara&lt;/author&gt;&lt;author&gt;Mayer, Erik&lt;/author&gt;&lt;/authors&gt;&lt;/contributors&gt;&lt;titles&gt;&lt;title&gt;Impact of providing patients access to electronic health records on quality and safety of care: a systematic review and meta-analysis&lt;/title&gt;&lt;secondary-title&gt;BMJ quality &amp;amp; safety&lt;/secondary-title&gt;&lt;/titles&gt;&lt;periodical&gt;&lt;full-title&gt;BMJ quality &amp;amp; safety&lt;/full-title&gt;&lt;/periodical&gt;&lt;pages&gt;1019-1032&lt;/pages&gt;&lt;volume&gt;29&lt;/volume&gt;&lt;number&gt;12&lt;/number&gt;&lt;dates&gt;&lt;year&gt;2020&lt;/year&gt;&lt;/dates&gt;&lt;isbn&gt;2044-5415&lt;/isbn&gt;&lt;urls&gt;&lt;/urls&gt;&lt;/record&gt;&lt;/Cite&gt;&lt;/EndNote&gt;</w:instrText>
      </w:r>
      <w:r w:rsidR="00337043">
        <w:fldChar w:fldCharType="separate"/>
      </w:r>
      <w:r w:rsidR="003C5BDC">
        <w:rPr>
          <w:noProof/>
        </w:rPr>
        <w:t>(9)</w:t>
      </w:r>
      <w:r w:rsidR="00337043">
        <w:fldChar w:fldCharType="end"/>
      </w:r>
      <w:r w:rsidR="00337043">
        <w:t>.</w:t>
      </w:r>
      <w:r w:rsidR="00337043" w:rsidRPr="000117B3">
        <w:t xml:space="preserve"> </w:t>
      </w:r>
      <w:r w:rsidR="00337043">
        <w:rPr>
          <w:lang w:val="en"/>
        </w:rPr>
        <w:t>Among the t</w:t>
      </w:r>
      <w:r w:rsidR="000117B3">
        <w:rPr>
          <w:lang w:val="en"/>
        </w:rPr>
        <w:t xml:space="preserve">raditional </w:t>
      </w:r>
      <w:r w:rsidR="00337043">
        <w:rPr>
          <w:lang w:val="en"/>
        </w:rPr>
        <w:t xml:space="preserve">data processing methods in developing prediction models of treatment response, </w:t>
      </w:r>
      <w:r w:rsidR="000117B3">
        <w:rPr>
          <w:lang w:val="en"/>
        </w:rPr>
        <w:t xml:space="preserve">logistic regression is </w:t>
      </w:r>
      <w:r w:rsidR="00337043">
        <w:rPr>
          <w:lang w:val="en"/>
        </w:rPr>
        <w:t>a</w:t>
      </w:r>
      <w:r w:rsidR="000117B3">
        <w:rPr>
          <w:lang w:val="en"/>
        </w:rPr>
        <w:t xml:space="preserve"> </w:t>
      </w:r>
      <w:r w:rsidR="00337043">
        <w:rPr>
          <w:lang w:val="en"/>
        </w:rPr>
        <w:t>mainstream</w:t>
      </w:r>
      <w:r w:rsidR="000117B3">
        <w:rPr>
          <w:lang w:val="en"/>
        </w:rPr>
        <w:t xml:space="preserve"> </w:t>
      </w:r>
      <w:r w:rsidR="00337043">
        <w:rPr>
          <w:lang w:val="en"/>
        </w:rPr>
        <w:t xml:space="preserve">one with successful applications in DM </w:t>
      </w:r>
      <w:r w:rsidR="000117B3">
        <w:rPr>
          <w:lang w:val="en"/>
        </w:rPr>
        <w:fldChar w:fldCharType="begin"/>
      </w:r>
      <w:r w:rsidR="003C5BDC">
        <w:rPr>
          <w:lang w:val="en"/>
        </w:rPr>
        <w:instrText xml:space="preserve"> ADDIN EN.CITE &lt;EndNote&gt;&lt;Cite&gt;&lt;Author&gt;Tu&lt;/Author&gt;&lt;Year&gt;1996&lt;/Year&gt;&lt;RecNum&gt;5&lt;/RecNum&gt;&lt;DisplayText&gt;(10)&lt;/DisplayText&gt;&lt;record&gt;&lt;rec-number&gt;5&lt;/rec-number&gt;&lt;foreign-keys&gt;&lt;key app="EN" db-id="traeztzeiwvfvhe9wxqv99d4fpd59rfve595" timestamp="1669505335"&gt;5&lt;/key&gt;&lt;/foreign-keys&gt;&lt;ref-type name="Journal Article"&gt;17&lt;/ref-type&gt;&lt;contributors&gt;&lt;authors&gt;&lt;author&gt;Tu, Jack V&lt;/author&gt;&lt;/authors&gt;&lt;/contributors&gt;&lt;titles&gt;&lt;title&gt;Advantages and disadvantages of using artificial neural networks versus logistic regression for predicting medical outcomes&lt;/title&gt;&lt;secondary-title&gt;Journal of clinical epidemiology&lt;/secondary-title&gt;&lt;/titles&gt;&lt;periodical&gt;&lt;full-title&gt;Journal of clinical epidemiology&lt;/full-title&gt;&lt;/periodical&gt;&lt;pages&gt;1225-1231&lt;/pages&gt;&lt;volume&gt;49&lt;/volume&gt;&lt;number&gt;11&lt;/number&gt;&lt;dates&gt;&lt;year&gt;1996&lt;/year&gt;&lt;/dates&gt;&lt;isbn&gt;0895-4356&lt;/isbn&gt;&lt;urls&gt;&lt;/urls&gt;&lt;/record&gt;&lt;/Cite&gt;&lt;/EndNote&gt;</w:instrText>
      </w:r>
      <w:r w:rsidR="000117B3">
        <w:rPr>
          <w:lang w:val="en"/>
        </w:rPr>
        <w:fldChar w:fldCharType="separate"/>
      </w:r>
      <w:r w:rsidR="003C5BDC">
        <w:rPr>
          <w:noProof/>
          <w:lang w:val="en"/>
        </w:rPr>
        <w:t>(10)</w:t>
      </w:r>
      <w:r w:rsidR="000117B3">
        <w:rPr>
          <w:lang w:val="en"/>
        </w:rPr>
        <w:fldChar w:fldCharType="end"/>
      </w:r>
      <w:r w:rsidR="000117B3">
        <w:rPr>
          <w:lang w:val="en"/>
        </w:rPr>
        <w:t>.</w:t>
      </w:r>
      <w:r w:rsidR="00BA68A8">
        <w:rPr>
          <w:lang w:val="en"/>
        </w:rPr>
        <w:t xml:space="preserve"> </w:t>
      </w:r>
      <w:r w:rsidR="00337043">
        <w:rPr>
          <w:rFonts w:hint="eastAsia"/>
        </w:rPr>
        <w:t>H</w:t>
      </w:r>
      <w:r w:rsidR="00337043">
        <w:t xml:space="preserve">owever, </w:t>
      </w:r>
      <w:r w:rsidR="00337043">
        <w:rPr>
          <w:rFonts w:hint="eastAsia"/>
        </w:rPr>
        <w:t>t</w:t>
      </w:r>
      <w:proofErr w:type="spellStart"/>
      <w:r w:rsidR="00BE04FF">
        <w:rPr>
          <w:lang w:val="en"/>
        </w:rPr>
        <w:t>raditional</w:t>
      </w:r>
      <w:proofErr w:type="spellEnd"/>
      <w:r w:rsidR="00337043">
        <w:rPr>
          <w:lang w:val="en"/>
        </w:rPr>
        <w:t xml:space="preserve"> methods could not handle big data to afford future clinical applications.</w:t>
      </w:r>
      <w:r w:rsidR="00337043" w:rsidRPr="000117B3">
        <w:rPr>
          <w:lang w:val="en"/>
        </w:rPr>
        <w:t xml:space="preserve"> </w:t>
      </w:r>
    </w:p>
    <w:p w14:paraId="16E55F3B" w14:textId="3E375D4E" w:rsidR="0013441C" w:rsidRPr="002955AF" w:rsidRDefault="006C3071" w:rsidP="002955AF">
      <w:pPr>
        <w:ind w:firstLine="420"/>
        <w:rPr>
          <w:lang w:val="en"/>
        </w:rPr>
      </w:pPr>
      <w:r>
        <w:rPr>
          <w:lang w:val="en"/>
        </w:rPr>
        <w:t>Recent development of artificial intelligence</w:t>
      </w:r>
      <w:r w:rsidR="0013441C">
        <w:rPr>
          <w:lang w:val="en"/>
        </w:rPr>
        <w:t xml:space="preserve"> (AI)</w:t>
      </w:r>
      <w:r>
        <w:t xml:space="preserve"> </w:t>
      </w:r>
      <w:r w:rsidR="00BE04FF">
        <w:t>provides</w:t>
      </w:r>
      <w:r w:rsidR="000117B3">
        <w:t xml:space="preserve"> this possibility to fill this research gap.</w:t>
      </w:r>
      <w:r w:rsidR="00D363AD">
        <w:rPr>
          <w:lang w:val="en"/>
        </w:rPr>
        <w:t xml:space="preserve"> </w:t>
      </w:r>
      <w:r w:rsidR="00D3325A">
        <w:t>The application of machine learning and data mining methods in biosciences is presently, more than ever before, vital and indispensable in efforts to transform intelligently all available information into valuable knowledge.</w:t>
      </w:r>
      <w:r w:rsidR="00D3325A">
        <w:rPr>
          <w:lang w:val="en"/>
        </w:rPr>
        <w:t xml:space="preserve"> </w:t>
      </w:r>
      <w:r>
        <w:rPr>
          <w:lang w:val="en"/>
        </w:rPr>
        <w:t xml:space="preserve">Based on </w:t>
      </w:r>
      <w:r w:rsidR="0013441C">
        <w:rPr>
          <w:lang w:val="en"/>
        </w:rPr>
        <w:t>advanced computing techniques (e.g., cloud computing)</w:t>
      </w:r>
      <w:r w:rsidR="00D363AD">
        <w:rPr>
          <w:lang w:val="en"/>
        </w:rPr>
        <w:t xml:space="preserve"> and </w:t>
      </w:r>
      <w:r w:rsidR="000F2CFB">
        <w:rPr>
          <w:lang w:val="en"/>
        </w:rPr>
        <w:t>artificial intelligence (AI)</w:t>
      </w:r>
      <w:r w:rsidR="0013441C">
        <w:rPr>
          <w:lang w:val="en"/>
        </w:rPr>
        <w:t xml:space="preserve"> algorithms (e.g., artificial neural networks and ensemble learning methods)</w:t>
      </w:r>
      <w:r w:rsidR="00D363AD">
        <w:rPr>
          <w:lang w:val="en"/>
        </w:rPr>
        <w:t xml:space="preserve">, researchers </w:t>
      </w:r>
      <w:r w:rsidR="0013441C">
        <w:rPr>
          <w:lang w:val="en"/>
        </w:rPr>
        <w:t xml:space="preserve">have initially explored the prediction of the symptoms of DM and relevant </w:t>
      </w:r>
      <w:r w:rsidR="00D363AD">
        <w:rPr>
          <w:lang w:val="en"/>
        </w:rPr>
        <w:t>complications</w:t>
      </w:r>
      <w:r w:rsidR="0013441C">
        <w:rPr>
          <w:lang w:val="en"/>
        </w:rPr>
        <w:t>, as well as the treatment response</w:t>
      </w:r>
      <w:r w:rsidR="00D363AD">
        <w:rPr>
          <w:lang w:val="en"/>
        </w:rPr>
        <w:t>.</w:t>
      </w:r>
      <w:r w:rsidR="0013441C" w:rsidRPr="0013441C">
        <w:rPr>
          <w:lang w:val="en"/>
        </w:rPr>
        <w:t xml:space="preserve"> </w:t>
      </w:r>
      <w:r w:rsidR="0013441C">
        <w:rPr>
          <w:lang w:val="en"/>
        </w:rPr>
        <w:t xml:space="preserve">However, there are limited studies based on </w:t>
      </w:r>
      <w:r w:rsidR="00D3325A">
        <w:rPr>
          <w:lang w:val="en"/>
        </w:rPr>
        <w:t xml:space="preserve">AI </w:t>
      </w:r>
      <w:r w:rsidR="0013441C">
        <w:rPr>
          <w:lang w:val="en"/>
        </w:rPr>
        <w:t>algorithms to establish models and p</w:t>
      </w:r>
      <w:r w:rsidR="0013441C" w:rsidRPr="00CE725D">
        <w:rPr>
          <w:lang w:val="en"/>
        </w:rPr>
        <w:t>redicting treatment response in diabetes</w:t>
      </w:r>
      <w:r w:rsidR="0013441C">
        <w:rPr>
          <w:lang w:val="en"/>
        </w:rPr>
        <w:t>.</w:t>
      </w:r>
    </w:p>
    <w:p w14:paraId="65C638B4" w14:textId="423B34B4" w:rsidR="00D363AD" w:rsidRDefault="00D363AD" w:rsidP="002955AF">
      <w:pPr>
        <w:ind w:firstLine="420"/>
      </w:pPr>
      <w:r w:rsidRPr="00C744CE">
        <w:t>Hence, in the framework of this study, efforts were made to review the current literature on machine learning and data mining approaches in diabetes research</w:t>
      </w:r>
      <w:r w:rsidR="00D3325A">
        <w:t>, focusing on the prediction of treatment response</w:t>
      </w:r>
      <w:r w:rsidRPr="00C744CE">
        <w:t>.</w:t>
      </w:r>
    </w:p>
    <w:p w14:paraId="007A4130" w14:textId="77777777" w:rsidR="00027F82" w:rsidRPr="00D363AD" w:rsidRDefault="00027F82"/>
    <w:p w14:paraId="6D238236" w14:textId="52C90A24" w:rsidR="00D363AD" w:rsidRPr="008C0606" w:rsidRDefault="00364D30" w:rsidP="00D363AD">
      <w:pPr>
        <w:rPr>
          <w:b/>
          <w:bCs/>
        </w:rPr>
      </w:pPr>
      <w:r w:rsidRPr="008C0606">
        <w:rPr>
          <w:b/>
          <w:bCs/>
        </w:rPr>
        <w:t>R</w:t>
      </w:r>
      <w:r w:rsidR="00D363AD" w:rsidRPr="008C0606">
        <w:rPr>
          <w:b/>
          <w:bCs/>
        </w:rPr>
        <w:t>esearch strategy</w:t>
      </w:r>
    </w:p>
    <w:p w14:paraId="764F02B3" w14:textId="3761CAB4" w:rsidR="00D363AD" w:rsidRDefault="00D363AD" w:rsidP="002955AF">
      <w:pPr>
        <w:ind w:firstLine="420"/>
      </w:pPr>
      <w:r>
        <w:t xml:space="preserve">We conducted this literature-based review by searching through PUBMED/MEDLINE and </w:t>
      </w:r>
      <w:r>
        <w:rPr>
          <w:rFonts w:hint="eastAsia"/>
        </w:rPr>
        <w:t>Web</w:t>
      </w:r>
      <w:r>
        <w:t xml:space="preserve"> o</w:t>
      </w:r>
      <w:r>
        <w:rPr>
          <w:rFonts w:hint="eastAsia"/>
        </w:rPr>
        <w:t>f</w:t>
      </w:r>
      <w:r>
        <w:t xml:space="preserve"> </w:t>
      </w:r>
      <w:r>
        <w:rPr>
          <w:rFonts w:hint="eastAsia"/>
        </w:rPr>
        <w:t>Science</w:t>
      </w:r>
      <w:r>
        <w:t xml:space="preserve"> databases. The </w:t>
      </w:r>
      <w:r>
        <w:rPr>
          <w:rFonts w:hint="eastAsia"/>
        </w:rPr>
        <w:t>q</w:t>
      </w:r>
      <w:r>
        <w:t>uer</w:t>
      </w:r>
      <w:r w:rsidR="00983E9B">
        <w:t>y</w:t>
      </w:r>
      <w:r>
        <w:t xml:space="preserve"> </w:t>
      </w:r>
      <w:r w:rsidR="00F227C7">
        <w:t>was</w:t>
      </w:r>
      <w:r w:rsidR="008018FA">
        <w:t xml:space="preserve"> “m</w:t>
      </w:r>
      <w:r w:rsidRPr="007E0763">
        <w:t>achine learning AND (diabetes OR diabetes mellitus) AND therapeutic effect</w:t>
      </w:r>
      <w:r w:rsidR="00F227C7">
        <w:t>”</w:t>
      </w:r>
      <w:r>
        <w:rPr>
          <w:rFonts w:hint="eastAsia"/>
        </w:rPr>
        <w:t>.</w:t>
      </w:r>
      <w:r w:rsidRPr="007E0763">
        <w:t xml:space="preserve"> </w:t>
      </w:r>
      <w:r w:rsidR="00F227C7">
        <w:t>All the items with relevant information in</w:t>
      </w:r>
      <w:r w:rsidRPr="007E0763">
        <w:t xml:space="preserve"> the title, abstracts and keywords </w:t>
      </w:r>
      <w:r w:rsidR="00F227C7">
        <w:t>were selected</w:t>
      </w:r>
      <w:r w:rsidR="00B613DC">
        <w:t>.</w:t>
      </w:r>
      <w:r>
        <w:t xml:space="preserve"> </w:t>
      </w:r>
      <w:r w:rsidR="00F227C7">
        <w:t>Studies published from 1 January 2012 to 1 September 1 2022 were included.</w:t>
      </w:r>
      <w:r w:rsidR="00F227C7">
        <w:rPr>
          <w:rFonts w:hint="eastAsia"/>
        </w:rPr>
        <w:t xml:space="preserve"> </w:t>
      </w:r>
      <w:r w:rsidR="003E0FB8">
        <w:t>A total of</w:t>
      </w:r>
      <w:r w:rsidR="002851ED">
        <w:t xml:space="preserve"> 131 items</w:t>
      </w:r>
      <w:r>
        <w:t xml:space="preserve"> were </w:t>
      </w:r>
      <w:r w:rsidR="003E0FB8">
        <w:t>initially identified</w:t>
      </w:r>
      <w:r>
        <w:t>.</w:t>
      </w:r>
      <w:r w:rsidRPr="00B5288E">
        <w:t xml:space="preserve"> </w:t>
      </w:r>
      <w:r w:rsidR="003E0FB8">
        <w:t>A</w:t>
      </w:r>
      <w:r w:rsidRPr="00B5288E">
        <w:t>ll recovered articles</w:t>
      </w:r>
      <w:r w:rsidR="003E0FB8">
        <w:t xml:space="preserve"> were inspected </w:t>
      </w:r>
      <w:r w:rsidR="003E0FB8" w:rsidRPr="00B5288E">
        <w:t>manual</w:t>
      </w:r>
      <w:r w:rsidR="003E0FB8">
        <w:t>ly</w:t>
      </w:r>
      <w:r w:rsidRPr="00B5288E">
        <w:t>.</w:t>
      </w:r>
      <w:r>
        <w:t xml:space="preserve"> </w:t>
      </w:r>
      <w:r w:rsidR="003E0FB8">
        <w:t>A</w:t>
      </w:r>
      <w:r w:rsidRPr="00EF540A">
        <w:t xml:space="preserve">rticles that </w:t>
      </w:r>
      <w:r w:rsidR="003E0FB8">
        <w:t xml:space="preserve">did not </w:t>
      </w:r>
      <w:r w:rsidRPr="00EF540A">
        <w:t>contain machine learning methods, for instance, articles with simple statistical analyses and other</w:t>
      </w:r>
      <w:r>
        <w:t xml:space="preserve"> irrelevant results</w:t>
      </w:r>
      <w:r w:rsidR="003E0FB8">
        <w:t>, were excluded</w:t>
      </w:r>
      <w:r>
        <w:t xml:space="preserve">. </w:t>
      </w:r>
      <w:r w:rsidRPr="00EF540A">
        <w:t xml:space="preserve">Manual inspection </w:t>
      </w:r>
      <w:r w:rsidR="003E0FB8">
        <w:t>further narrowed down</w:t>
      </w:r>
      <w:r w:rsidRPr="00EF540A">
        <w:t xml:space="preserve"> </w:t>
      </w:r>
      <w:r w:rsidR="006517F9">
        <w:t xml:space="preserve">to </w:t>
      </w:r>
      <w:r w:rsidR="006517F9" w:rsidRPr="00EF540A">
        <w:t>10</w:t>
      </w:r>
      <w:r w:rsidR="001E3F18">
        <w:t xml:space="preserve"> </w:t>
      </w:r>
      <w:r w:rsidRPr="00EF540A">
        <w:t>articles</w:t>
      </w:r>
      <w:r>
        <w:t xml:space="preserve">. </w:t>
      </w:r>
    </w:p>
    <w:p w14:paraId="4F2D47DA" w14:textId="77777777" w:rsidR="00C60C30" w:rsidRDefault="00C60C30" w:rsidP="00D363AD"/>
    <w:p w14:paraId="3F4B7744" w14:textId="23F39C33" w:rsidR="000117B3" w:rsidRPr="008C0606" w:rsidRDefault="00AE1E5A" w:rsidP="00C60C30">
      <w:pPr>
        <w:jc w:val="center"/>
        <w:rPr>
          <w:lang w:val="en-GB"/>
        </w:rPr>
      </w:pPr>
      <w:r>
        <w:rPr>
          <w:noProof/>
          <w:lang w:val="en-GB"/>
        </w:rPr>
        <w:lastRenderedPageBreak/>
        <w:pict w14:anchorId="76F048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25pt;height:329.25pt">
            <v:imagedata r:id="rId9" o:title="literature search"/>
          </v:shape>
        </w:pict>
      </w:r>
    </w:p>
    <w:p w14:paraId="40BA2720" w14:textId="53BC0A4C" w:rsidR="00C60C30" w:rsidRDefault="00C60C30" w:rsidP="008C0606">
      <w:pPr>
        <w:jc w:val="center"/>
      </w:pPr>
      <w:r>
        <w:rPr>
          <w:rFonts w:hint="eastAsia"/>
        </w:rPr>
        <w:t>F</w:t>
      </w:r>
      <w:r>
        <w:t>ig 1 Flo</w:t>
      </w:r>
      <w:r w:rsidR="00360961">
        <w:rPr>
          <w:rFonts w:hint="eastAsia"/>
        </w:rPr>
        <w:t>w</w:t>
      </w:r>
      <w:r>
        <w:t>chart of literature</w:t>
      </w:r>
      <w:r w:rsidR="00360961">
        <w:t xml:space="preserve"> screening</w:t>
      </w:r>
    </w:p>
    <w:p w14:paraId="16B59587" w14:textId="77777777" w:rsidR="00027F82" w:rsidRDefault="00027F82"/>
    <w:p w14:paraId="4F361D3B" w14:textId="06194CA1" w:rsidR="00D363AD" w:rsidRPr="008C0606" w:rsidRDefault="00364D30" w:rsidP="00D363AD">
      <w:pPr>
        <w:rPr>
          <w:b/>
          <w:bCs/>
        </w:rPr>
      </w:pPr>
      <w:r w:rsidRPr="008C0606">
        <w:rPr>
          <w:b/>
          <w:bCs/>
        </w:rPr>
        <w:t>R</w:t>
      </w:r>
      <w:r w:rsidR="00D363AD" w:rsidRPr="008C0606">
        <w:rPr>
          <w:b/>
          <w:bCs/>
        </w:rPr>
        <w:t>esult</w:t>
      </w:r>
      <w:r w:rsidR="004370D6">
        <w:rPr>
          <w:b/>
          <w:bCs/>
        </w:rPr>
        <w:t>s</w:t>
      </w:r>
    </w:p>
    <w:p w14:paraId="6A0C3B52" w14:textId="6D21BDF5" w:rsidR="00364D30" w:rsidRDefault="00D363AD" w:rsidP="00364D30">
      <w:r>
        <w:t xml:space="preserve">### </w:t>
      </w:r>
      <w:r w:rsidR="00364D30">
        <w:t>Types of diabetes</w:t>
      </w:r>
    </w:p>
    <w:p w14:paraId="24332ABA" w14:textId="23D75B0A" w:rsidR="00C57897" w:rsidRDefault="00364D30" w:rsidP="002955AF">
      <w:pPr>
        <w:ind w:firstLine="420"/>
        <w:rPr>
          <w:lang w:val="en"/>
        </w:rPr>
      </w:pPr>
      <w:bookmarkStart w:id="0" w:name="_Hlk117423102"/>
      <w:r>
        <w:rPr>
          <w:lang w:val="en"/>
        </w:rPr>
        <w:t>The articles collected are all about</w:t>
      </w:r>
      <w:r w:rsidR="000423CC">
        <w:rPr>
          <w:lang w:val="en"/>
        </w:rPr>
        <w:t xml:space="preserve"> T2D</w:t>
      </w:r>
      <w:bookmarkEnd w:id="0"/>
      <w:r w:rsidR="002851ED">
        <w:rPr>
          <w:lang w:val="en"/>
        </w:rPr>
        <w:t>.</w:t>
      </w:r>
      <w:r w:rsidR="002851ED">
        <w:rPr>
          <w:rStyle w:val="CommentReference"/>
        </w:rPr>
        <w:t xml:space="preserve"> </w:t>
      </w:r>
      <w:r w:rsidR="00C60C30">
        <w:rPr>
          <w:lang w:val="en"/>
        </w:rPr>
        <w:t xml:space="preserve">This may be </w:t>
      </w:r>
      <w:r w:rsidR="002851ED">
        <w:rPr>
          <w:lang w:val="en"/>
        </w:rPr>
        <w:t xml:space="preserve">largely </w:t>
      </w:r>
      <w:r w:rsidR="00C60C30">
        <w:rPr>
          <w:lang w:val="en"/>
        </w:rPr>
        <w:t xml:space="preserve">due to the fact that </w:t>
      </w:r>
      <w:r w:rsidR="000423CC">
        <w:rPr>
          <w:lang w:val="en"/>
        </w:rPr>
        <w:t>T2D</w:t>
      </w:r>
      <w:r w:rsidR="00C60C30">
        <w:rPr>
          <w:lang w:val="en"/>
        </w:rPr>
        <w:t xml:space="preserve"> </w:t>
      </w:r>
      <w:r w:rsidR="0091173C">
        <w:rPr>
          <w:lang w:val="en"/>
        </w:rPr>
        <w:t>is</w:t>
      </w:r>
      <w:r w:rsidR="00C60C30">
        <w:rPr>
          <w:lang w:val="en"/>
        </w:rPr>
        <w:t xml:space="preserve"> the </w:t>
      </w:r>
      <w:r w:rsidR="0091173C">
        <w:rPr>
          <w:lang w:val="en"/>
        </w:rPr>
        <w:t>commonest</w:t>
      </w:r>
      <w:r w:rsidR="00C60C30">
        <w:rPr>
          <w:lang w:val="en"/>
        </w:rPr>
        <w:t xml:space="preserve"> type</w:t>
      </w:r>
      <w:r w:rsidR="002851ED">
        <w:rPr>
          <w:lang w:val="en"/>
        </w:rPr>
        <w:t xml:space="preserve">. In addition, the </w:t>
      </w:r>
      <w:r w:rsidR="000423CC">
        <w:rPr>
          <w:lang w:val="en"/>
        </w:rPr>
        <w:t>T2D</w:t>
      </w:r>
      <w:r w:rsidR="002851ED">
        <w:rPr>
          <w:lang w:val="en"/>
        </w:rPr>
        <w:t xml:space="preserve"> patients have more severe symptoms, for which the clinical intervention and the prediction of treatment response is more important.</w:t>
      </w:r>
    </w:p>
    <w:p w14:paraId="17CC54FE" w14:textId="77777777" w:rsidR="002955AF" w:rsidRDefault="002955AF" w:rsidP="002955AF">
      <w:pPr>
        <w:ind w:firstLine="420"/>
        <w:rPr>
          <w:lang w:val="en"/>
        </w:rPr>
      </w:pPr>
    </w:p>
    <w:p w14:paraId="7DFEF404" w14:textId="39AD8874" w:rsidR="00C57897" w:rsidRPr="00246C7F" w:rsidRDefault="00C57897" w:rsidP="00C60C30">
      <w:r>
        <w:rPr>
          <w:lang w:val="en"/>
        </w:rPr>
        <w:t xml:space="preserve">Table 1. </w:t>
      </w:r>
      <w:r w:rsidR="00C03B96">
        <w:rPr>
          <w:lang w:val="en"/>
        </w:rPr>
        <w:t>Summary</w:t>
      </w:r>
      <w:r>
        <w:rPr>
          <w:lang w:val="en"/>
        </w:rPr>
        <w:t xml:space="preserve"> of </w:t>
      </w:r>
      <w:r w:rsidR="00C03B96">
        <w:rPr>
          <w:lang w:val="en"/>
        </w:rPr>
        <w:t xml:space="preserve">the </w:t>
      </w:r>
      <w:r>
        <w:rPr>
          <w:lang w:val="en"/>
        </w:rPr>
        <w:t>dataset</w:t>
      </w:r>
      <w:r w:rsidR="00C03B96">
        <w:rPr>
          <w:lang w:val="en"/>
        </w:rPr>
        <w:t>s</w:t>
      </w:r>
      <w:r>
        <w:rPr>
          <w:lang w:val="en"/>
        </w:rPr>
        <w:t xml:space="preserve"> in included studies.</w:t>
      </w:r>
    </w:p>
    <w:tbl>
      <w:tblPr>
        <w:tblStyle w:val="TableGrid"/>
        <w:tblW w:w="9630" w:type="dxa"/>
        <w:tblLayout w:type="fixed"/>
        <w:tblLook w:val="04A0" w:firstRow="1" w:lastRow="0" w:firstColumn="1" w:lastColumn="0" w:noHBand="0" w:noVBand="1"/>
      </w:tblPr>
      <w:tblGrid>
        <w:gridCol w:w="1838"/>
        <w:gridCol w:w="1985"/>
        <w:gridCol w:w="1134"/>
        <w:gridCol w:w="1559"/>
        <w:gridCol w:w="1843"/>
        <w:gridCol w:w="1271"/>
      </w:tblGrid>
      <w:tr w:rsidR="002A1D0D" w:rsidRPr="00AF3B00" w14:paraId="47D95C12" w14:textId="77777777" w:rsidTr="008C0606">
        <w:trPr>
          <w:trHeight w:val="1797"/>
        </w:trPr>
        <w:tc>
          <w:tcPr>
            <w:tcW w:w="1838" w:type="dxa"/>
          </w:tcPr>
          <w:p w14:paraId="30BE4383" w14:textId="5E4AFCA7" w:rsidR="00543CDC" w:rsidRPr="00AF3B00" w:rsidRDefault="00543CDC" w:rsidP="00AF3B00">
            <w:pPr>
              <w:rPr>
                <w:lang w:val="en-GB"/>
              </w:rPr>
            </w:pPr>
            <w:r w:rsidRPr="00AF3B00">
              <w:rPr>
                <w:lang w:val="en-GB"/>
              </w:rPr>
              <w:t>S</w:t>
            </w:r>
            <w:r w:rsidRPr="00AF3B00">
              <w:rPr>
                <w:rFonts w:hint="eastAsia"/>
                <w:lang w:val="en-GB"/>
              </w:rPr>
              <w:t>tudy</w:t>
            </w:r>
          </w:p>
        </w:tc>
        <w:tc>
          <w:tcPr>
            <w:tcW w:w="1985" w:type="dxa"/>
          </w:tcPr>
          <w:p w14:paraId="7F877457" w14:textId="44595A7E" w:rsidR="00543CDC" w:rsidRPr="00AF3B00" w:rsidRDefault="00543CDC" w:rsidP="00AF3B00">
            <w:pPr>
              <w:rPr>
                <w:lang w:val="en-GB"/>
              </w:rPr>
            </w:pPr>
            <w:r>
              <w:rPr>
                <w:lang w:val="en-GB"/>
              </w:rPr>
              <w:t>Dataset</w:t>
            </w:r>
          </w:p>
        </w:tc>
        <w:tc>
          <w:tcPr>
            <w:tcW w:w="1134" w:type="dxa"/>
          </w:tcPr>
          <w:p w14:paraId="1610688E" w14:textId="11CEFC2E" w:rsidR="00543CDC" w:rsidRPr="00AF3B00" w:rsidRDefault="00543CDC" w:rsidP="00AF3B00">
            <w:pPr>
              <w:rPr>
                <w:lang w:val="en-GB"/>
              </w:rPr>
            </w:pPr>
            <w:r w:rsidRPr="00AF3B00">
              <w:rPr>
                <w:lang w:val="en-GB"/>
              </w:rPr>
              <w:t xml:space="preserve">Number of </w:t>
            </w:r>
            <w:r w:rsidRPr="00AF3B00">
              <w:rPr>
                <w:rFonts w:hint="eastAsia"/>
                <w:lang w:val="en-GB"/>
              </w:rPr>
              <w:t>included</w:t>
            </w:r>
            <w:r w:rsidRPr="00AF3B00">
              <w:rPr>
                <w:lang w:val="en-GB"/>
              </w:rPr>
              <w:t xml:space="preserve"> subjects</w:t>
            </w:r>
          </w:p>
        </w:tc>
        <w:tc>
          <w:tcPr>
            <w:tcW w:w="1559" w:type="dxa"/>
          </w:tcPr>
          <w:p w14:paraId="0A872784" w14:textId="7182B730" w:rsidR="00543CDC" w:rsidRPr="00AF3B00" w:rsidRDefault="00543CDC" w:rsidP="00AF3B00">
            <w:pPr>
              <w:rPr>
                <w:lang w:val="en-GB"/>
              </w:rPr>
            </w:pPr>
            <w:r>
              <w:rPr>
                <w:lang w:val="en-GB"/>
              </w:rPr>
              <w:t>Data type</w:t>
            </w:r>
          </w:p>
        </w:tc>
        <w:tc>
          <w:tcPr>
            <w:tcW w:w="1843" w:type="dxa"/>
          </w:tcPr>
          <w:p w14:paraId="7E03BACE" w14:textId="72E25CA2" w:rsidR="00543CDC" w:rsidRPr="00AF3B00" w:rsidRDefault="00F67853" w:rsidP="00AF3B00">
            <w:pPr>
              <w:rPr>
                <w:lang w:val="en-GB"/>
              </w:rPr>
            </w:pPr>
            <w:r>
              <w:rPr>
                <w:lang w:val="en-GB"/>
              </w:rPr>
              <w:t>Pre-processing</w:t>
            </w:r>
          </w:p>
        </w:tc>
        <w:tc>
          <w:tcPr>
            <w:tcW w:w="1271" w:type="dxa"/>
          </w:tcPr>
          <w:p w14:paraId="70227874" w14:textId="388F73B4" w:rsidR="00543CDC" w:rsidRPr="00AF3B00" w:rsidRDefault="00F67853" w:rsidP="00AF3B00">
            <w:pPr>
              <w:rPr>
                <w:lang w:val="en-GB"/>
              </w:rPr>
            </w:pPr>
            <w:r>
              <w:rPr>
                <w:lang w:val="en-GB"/>
              </w:rPr>
              <w:t>Data availability</w:t>
            </w:r>
          </w:p>
        </w:tc>
      </w:tr>
      <w:tr w:rsidR="002A1D0D" w:rsidRPr="00AF3B00" w14:paraId="7662AA2E" w14:textId="77777777" w:rsidTr="008C0606">
        <w:trPr>
          <w:trHeight w:val="913"/>
        </w:trPr>
        <w:tc>
          <w:tcPr>
            <w:tcW w:w="1838" w:type="dxa"/>
          </w:tcPr>
          <w:p w14:paraId="55711BB4" w14:textId="72B23399" w:rsidR="00543CDC" w:rsidRPr="00AF3B00" w:rsidRDefault="00543CDC" w:rsidP="003C5BDC">
            <w:pPr>
              <w:rPr>
                <w:lang w:val="en-GB"/>
              </w:rPr>
            </w:pPr>
            <w:proofErr w:type="spellStart"/>
            <w:r w:rsidRPr="00AF3B00">
              <w:rPr>
                <w:lang w:val="en-GB"/>
              </w:rPr>
              <w:t>Eghbali-Zarch</w:t>
            </w:r>
            <w:proofErr w:type="spellEnd"/>
            <w:r w:rsidRPr="00AF3B00">
              <w:rPr>
                <w:lang w:val="en-GB"/>
              </w:rPr>
              <w:t xml:space="preserve"> </w:t>
            </w:r>
            <w:r w:rsidRPr="00CC4316">
              <w:rPr>
                <w:i/>
                <w:lang w:val="en-GB"/>
              </w:rPr>
              <w:t>et al</w:t>
            </w:r>
            <w:r w:rsidRPr="00AF3B00">
              <w:rPr>
                <w:lang w:val="en-GB"/>
              </w:rPr>
              <w:t>.</w:t>
            </w:r>
            <w:r w:rsidR="007D77FE">
              <w:rPr>
                <w:lang w:val="en-GB"/>
              </w:rPr>
              <w:t xml:space="preserve"> </w:t>
            </w:r>
            <w:r w:rsidRPr="00AF3B00">
              <w:rPr>
                <w:lang w:val="en-GB"/>
              </w:rPr>
              <w:t>2019</w:t>
            </w:r>
            <w:r w:rsidR="00580E47">
              <w:rPr>
                <w:lang w:val="en-GB"/>
              </w:rPr>
              <w:t xml:space="preserve"> </w:t>
            </w:r>
            <w:r w:rsidR="00580E47">
              <w:rPr>
                <w:lang w:val="en-GB"/>
              </w:rPr>
              <w:fldChar w:fldCharType="begin"/>
            </w:r>
            <w:r w:rsidR="003C5BDC">
              <w:rPr>
                <w:lang w:val="en-GB"/>
              </w:rPr>
              <w:instrText xml:space="preserve"> ADDIN EN.CITE &lt;EndNote&gt;&lt;Cite&gt;&lt;Author&gt;Eghbali-Zarch&lt;/Author&gt;&lt;Year&gt;2019&lt;/Year&gt;&lt;RecNum&gt;7&lt;/RecNum&gt;&lt;DisplayText&gt;(11)&lt;/DisplayText&gt;&lt;record&gt;&lt;rec-number&gt;7&lt;/rec-number&gt;&lt;foreign-keys&gt;&lt;key app="EN" db-id="traeztzeiwvfvhe9wxqv99d4fpd59rfve595" timestamp="1669505336"&gt;7&lt;/key&gt;&lt;/foreign-keys&gt;&lt;ref-type name="Journal Article"&gt;17&lt;/ref-type&gt;&lt;contributors&gt;&lt;authors&gt;&lt;author&gt;Eghbali-Zarch, Maryam&lt;/author&gt;&lt;author&gt;Tavakkoli-Moghaddam, Reza&lt;/author&gt;&lt;author&gt;Esfahanian, Fatemeh&lt;/author&gt;&lt;author&gt;Azaron, Amir&lt;/author&gt;&lt;author&gt;Sepehri, Mohammad Mehdi&lt;/author&gt;&lt;/authors&gt;&lt;/contributors&gt;&lt;titles&gt;&lt;title&gt;A Markov decision process for modeling adverse drug reactions in medication treatment of type 2 diabetes&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793-811&lt;/pages&gt;&lt;volume&gt;233&lt;/volume&gt;&lt;number&gt;8&lt;/number&gt;&lt;dates&gt;&lt;year&gt;2019&lt;/year&gt;&lt;/dates&gt;&lt;isbn&gt;0954-4119&lt;/isbn&gt;&lt;urls&gt;&lt;/urls&gt;&lt;/record&gt;&lt;/Cite&gt;&lt;/EndNote&gt;</w:instrText>
            </w:r>
            <w:r w:rsidR="00580E47">
              <w:rPr>
                <w:lang w:val="en-GB"/>
              </w:rPr>
              <w:fldChar w:fldCharType="separate"/>
            </w:r>
            <w:r w:rsidR="003C5BDC">
              <w:rPr>
                <w:noProof/>
                <w:lang w:val="en-GB"/>
              </w:rPr>
              <w:t>(11)</w:t>
            </w:r>
            <w:r w:rsidR="00580E47">
              <w:rPr>
                <w:lang w:val="en-GB"/>
              </w:rPr>
              <w:fldChar w:fldCharType="end"/>
            </w:r>
          </w:p>
        </w:tc>
        <w:tc>
          <w:tcPr>
            <w:tcW w:w="1985" w:type="dxa"/>
          </w:tcPr>
          <w:p w14:paraId="1C325367" w14:textId="16E094F3" w:rsidR="00543CDC" w:rsidRPr="00AF3B00" w:rsidRDefault="00543CDC" w:rsidP="00AF3B00">
            <w:pPr>
              <w:rPr>
                <w:lang w:val="en-GB"/>
              </w:rPr>
            </w:pPr>
            <w:r>
              <w:rPr>
                <w:lang w:val="en-GB"/>
              </w:rPr>
              <w:t>N</w:t>
            </w:r>
            <w:r w:rsidRPr="0044093C">
              <w:rPr>
                <w:lang w:val="en-GB"/>
              </w:rPr>
              <w:t xml:space="preserve">ational U.S. </w:t>
            </w:r>
            <w:r>
              <w:rPr>
                <w:lang w:val="en-GB"/>
              </w:rPr>
              <w:t>H</w:t>
            </w:r>
            <w:r w:rsidRPr="0044093C">
              <w:rPr>
                <w:lang w:val="en-GB"/>
              </w:rPr>
              <w:t xml:space="preserve">ealth </w:t>
            </w:r>
            <w:r>
              <w:rPr>
                <w:lang w:val="en-GB"/>
              </w:rPr>
              <w:t>P</w:t>
            </w:r>
            <w:r w:rsidRPr="0044093C">
              <w:rPr>
                <w:lang w:val="en-GB"/>
              </w:rPr>
              <w:t>lan</w:t>
            </w:r>
          </w:p>
        </w:tc>
        <w:tc>
          <w:tcPr>
            <w:tcW w:w="1134" w:type="dxa"/>
          </w:tcPr>
          <w:p w14:paraId="085619DE" w14:textId="4CAD216A" w:rsidR="00543CDC" w:rsidRPr="00AF3B00" w:rsidRDefault="00543CDC" w:rsidP="00AF3B00">
            <w:pPr>
              <w:rPr>
                <w:lang w:val="en-GB"/>
              </w:rPr>
            </w:pPr>
            <w:r w:rsidRPr="00AF3B00">
              <w:rPr>
                <w:lang w:val="en-GB"/>
              </w:rPr>
              <w:t>37501</w:t>
            </w:r>
          </w:p>
        </w:tc>
        <w:tc>
          <w:tcPr>
            <w:tcW w:w="1559" w:type="dxa"/>
          </w:tcPr>
          <w:p w14:paraId="51B65DF9" w14:textId="7A277DFC" w:rsidR="00543CDC" w:rsidRPr="00AF3B00" w:rsidRDefault="00543CDC" w:rsidP="00AF3B00">
            <w:pPr>
              <w:rPr>
                <w:lang w:val="en-GB"/>
              </w:rPr>
            </w:pPr>
            <w:r w:rsidRPr="00543CDC">
              <w:rPr>
                <w:lang w:val="en-GB"/>
              </w:rPr>
              <w:t xml:space="preserve">medical claims, pharmacy claims, laboratory data, and eligibility </w:t>
            </w:r>
            <w:r w:rsidRPr="00543CDC">
              <w:rPr>
                <w:lang w:val="en-GB"/>
              </w:rPr>
              <w:lastRenderedPageBreak/>
              <w:t>information</w:t>
            </w:r>
          </w:p>
        </w:tc>
        <w:tc>
          <w:tcPr>
            <w:tcW w:w="1843" w:type="dxa"/>
          </w:tcPr>
          <w:p w14:paraId="5C400534" w14:textId="0B3AB23D" w:rsidR="00543CDC" w:rsidRPr="00AF3B00" w:rsidRDefault="00F67853" w:rsidP="00AF3B00">
            <w:pPr>
              <w:rPr>
                <w:lang w:val="en-GB"/>
              </w:rPr>
            </w:pPr>
            <w:r>
              <w:rPr>
                <w:lang w:val="en-GB"/>
              </w:rPr>
              <w:lastRenderedPageBreak/>
              <w:t>N</w:t>
            </w:r>
            <w:r w:rsidR="00C03887">
              <w:rPr>
                <w:lang w:val="en-GB"/>
              </w:rPr>
              <w:t>/</w:t>
            </w:r>
            <w:r>
              <w:rPr>
                <w:lang w:val="en-GB"/>
              </w:rPr>
              <w:t>A</w:t>
            </w:r>
          </w:p>
        </w:tc>
        <w:tc>
          <w:tcPr>
            <w:tcW w:w="1271" w:type="dxa"/>
          </w:tcPr>
          <w:p w14:paraId="1F147D60" w14:textId="1DD7F06E" w:rsidR="00543CDC" w:rsidRPr="00AF3B00" w:rsidRDefault="00C57897" w:rsidP="00AF3B00">
            <w:pPr>
              <w:rPr>
                <w:lang w:val="en-GB"/>
              </w:rPr>
            </w:pPr>
            <w:r>
              <w:rPr>
                <w:lang w:val="en-GB"/>
              </w:rPr>
              <w:t>Yes</w:t>
            </w:r>
          </w:p>
        </w:tc>
      </w:tr>
      <w:tr w:rsidR="002A1D0D" w:rsidRPr="00AF3B00" w14:paraId="2A79BB84" w14:textId="77777777" w:rsidTr="008C0606">
        <w:trPr>
          <w:trHeight w:val="2102"/>
        </w:trPr>
        <w:tc>
          <w:tcPr>
            <w:tcW w:w="1838" w:type="dxa"/>
          </w:tcPr>
          <w:p w14:paraId="70E15978" w14:textId="2B272C2D" w:rsidR="00543CDC" w:rsidRPr="00AF3B00" w:rsidRDefault="00543CDC" w:rsidP="003C5BDC">
            <w:pPr>
              <w:rPr>
                <w:lang w:val="en-GB"/>
              </w:rPr>
            </w:pPr>
            <w:r w:rsidRPr="00AF3B00">
              <w:rPr>
                <w:lang w:val="en-GB"/>
              </w:rPr>
              <w:t>Murphree</w:t>
            </w:r>
            <w:r>
              <w:rPr>
                <w:lang w:val="en-GB"/>
              </w:rPr>
              <w:t xml:space="preserve"> </w:t>
            </w:r>
            <w:r w:rsidRPr="00CC4316">
              <w:rPr>
                <w:i/>
                <w:lang w:val="en-GB"/>
              </w:rPr>
              <w:t>et al</w:t>
            </w:r>
            <w:r>
              <w:rPr>
                <w:lang w:val="en-GB"/>
              </w:rPr>
              <w:t>. 2018</w:t>
            </w:r>
            <w:r w:rsidR="007D77FE">
              <w:rPr>
                <w:lang w:val="en-GB"/>
              </w:rPr>
              <w:t xml:space="preserve"> </w:t>
            </w:r>
            <w:r w:rsidR="007D77FE">
              <w:fldChar w:fldCharType="begin"/>
            </w:r>
            <w:r w:rsidR="003C5BDC">
              <w:instrText xml:space="preserve"> ADDIN EN.CITE &lt;EndNote&gt;&lt;Cite&gt;&lt;Author&gt;Murphree&lt;/Author&gt;&lt;Year&gt;2018&lt;/Year&gt;&lt;RecNum&gt;8&lt;/RecNum&gt;&lt;DisplayText&gt;(12)&lt;/DisplayText&gt;&lt;record&gt;&lt;rec-number&gt;8&lt;/rec-number&gt;&lt;foreign-keys&gt;&lt;key app="EN" db-id="traeztzeiwvfvhe9wxqv99d4fpd59rfve595" timestamp="1669505336"&gt;8&lt;/key&gt;&lt;/foreign-keys&gt;&lt;ref-type name="Journal Article"&gt;17&lt;/ref-type&gt;&lt;contributors&gt;&lt;authors&gt;&lt;author&gt;Murphree, Dennis H&lt;/author&gt;&lt;author&gt;Arabmakki, Elaheh&lt;/author&gt;&lt;author&gt;Ngufor, Che&lt;/author&gt;&lt;author&gt;Storlie, Curtis B&lt;/author&gt;&lt;author&gt;McCoy, Rozalina G&lt;/author&gt;&lt;/authors&gt;&lt;/contributors&gt;&lt;titles&gt;&lt;title&gt;Stacked classifiers for individualized prediction of glycemic control following initiation of metformin therapy in type 2 diabetes&lt;/title&gt;&lt;secondary-title&gt;Computers in biology and medicine&lt;/secondary-title&gt;&lt;/titles&gt;&lt;periodical&gt;&lt;full-title&gt;Computers in biology and medicine&lt;/full-title&gt;&lt;/periodical&gt;&lt;pages&gt;109-115&lt;/pages&gt;&lt;volume&gt;103&lt;/volume&gt;&lt;dates&gt;&lt;year&gt;2018&lt;/year&gt;&lt;/dates&gt;&lt;isbn&gt;0010-4825&lt;/isbn&gt;&lt;urls&gt;&lt;/urls&gt;&lt;/record&gt;&lt;/Cite&gt;&lt;/EndNote&gt;</w:instrText>
            </w:r>
            <w:r w:rsidR="007D77FE">
              <w:fldChar w:fldCharType="separate"/>
            </w:r>
            <w:r w:rsidR="003C5BDC">
              <w:rPr>
                <w:noProof/>
              </w:rPr>
              <w:t>(12)</w:t>
            </w:r>
            <w:r w:rsidR="007D77FE">
              <w:fldChar w:fldCharType="end"/>
            </w:r>
          </w:p>
        </w:tc>
        <w:tc>
          <w:tcPr>
            <w:tcW w:w="1985" w:type="dxa"/>
          </w:tcPr>
          <w:p w14:paraId="76552837" w14:textId="73A2F4F7" w:rsidR="00543CDC" w:rsidRPr="00AF3B00" w:rsidRDefault="005C7AA0" w:rsidP="00AF3B00">
            <w:pPr>
              <w:rPr>
                <w:lang w:val="en-GB"/>
              </w:rPr>
            </w:pPr>
            <w:r>
              <w:rPr>
                <w:lang w:val="en-GB"/>
              </w:rPr>
              <w:t>A</w:t>
            </w:r>
            <w:r w:rsidR="00543CDC" w:rsidRPr="00673E51">
              <w:rPr>
                <w:lang w:val="en-GB"/>
              </w:rPr>
              <w:t>dministrative claims data</w:t>
            </w:r>
            <w:r w:rsidR="00543CDC">
              <w:rPr>
                <w:lang w:val="en-GB"/>
              </w:rPr>
              <w:t xml:space="preserve"> </w:t>
            </w:r>
            <w:r w:rsidR="00543CDC" w:rsidRPr="00673E51">
              <w:rPr>
                <w:lang w:val="en-GB"/>
              </w:rPr>
              <w:t xml:space="preserve">across the continental </w:t>
            </w:r>
            <w:r w:rsidR="00543CDC">
              <w:rPr>
                <w:lang w:val="en-GB"/>
              </w:rPr>
              <w:t>U.S.</w:t>
            </w:r>
            <w:r w:rsidR="00543CDC" w:rsidRPr="00673E51">
              <w:rPr>
                <w:lang w:val="en-GB"/>
              </w:rPr>
              <w:t xml:space="preserve"> </w:t>
            </w:r>
            <w:r w:rsidR="00543CDC">
              <w:rPr>
                <w:lang w:val="en-GB"/>
              </w:rPr>
              <w:t xml:space="preserve">from years </w:t>
            </w:r>
            <w:r w:rsidR="00543CDC" w:rsidRPr="00673E51">
              <w:rPr>
                <w:lang w:val="en-GB"/>
              </w:rPr>
              <w:t>1994–2009</w:t>
            </w:r>
            <w:r w:rsidR="00543CDC">
              <w:rPr>
                <w:lang w:val="en-GB"/>
              </w:rPr>
              <w:t xml:space="preserve"> release by a </w:t>
            </w:r>
            <w:r w:rsidR="00543CDC" w:rsidRPr="0044093C">
              <w:rPr>
                <w:lang w:val="en-GB"/>
              </w:rPr>
              <w:t>health care company</w:t>
            </w:r>
          </w:p>
        </w:tc>
        <w:tc>
          <w:tcPr>
            <w:tcW w:w="1134" w:type="dxa"/>
          </w:tcPr>
          <w:p w14:paraId="132CF912" w14:textId="28E7BBE5" w:rsidR="00543CDC" w:rsidRPr="00AF3B00" w:rsidRDefault="00543CDC" w:rsidP="00AF3B00">
            <w:pPr>
              <w:rPr>
                <w:lang w:val="en-GB"/>
              </w:rPr>
            </w:pPr>
            <w:r w:rsidRPr="00AF3B00">
              <w:rPr>
                <w:lang w:val="en-GB"/>
              </w:rPr>
              <w:t>12,147</w:t>
            </w:r>
          </w:p>
        </w:tc>
        <w:tc>
          <w:tcPr>
            <w:tcW w:w="1559" w:type="dxa"/>
          </w:tcPr>
          <w:p w14:paraId="5BA25F15" w14:textId="0287B9CD" w:rsidR="00543CDC" w:rsidRPr="00543CDC" w:rsidRDefault="00543CDC" w:rsidP="00543CDC">
            <w:pPr>
              <w:rPr>
                <w:lang w:val="en-GB"/>
              </w:rPr>
            </w:pPr>
            <w:r w:rsidRPr="00543CDC">
              <w:rPr>
                <w:lang w:val="en-GB"/>
              </w:rPr>
              <w:t>HbA1c at baseline</w:t>
            </w:r>
            <w:r>
              <w:rPr>
                <w:lang w:val="en-GB"/>
              </w:rPr>
              <w:t>,</w:t>
            </w:r>
          </w:p>
          <w:p w14:paraId="3BF4B314" w14:textId="4A178AF0" w:rsidR="00543CDC" w:rsidRPr="00AF3B00" w:rsidRDefault="00543CDC" w:rsidP="00543CDC">
            <w:pPr>
              <w:rPr>
                <w:lang w:val="en-GB"/>
              </w:rPr>
            </w:pPr>
            <w:r>
              <w:rPr>
                <w:lang w:val="en-GB"/>
              </w:rPr>
              <w:t>d</w:t>
            </w:r>
            <w:r w:rsidRPr="00543CDC">
              <w:rPr>
                <w:lang w:val="en-GB"/>
              </w:rPr>
              <w:t>emographics</w:t>
            </w:r>
            <w:r>
              <w:rPr>
                <w:lang w:val="en-GB"/>
              </w:rPr>
              <w:t>,  and c</w:t>
            </w:r>
            <w:r w:rsidRPr="00543CDC">
              <w:rPr>
                <w:lang w:val="en-GB"/>
              </w:rPr>
              <w:t>omorbidities</w:t>
            </w:r>
          </w:p>
        </w:tc>
        <w:tc>
          <w:tcPr>
            <w:tcW w:w="1843" w:type="dxa"/>
          </w:tcPr>
          <w:p w14:paraId="1770BE06" w14:textId="6E365ECF" w:rsidR="00F67853" w:rsidRPr="00F67853" w:rsidRDefault="00F67853" w:rsidP="00F67853">
            <w:pPr>
              <w:rPr>
                <w:lang w:val="en-GB"/>
              </w:rPr>
            </w:pPr>
            <w:r>
              <w:rPr>
                <w:lang w:val="en-GB"/>
              </w:rPr>
              <w:t>Patients</w:t>
            </w:r>
            <w:r w:rsidRPr="00F67853">
              <w:rPr>
                <w:lang w:val="en-GB"/>
              </w:rPr>
              <w:t xml:space="preserve"> with HbA1c measurements less than 5.7% </w:t>
            </w:r>
            <w:r>
              <w:rPr>
                <w:lang w:val="en-GB"/>
              </w:rPr>
              <w:t xml:space="preserve">were excluded </w:t>
            </w:r>
            <w:r w:rsidRPr="00F67853">
              <w:rPr>
                <w:lang w:val="en-GB"/>
              </w:rPr>
              <w:t>prior to metformin prescription.</w:t>
            </w:r>
          </w:p>
          <w:p w14:paraId="3586CBBA" w14:textId="1D8CBD70" w:rsidR="00543CDC" w:rsidRPr="00AF3B00" w:rsidRDefault="00F67853" w:rsidP="00F67853">
            <w:pPr>
              <w:rPr>
                <w:lang w:val="en-GB"/>
              </w:rPr>
            </w:pPr>
            <w:r>
              <w:rPr>
                <w:lang w:val="en-GB"/>
              </w:rPr>
              <w:t>The</w:t>
            </w:r>
            <w:r w:rsidRPr="00F67853">
              <w:rPr>
                <w:lang w:val="en-GB"/>
              </w:rPr>
              <w:t xml:space="preserve"> cohort </w:t>
            </w:r>
            <w:r>
              <w:rPr>
                <w:lang w:val="en-GB"/>
              </w:rPr>
              <w:t xml:space="preserve">was pre-screened </w:t>
            </w:r>
            <w:r w:rsidRPr="00F67853">
              <w:rPr>
                <w:lang w:val="en-GB"/>
              </w:rPr>
              <w:t>to remove recording errors.</w:t>
            </w:r>
          </w:p>
        </w:tc>
        <w:tc>
          <w:tcPr>
            <w:tcW w:w="1271" w:type="dxa"/>
          </w:tcPr>
          <w:p w14:paraId="0F4260A9" w14:textId="5DA7DF7A" w:rsidR="00543CDC" w:rsidRPr="00AF3B00" w:rsidRDefault="00C57897" w:rsidP="00AF3B00">
            <w:pPr>
              <w:rPr>
                <w:lang w:val="en-GB"/>
              </w:rPr>
            </w:pPr>
            <w:r>
              <w:rPr>
                <w:lang w:val="en-GB"/>
              </w:rPr>
              <w:t>No</w:t>
            </w:r>
          </w:p>
        </w:tc>
      </w:tr>
      <w:tr w:rsidR="002A1D0D" w:rsidRPr="00AF3B00" w14:paraId="2A40084D" w14:textId="77777777" w:rsidTr="008C0606">
        <w:trPr>
          <w:trHeight w:val="2102"/>
        </w:trPr>
        <w:tc>
          <w:tcPr>
            <w:tcW w:w="1838" w:type="dxa"/>
          </w:tcPr>
          <w:p w14:paraId="29C77D16" w14:textId="39DB9C9F" w:rsidR="00543CDC" w:rsidRPr="00AF3B00" w:rsidRDefault="00543CDC" w:rsidP="003C5BDC">
            <w:pPr>
              <w:rPr>
                <w:lang w:val="en-GB"/>
              </w:rPr>
            </w:pPr>
            <w:r>
              <w:rPr>
                <w:lang w:val="en-GB"/>
              </w:rPr>
              <w:t xml:space="preserve">Huang </w:t>
            </w:r>
            <w:r w:rsidRPr="00CC4316">
              <w:rPr>
                <w:i/>
                <w:lang w:val="en-GB"/>
              </w:rPr>
              <w:t>et al</w:t>
            </w:r>
            <w:r>
              <w:rPr>
                <w:lang w:val="en-GB"/>
              </w:rPr>
              <w:t>. 2021</w:t>
            </w:r>
            <w:r w:rsidR="00580E47">
              <w:rPr>
                <w:lang w:val="en-GB"/>
              </w:rPr>
              <w:t xml:space="preserve"> </w:t>
            </w:r>
            <w:r w:rsidR="009F694C">
              <w:rPr>
                <w:lang w:val="en-GB"/>
              </w:rPr>
              <w:fldChar w:fldCharType="begin"/>
            </w:r>
            <w:r w:rsidR="003C5BDC">
              <w:rPr>
                <w:lang w:val="en-GB"/>
              </w:rPr>
              <w:instrText xml:space="preserve"> ADDIN EN.CITE &lt;EndNote&gt;&lt;Cite&gt;&lt;Author&gt;Huang&lt;/Author&gt;&lt;Year&gt;2021&lt;/Year&gt;&lt;RecNum&gt;11&lt;/RecNum&gt;&lt;DisplayText&gt;(13)&lt;/DisplayText&gt;&lt;record&gt;&lt;rec-number&gt;11&lt;/rec-number&gt;&lt;foreign-keys&gt;&lt;key app="EN" db-id="traeztzeiwvfvhe9wxqv99d4fpd59rfve595" timestamp="1669505338"&gt;11&lt;/key&gt;&lt;/foreign-keys&gt;&lt;ref-type name="Journal Article"&gt;17&lt;/ref-type&gt;&lt;contributors&gt;&lt;authors&gt;&lt;author&gt;Huang, Xin&lt;/author&gt;&lt;author&gt;Zhou, Yang&lt;/author&gt;&lt;author&gt;Tang, Haoze&lt;/author&gt;&lt;author&gt;Liu, Bing&lt;/author&gt;&lt;author&gt;Su, Benzhe&lt;/author&gt;&lt;author&gt;Wang, Qi&lt;/author&gt;&lt;/authors&gt;&lt;/contributors&gt;&lt;titles&gt;&lt;title&gt;Differential metabolic network construction for personalized medicine: Study of type 2 diabetes mellitus patients&amp;apos; response to gliclazide-modified-release-treated&lt;/title&gt;&lt;secondary-title&gt;Journal of Biomedical Informatics&lt;/secondary-title&gt;&lt;/titles&gt;&lt;periodical&gt;&lt;full-title&gt;Journal of Biomedical Informatics&lt;/full-title&gt;&lt;/periodical&gt;&lt;pages&gt;103796&lt;/pages&gt;&lt;volume&gt;118&lt;/volume&gt;&lt;dates&gt;&lt;year&gt;2021&lt;/year&gt;&lt;/dates&gt;&lt;isbn&gt;1532-0464&lt;/isbn&gt;&lt;urls&gt;&lt;/urls&gt;&lt;/record&gt;&lt;/Cite&gt;&lt;/EndNote&gt;</w:instrText>
            </w:r>
            <w:r w:rsidR="009F694C">
              <w:rPr>
                <w:lang w:val="en-GB"/>
              </w:rPr>
              <w:fldChar w:fldCharType="separate"/>
            </w:r>
            <w:r w:rsidR="003C5BDC">
              <w:rPr>
                <w:noProof/>
                <w:lang w:val="en-GB"/>
              </w:rPr>
              <w:t>(13)</w:t>
            </w:r>
            <w:r w:rsidR="009F694C">
              <w:rPr>
                <w:lang w:val="en-GB"/>
              </w:rPr>
              <w:fldChar w:fldCharType="end"/>
            </w:r>
          </w:p>
        </w:tc>
        <w:tc>
          <w:tcPr>
            <w:tcW w:w="1985" w:type="dxa"/>
          </w:tcPr>
          <w:p w14:paraId="293F436C" w14:textId="4D9CAD54" w:rsidR="00543CDC" w:rsidRPr="00AF3B00" w:rsidRDefault="005C7AA0" w:rsidP="00AF3B00">
            <w:pPr>
              <w:rPr>
                <w:lang w:val="en-GB"/>
              </w:rPr>
            </w:pPr>
            <w:r>
              <w:rPr>
                <w:lang w:val="en-GB"/>
              </w:rPr>
              <w:t>T</w:t>
            </w:r>
            <w:r w:rsidR="00543CDC" w:rsidRPr="00673E51">
              <w:rPr>
                <w:lang w:val="en-GB"/>
              </w:rPr>
              <w:t>wo T2D metabolomics datasets from Shanghai Jiao Tong University Affiliated Sixth People’s Hospital</w:t>
            </w:r>
          </w:p>
        </w:tc>
        <w:tc>
          <w:tcPr>
            <w:tcW w:w="1134" w:type="dxa"/>
          </w:tcPr>
          <w:p w14:paraId="46044B0D" w14:textId="5D20189B" w:rsidR="00543CDC" w:rsidRPr="00AF3B00" w:rsidRDefault="00543CDC" w:rsidP="00AF3B00">
            <w:pPr>
              <w:rPr>
                <w:lang w:val="en-GB"/>
              </w:rPr>
            </w:pPr>
            <w:r w:rsidRPr="00AF3B00">
              <w:rPr>
                <w:lang w:val="en-GB"/>
              </w:rPr>
              <w:t xml:space="preserve">116 </w:t>
            </w:r>
          </w:p>
        </w:tc>
        <w:tc>
          <w:tcPr>
            <w:tcW w:w="1559" w:type="dxa"/>
          </w:tcPr>
          <w:p w14:paraId="7B0A4000" w14:textId="278D19A0" w:rsidR="00543CDC" w:rsidRPr="00AF3B00" w:rsidRDefault="00543CDC" w:rsidP="00AF3B00">
            <w:pPr>
              <w:rPr>
                <w:lang w:val="en-GB"/>
              </w:rPr>
            </w:pPr>
            <w:r w:rsidRPr="00543CDC">
              <w:rPr>
                <w:lang w:val="en-GB"/>
              </w:rPr>
              <w:t>2 h plasma glucose (2hPG), anthropometric traits and fasting plasma glucose (FPG)</w:t>
            </w:r>
          </w:p>
        </w:tc>
        <w:tc>
          <w:tcPr>
            <w:tcW w:w="1843" w:type="dxa"/>
          </w:tcPr>
          <w:p w14:paraId="534641ED" w14:textId="7E61AA19" w:rsidR="00543CDC" w:rsidRPr="00AF3B00" w:rsidRDefault="00F67853" w:rsidP="00AF3B00">
            <w:pPr>
              <w:rPr>
                <w:lang w:val="en-GB"/>
              </w:rPr>
            </w:pPr>
            <w:r>
              <w:rPr>
                <w:lang w:val="en-GB"/>
              </w:rPr>
              <w:t>N</w:t>
            </w:r>
            <w:r w:rsidR="00C03887">
              <w:rPr>
                <w:lang w:val="en-GB"/>
              </w:rPr>
              <w:t>/</w:t>
            </w:r>
            <w:r>
              <w:rPr>
                <w:lang w:val="en-GB"/>
              </w:rPr>
              <w:t>A</w:t>
            </w:r>
          </w:p>
        </w:tc>
        <w:tc>
          <w:tcPr>
            <w:tcW w:w="1271" w:type="dxa"/>
          </w:tcPr>
          <w:p w14:paraId="495BF9BD" w14:textId="17BEEBB8" w:rsidR="00543CDC" w:rsidRPr="00AF3B00" w:rsidRDefault="00C57897" w:rsidP="00AF3B00">
            <w:pPr>
              <w:rPr>
                <w:lang w:val="en-GB"/>
              </w:rPr>
            </w:pPr>
            <w:r>
              <w:rPr>
                <w:lang w:val="en-GB"/>
              </w:rPr>
              <w:t>No</w:t>
            </w:r>
          </w:p>
        </w:tc>
      </w:tr>
      <w:tr w:rsidR="002A1D0D" w:rsidRPr="00AF3B00" w14:paraId="2B43AE11" w14:textId="77777777" w:rsidTr="008C0606">
        <w:trPr>
          <w:trHeight w:val="289"/>
        </w:trPr>
        <w:tc>
          <w:tcPr>
            <w:tcW w:w="1838" w:type="dxa"/>
          </w:tcPr>
          <w:p w14:paraId="4C8756B1" w14:textId="47535A62" w:rsidR="00543CDC" w:rsidRPr="00AF3B00" w:rsidRDefault="00543CDC" w:rsidP="003C5BDC">
            <w:pPr>
              <w:rPr>
                <w:lang w:val="en-GB"/>
              </w:rPr>
            </w:pPr>
            <w:r>
              <w:rPr>
                <w:lang w:val="en-GB"/>
              </w:rPr>
              <w:t xml:space="preserve">Kang </w:t>
            </w:r>
            <w:r w:rsidRPr="00CC4316">
              <w:rPr>
                <w:i/>
                <w:lang w:val="en-GB"/>
              </w:rPr>
              <w:t>et al</w:t>
            </w:r>
            <w:r>
              <w:rPr>
                <w:lang w:val="en-GB"/>
              </w:rPr>
              <w:t>. 2018</w:t>
            </w:r>
            <w:r w:rsidR="00C403FC">
              <w:rPr>
                <w:lang w:val="en-GB"/>
              </w:rPr>
              <w:t xml:space="preserve"> </w:t>
            </w:r>
            <w:r w:rsidR="00C403FC">
              <w:rPr>
                <w:lang w:val="en-GB"/>
              </w:rPr>
              <w:fldChar w:fldCharType="begin"/>
            </w:r>
            <w:r w:rsidR="003C5BDC">
              <w:rPr>
                <w:lang w:val="en-GB"/>
              </w:rPr>
              <w:instrText xml:space="preserve"> ADDIN EN.CITE &lt;EndNote&gt;&lt;Cite&gt;&lt;Author&gt;Kang&lt;/Author&gt;&lt;Year&gt;2018&lt;/Year&gt;&lt;RecNum&gt;6&lt;/RecNum&gt;&lt;DisplayText&gt;(14)&lt;/DisplayText&gt;&lt;record&gt;&lt;rec-number&gt;6&lt;/rec-number&gt;&lt;foreign-keys&gt;&lt;key app="EN" db-id="traeztzeiwvfvhe9wxqv99d4fpd59rfve595" timestamp="1669505336"&gt;6&lt;/key&gt;&lt;/foreign-keys&gt;&lt;ref-type name="Journal Article"&gt;17&lt;/ref-type&gt;&lt;contributors&gt;&lt;authors&gt;&lt;author&gt;Kang, Seokho&lt;/author&gt;&lt;/authors&gt;&lt;/contributors&gt;&lt;titles&gt;&lt;title&gt;Personalized prediction of drug efficacy for diabetes treatment via patient-level sequential modeling with neural networks&lt;/title&gt;&lt;secondary-title&gt;Artificial intelligence in medicine&lt;/secondary-title&gt;&lt;/titles&gt;&lt;periodical&gt;&lt;full-title&gt;Artificial intelligence in medicine&lt;/full-title&gt;&lt;/periodical&gt;&lt;pages&gt;1-6&lt;/pages&gt;&lt;volume&gt;85&lt;/volume&gt;&lt;dates&gt;&lt;year&gt;2018&lt;/year&gt;&lt;/dates&gt;&lt;isbn&gt;0933-3657&lt;/isbn&gt;&lt;urls&gt;&lt;/urls&gt;&lt;/record&gt;&lt;/Cite&gt;&lt;/EndNote&gt;</w:instrText>
            </w:r>
            <w:r w:rsidR="00C403FC">
              <w:rPr>
                <w:lang w:val="en-GB"/>
              </w:rPr>
              <w:fldChar w:fldCharType="separate"/>
            </w:r>
            <w:r w:rsidR="003C5BDC">
              <w:rPr>
                <w:noProof/>
                <w:lang w:val="en-GB"/>
              </w:rPr>
              <w:t>(14)</w:t>
            </w:r>
            <w:r w:rsidR="00C403FC">
              <w:rPr>
                <w:lang w:val="en-GB"/>
              </w:rPr>
              <w:fldChar w:fldCharType="end"/>
            </w:r>
          </w:p>
        </w:tc>
        <w:tc>
          <w:tcPr>
            <w:tcW w:w="1985" w:type="dxa"/>
          </w:tcPr>
          <w:p w14:paraId="7A01EC86" w14:textId="0EB24443" w:rsidR="00543CDC" w:rsidRPr="00AF3B00" w:rsidRDefault="00622F39" w:rsidP="00AF3B00">
            <w:pPr>
              <w:rPr>
                <w:lang w:val="en-GB"/>
              </w:rPr>
            </w:pPr>
            <w:r>
              <w:rPr>
                <w:lang w:val="en-GB"/>
              </w:rPr>
              <w:t>E</w:t>
            </w:r>
            <w:r w:rsidR="00543CDC" w:rsidRPr="00673E51">
              <w:rPr>
                <w:lang w:val="en-GB"/>
              </w:rPr>
              <w:t>lectronic medical records (EMR) data collected from Seoul National</w:t>
            </w:r>
            <w:r w:rsidR="00543CDC">
              <w:rPr>
                <w:lang w:val="en-GB"/>
              </w:rPr>
              <w:t xml:space="preserve"> </w:t>
            </w:r>
            <w:r w:rsidR="00543CDC" w:rsidRPr="00673E51">
              <w:rPr>
                <w:lang w:val="en-GB"/>
              </w:rPr>
              <w:t>University</w:t>
            </w:r>
            <w:r w:rsidR="00543CDC">
              <w:rPr>
                <w:lang w:val="en-GB"/>
              </w:rPr>
              <w:t xml:space="preserve"> </w:t>
            </w:r>
            <w:r w:rsidR="00543CDC" w:rsidRPr="00673E51">
              <w:rPr>
                <w:lang w:val="en-GB"/>
              </w:rPr>
              <w:t>Hospital</w:t>
            </w:r>
          </w:p>
        </w:tc>
        <w:tc>
          <w:tcPr>
            <w:tcW w:w="1134" w:type="dxa"/>
          </w:tcPr>
          <w:p w14:paraId="3AE1AC7C" w14:textId="335CD909" w:rsidR="00543CDC" w:rsidRPr="00AF3B00" w:rsidRDefault="00543CDC" w:rsidP="00AF3B00">
            <w:pPr>
              <w:rPr>
                <w:lang w:val="en-GB"/>
              </w:rPr>
            </w:pPr>
            <w:r w:rsidRPr="00AF3B00">
              <w:rPr>
                <w:lang w:val="en-GB"/>
              </w:rPr>
              <w:t>3169 (45,384 prescription instances)</w:t>
            </w:r>
          </w:p>
        </w:tc>
        <w:tc>
          <w:tcPr>
            <w:tcW w:w="1559" w:type="dxa"/>
          </w:tcPr>
          <w:p w14:paraId="1A0D4EA9" w14:textId="66E35A29" w:rsidR="00543CDC" w:rsidRPr="00543CDC" w:rsidRDefault="00543CDC" w:rsidP="00543CDC">
            <w:pPr>
              <w:rPr>
                <w:lang w:val="en-GB"/>
              </w:rPr>
            </w:pPr>
            <w:r>
              <w:rPr>
                <w:lang w:val="en-GB"/>
              </w:rPr>
              <w:t>p</w:t>
            </w:r>
            <w:r w:rsidRPr="00543CDC">
              <w:rPr>
                <w:lang w:val="en-GB"/>
              </w:rPr>
              <w:t>ersonal characteristics and medical condition</w:t>
            </w:r>
            <w:r>
              <w:rPr>
                <w:lang w:val="en-GB"/>
              </w:rPr>
              <w:t>,</w:t>
            </w:r>
          </w:p>
          <w:p w14:paraId="36DBD47B" w14:textId="120D9AFA" w:rsidR="00543CDC" w:rsidRPr="00AF3B00" w:rsidRDefault="00543CDC" w:rsidP="00543CDC">
            <w:pPr>
              <w:rPr>
                <w:lang w:val="en-GB"/>
              </w:rPr>
            </w:pPr>
            <w:r>
              <w:rPr>
                <w:lang w:val="en-GB"/>
              </w:rPr>
              <w:t>p</w:t>
            </w:r>
            <w:r w:rsidRPr="00543CDC">
              <w:rPr>
                <w:lang w:val="en-GB"/>
              </w:rPr>
              <w:t>rescription of anti-diabetic drugs</w:t>
            </w:r>
            <w:r>
              <w:rPr>
                <w:lang w:val="en-GB"/>
              </w:rPr>
              <w:t xml:space="preserve"> and</w:t>
            </w:r>
            <w:r w:rsidRPr="00543CDC">
              <w:rPr>
                <w:lang w:val="en-GB"/>
              </w:rPr>
              <w:t xml:space="preserve"> other drugs</w:t>
            </w:r>
          </w:p>
        </w:tc>
        <w:tc>
          <w:tcPr>
            <w:tcW w:w="1843" w:type="dxa"/>
          </w:tcPr>
          <w:p w14:paraId="2A7339A4" w14:textId="3BF67F54" w:rsidR="00543CDC" w:rsidRPr="00AF3B00" w:rsidRDefault="00F67853" w:rsidP="00AF3B00">
            <w:pPr>
              <w:rPr>
                <w:lang w:val="en-GB"/>
              </w:rPr>
            </w:pPr>
            <w:r>
              <w:rPr>
                <w:lang w:val="en-GB"/>
              </w:rPr>
              <w:t>N</w:t>
            </w:r>
            <w:r w:rsidR="00C03887">
              <w:rPr>
                <w:lang w:val="en-GB"/>
              </w:rPr>
              <w:t>/</w:t>
            </w:r>
            <w:r>
              <w:rPr>
                <w:lang w:val="en-GB"/>
              </w:rPr>
              <w:t>A</w:t>
            </w:r>
          </w:p>
        </w:tc>
        <w:tc>
          <w:tcPr>
            <w:tcW w:w="1271" w:type="dxa"/>
          </w:tcPr>
          <w:p w14:paraId="217722F2" w14:textId="4F55D615" w:rsidR="00543CDC" w:rsidRPr="00AF3B00" w:rsidRDefault="00C57897" w:rsidP="00AF3B00">
            <w:pPr>
              <w:rPr>
                <w:lang w:val="en-GB"/>
              </w:rPr>
            </w:pPr>
            <w:r>
              <w:rPr>
                <w:lang w:val="en-GB"/>
              </w:rPr>
              <w:t>No</w:t>
            </w:r>
          </w:p>
        </w:tc>
      </w:tr>
      <w:tr w:rsidR="002A1D0D" w:rsidRPr="00AF3B00" w14:paraId="5022C693" w14:textId="77777777" w:rsidTr="008C0606">
        <w:trPr>
          <w:trHeight w:val="2102"/>
        </w:trPr>
        <w:tc>
          <w:tcPr>
            <w:tcW w:w="1838" w:type="dxa"/>
          </w:tcPr>
          <w:p w14:paraId="60F035F5" w14:textId="0B8DF3CC" w:rsidR="00543CDC" w:rsidRPr="00AF3B00" w:rsidRDefault="00543CDC" w:rsidP="003C5BDC">
            <w:pPr>
              <w:rPr>
                <w:lang w:val="en-GB"/>
              </w:rPr>
            </w:pPr>
            <w:proofErr w:type="spellStart"/>
            <w:r>
              <w:rPr>
                <w:lang w:val="en-GB"/>
              </w:rPr>
              <w:t>Koren</w:t>
            </w:r>
            <w:proofErr w:type="spellEnd"/>
            <w:r>
              <w:rPr>
                <w:lang w:val="en-GB"/>
              </w:rPr>
              <w:t xml:space="preserve"> </w:t>
            </w:r>
            <w:r w:rsidRPr="001642E3">
              <w:rPr>
                <w:i/>
                <w:lang w:val="en-GB"/>
              </w:rPr>
              <w:t>et al</w:t>
            </w:r>
            <w:r>
              <w:rPr>
                <w:lang w:val="en-GB"/>
              </w:rPr>
              <w:t>. 2019</w:t>
            </w:r>
            <w:r w:rsidR="00C403FC">
              <w:rPr>
                <w:lang w:val="en-GB"/>
              </w:rPr>
              <w:t xml:space="preserve"> </w:t>
            </w:r>
            <w:r w:rsidR="00C403FC">
              <w:rPr>
                <w:lang w:val="en-GB"/>
              </w:rPr>
              <w:fldChar w:fldCharType="begin"/>
            </w:r>
            <w:r w:rsidR="003C5BDC">
              <w:rPr>
                <w:lang w:val="en-GB"/>
              </w:rPr>
              <w:instrText xml:space="preserve"> ADDIN EN.CITE &lt;EndNote&gt;&lt;Cite&gt;&lt;Author&gt;Koren&lt;/Author&gt;&lt;Year&gt;2019&lt;/Year&gt;&lt;RecNum&gt;9&lt;/RecNum&gt;&lt;DisplayText&gt;(15)&lt;/DisplayText&gt;&lt;record&gt;&lt;rec-number&gt;9&lt;/rec-number&gt;&lt;foreign-keys&gt;&lt;key app="EN" db-id="traeztzeiwvfvhe9wxqv99d4fpd59rfve595" timestamp="1669505337"&gt;9&lt;/key&gt;&lt;/foreign-keys&gt;&lt;ref-type name="Journal Article"&gt;17&lt;/ref-type&gt;&lt;contributors&gt;&lt;authors&gt;&lt;author&gt;Koren, Gideon&lt;/author&gt;&lt;author&gt;Nordon, Galia&lt;/author&gt;&lt;author&gt;Radinsky, Kira&lt;/author&gt;&lt;author&gt;Shalev, Varda&lt;/author&gt;&lt;/authors&gt;&lt;/contributors&gt;&lt;titles&gt;&lt;title&gt;Identification of repurposable drugs with beneficial effects on glucose control in type 2 diabetes using machine learning&lt;/title&gt;&lt;secondary-title&gt;Pharmacology Research &amp;amp; Perspectives&lt;/secondary-title&gt;&lt;/titles&gt;&lt;periodical&gt;&lt;full-title&gt;Pharmacology Research &amp;amp; Perspectives&lt;/full-title&gt;&lt;/periodical&gt;&lt;pages&gt;e00529&lt;/pages&gt;&lt;volume&gt;7&lt;/volume&gt;&lt;number&gt;6&lt;/number&gt;&lt;dates&gt;&lt;year&gt;2019&lt;/year&gt;&lt;/dates&gt;&lt;isbn&gt;2052-1707&lt;/isbn&gt;&lt;urls&gt;&lt;/urls&gt;&lt;/record&gt;&lt;/Cite&gt;&lt;/EndNote&gt;</w:instrText>
            </w:r>
            <w:r w:rsidR="00C403FC">
              <w:rPr>
                <w:lang w:val="en-GB"/>
              </w:rPr>
              <w:fldChar w:fldCharType="separate"/>
            </w:r>
            <w:r w:rsidR="003C5BDC">
              <w:rPr>
                <w:noProof/>
                <w:lang w:val="en-GB"/>
              </w:rPr>
              <w:t>(15)</w:t>
            </w:r>
            <w:r w:rsidR="00C403FC">
              <w:rPr>
                <w:lang w:val="en-GB"/>
              </w:rPr>
              <w:fldChar w:fldCharType="end"/>
            </w:r>
          </w:p>
        </w:tc>
        <w:tc>
          <w:tcPr>
            <w:tcW w:w="1985" w:type="dxa"/>
          </w:tcPr>
          <w:p w14:paraId="575FF098" w14:textId="67F18286" w:rsidR="00543CDC" w:rsidRPr="00AF3B00" w:rsidRDefault="00622F39" w:rsidP="00AF3B00">
            <w:pPr>
              <w:rPr>
                <w:lang w:val="en-GB"/>
              </w:rPr>
            </w:pPr>
            <w:r>
              <w:rPr>
                <w:lang w:val="en-GB"/>
              </w:rPr>
              <w:t>E</w:t>
            </w:r>
            <w:r w:rsidR="00543CDC" w:rsidRPr="00673E51">
              <w:rPr>
                <w:lang w:val="en-GB"/>
              </w:rPr>
              <w:t>lectronic medical charts of Maccabi Health Services</w:t>
            </w:r>
            <w:r w:rsidR="00543CDC">
              <w:rPr>
                <w:lang w:val="en-GB"/>
              </w:rPr>
              <w:t xml:space="preserve">, </w:t>
            </w:r>
            <w:r w:rsidR="00543CDC" w:rsidRPr="00673E51">
              <w:rPr>
                <w:lang w:val="en-GB"/>
              </w:rPr>
              <w:t>the second largest health service organization in Israel</w:t>
            </w:r>
          </w:p>
        </w:tc>
        <w:tc>
          <w:tcPr>
            <w:tcW w:w="1134" w:type="dxa"/>
          </w:tcPr>
          <w:p w14:paraId="4C5BC9A7" w14:textId="6998E82F" w:rsidR="00543CDC" w:rsidRPr="00AF3B00" w:rsidRDefault="00543CDC" w:rsidP="00EA05E2">
            <w:pPr>
              <w:rPr>
                <w:lang w:val="en-GB"/>
              </w:rPr>
            </w:pPr>
            <w:r w:rsidRPr="00AF3B00">
              <w:rPr>
                <w:lang w:val="en-GB"/>
              </w:rPr>
              <w:t xml:space="preserve">499 </w:t>
            </w:r>
            <w:r w:rsidR="002535C0">
              <w:rPr>
                <w:rFonts w:hint="eastAsia"/>
                <w:lang w:val="en-GB"/>
              </w:rPr>
              <w:t>(</w:t>
            </w:r>
            <w:r w:rsidRPr="00AF3B00">
              <w:rPr>
                <w:rFonts w:hint="eastAsia"/>
                <w:lang w:val="en-GB"/>
              </w:rPr>
              <w:t>from</w:t>
            </w:r>
            <w:r w:rsidRPr="00AF3B00">
              <w:rPr>
                <w:lang w:val="en-GB"/>
              </w:rPr>
              <w:t xml:space="preserve"> 26 537</w:t>
            </w:r>
            <w:r w:rsidR="002535C0">
              <w:rPr>
                <w:rFonts w:hint="eastAsia"/>
                <w:lang w:val="en-GB"/>
              </w:rPr>
              <w:t>)</w:t>
            </w:r>
          </w:p>
        </w:tc>
        <w:tc>
          <w:tcPr>
            <w:tcW w:w="1559" w:type="dxa"/>
          </w:tcPr>
          <w:p w14:paraId="169DE6F1" w14:textId="7BA7A7E9" w:rsidR="00543CDC" w:rsidRPr="00AF3B00" w:rsidRDefault="00543CDC" w:rsidP="00AF3B00">
            <w:pPr>
              <w:rPr>
                <w:lang w:val="en-GB"/>
              </w:rPr>
            </w:pPr>
            <w:r>
              <w:rPr>
                <w:lang w:val="en-GB"/>
              </w:rPr>
              <w:t>w</w:t>
            </w:r>
            <w:r w:rsidRPr="00543CDC">
              <w:rPr>
                <w:lang w:val="en-GB"/>
              </w:rPr>
              <w:t>eight, age, BMI, and smoking status</w:t>
            </w:r>
          </w:p>
        </w:tc>
        <w:tc>
          <w:tcPr>
            <w:tcW w:w="1843" w:type="dxa"/>
          </w:tcPr>
          <w:p w14:paraId="42B1585C" w14:textId="1898B3FF" w:rsidR="00543CDC" w:rsidRPr="00AF3B00" w:rsidRDefault="00F67853" w:rsidP="00AF3B00">
            <w:pPr>
              <w:rPr>
                <w:lang w:val="en-GB"/>
              </w:rPr>
            </w:pPr>
            <w:r>
              <w:rPr>
                <w:lang w:val="en-GB"/>
              </w:rPr>
              <w:t xml:space="preserve">Patients and controls were matched </w:t>
            </w:r>
            <w:r w:rsidRPr="00F67853">
              <w:rPr>
                <w:lang w:val="en-GB"/>
              </w:rPr>
              <w:t xml:space="preserve">in age, weight, BMI etc except for </w:t>
            </w:r>
            <w:r>
              <w:rPr>
                <w:lang w:val="en-GB"/>
              </w:rPr>
              <w:t>medication.</w:t>
            </w:r>
          </w:p>
        </w:tc>
        <w:tc>
          <w:tcPr>
            <w:tcW w:w="1271" w:type="dxa"/>
          </w:tcPr>
          <w:p w14:paraId="28978CBA" w14:textId="2B265FA7" w:rsidR="00543CDC" w:rsidRPr="00AF3B00" w:rsidRDefault="00C57897" w:rsidP="00AF3B00">
            <w:pPr>
              <w:rPr>
                <w:lang w:val="en-GB"/>
              </w:rPr>
            </w:pPr>
            <w:r>
              <w:rPr>
                <w:lang w:val="en-GB"/>
              </w:rPr>
              <w:t>No</w:t>
            </w:r>
          </w:p>
        </w:tc>
      </w:tr>
      <w:tr w:rsidR="002A1D0D" w:rsidRPr="00AF3B00" w14:paraId="39DE5953" w14:textId="77777777" w:rsidTr="008C0606">
        <w:trPr>
          <w:trHeight w:val="2102"/>
        </w:trPr>
        <w:tc>
          <w:tcPr>
            <w:tcW w:w="1838" w:type="dxa"/>
          </w:tcPr>
          <w:p w14:paraId="7E47C795" w14:textId="7E0DD087" w:rsidR="00543CDC" w:rsidRPr="00AF3B00" w:rsidRDefault="00543CDC" w:rsidP="003C5BDC">
            <w:pPr>
              <w:rPr>
                <w:lang w:val="en-GB"/>
              </w:rPr>
            </w:pPr>
            <w:proofErr w:type="spellStart"/>
            <w:r w:rsidRPr="0044093C">
              <w:rPr>
                <w:lang w:val="en-GB"/>
              </w:rPr>
              <w:t>Oikonomou</w:t>
            </w:r>
            <w:proofErr w:type="spellEnd"/>
            <w:r>
              <w:rPr>
                <w:lang w:val="en-GB"/>
              </w:rPr>
              <w:t xml:space="preserve"> </w:t>
            </w:r>
            <w:r w:rsidRPr="001642E3">
              <w:rPr>
                <w:i/>
                <w:lang w:val="en-GB"/>
              </w:rPr>
              <w:t>et al</w:t>
            </w:r>
            <w:r>
              <w:rPr>
                <w:lang w:val="en-GB"/>
              </w:rPr>
              <w:t>. 2022</w:t>
            </w:r>
            <w:r w:rsidR="00C403FC">
              <w:rPr>
                <w:lang w:val="en-GB"/>
              </w:rPr>
              <w:t xml:space="preserve"> </w:t>
            </w:r>
            <w:r w:rsidR="00C403FC">
              <w:rPr>
                <w:lang w:val="en-GB"/>
              </w:rPr>
              <w:fldChar w:fldCharType="begin"/>
            </w:r>
            <w:r w:rsidR="003C5BDC">
              <w:rPr>
                <w:lang w:val="en-GB"/>
              </w:rPr>
              <w:instrText xml:space="preserve"> ADDIN EN.CITE &lt;EndNote&gt;&lt;Cite&gt;&lt;Author&gt;Oikonomou&lt;/Author&gt;&lt;Year&gt;2022&lt;/Year&gt;&lt;RecNum&gt;34&lt;/RecNum&gt;&lt;DisplayText&gt;(16)&lt;/DisplayText&gt;&lt;record&gt;&lt;rec-number&gt;34&lt;/rec-number&gt;&lt;foreign-keys&gt;&lt;key app="EN" db-id="traeztzeiwvfvhe9wxqv99d4fpd59rfve595" timestamp="1670184296"&gt;34&lt;/key&gt;&lt;/foreign-keys&gt;&lt;ref-type name="Journal Article"&gt;17&lt;/ref-type&gt;&lt;contributors&gt;&lt;authors&gt;&lt;author&gt;Oikonomou, Evangelos K.&lt;/author&gt;&lt;author&gt;Suchard, Marc A.&lt;/author&gt;&lt;author&gt;McGuire, Darren K.&lt;/author&gt;&lt;author&gt;Khera, Rohan&lt;/author&gt;&lt;/authors&gt;&lt;/contributors&gt;&lt;titles&gt;&lt;title&gt;Phenomapping-Derived Tool to Individualize the Effect of Canagliflozin on Cardiovascular Risk in Type 2 Diabetes&lt;/title&gt;&lt;secondary-title&gt;Diabetes Care&lt;/secondary-title&gt;&lt;/titles&gt;&lt;periodical&gt;&lt;full-title&gt;Diabetes Care&lt;/full-title&gt;&lt;/periodical&gt;&lt;pages&gt;965-974&lt;/pages&gt;&lt;volume&gt;45&lt;/volume&gt;&lt;number&gt;4&lt;/number&gt;&lt;dates&gt;&lt;year&gt;2022&lt;/year&gt;&lt;/dates&gt;&lt;isbn&gt;0149-5992&lt;/isbn&gt;&lt;urls&gt;&lt;related-urls&gt;&lt;url&gt;https://doi.org/10.2337/dc21-1765&lt;/url&gt;&lt;/related-urls&gt;&lt;/urls&gt;&lt;electronic-resource-num&gt;10.2337/dc21-1765&lt;/electronic-resource-num&gt;&lt;access-date&gt;12/4/2022&lt;/access-date&gt;&lt;/record&gt;&lt;/Cite&gt;&lt;/EndNote&gt;</w:instrText>
            </w:r>
            <w:r w:rsidR="00C403FC">
              <w:rPr>
                <w:lang w:val="en-GB"/>
              </w:rPr>
              <w:fldChar w:fldCharType="separate"/>
            </w:r>
            <w:r w:rsidR="003C5BDC">
              <w:rPr>
                <w:noProof/>
                <w:lang w:val="en-GB"/>
              </w:rPr>
              <w:t>(16)</w:t>
            </w:r>
            <w:r w:rsidR="00C403FC">
              <w:rPr>
                <w:lang w:val="en-GB"/>
              </w:rPr>
              <w:fldChar w:fldCharType="end"/>
            </w:r>
          </w:p>
        </w:tc>
        <w:tc>
          <w:tcPr>
            <w:tcW w:w="1985" w:type="dxa"/>
          </w:tcPr>
          <w:p w14:paraId="4FD05287" w14:textId="372933C2" w:rsidR="00543CDC" w:rsidRPr="00AF3B00" w:rsidRDefault="00162E76" w:rsidP="00673E51">
            <w:pPr>
              <w:rPr>
                <w:lang w:val="en-GB"/>
              </w:rPr>
            </w:pPr>
            <w:r>
              <w:rPr>
                <w:lang w:val="en-GB"/>
              </w:rPr>
              <w:t>D</w:t>
            </w:r>
            <w:r w:rsidR="00543CDC">
              <w:rPr>
                <w:lang w:val="en-GB"/>
              </w:rPr>
              <w:t>atasets collected for</w:t>
            </w:r>
            <w:r w:rsidR="00543CDC" w:rsidRPr="00673E51">
              <w:rPr>
                <w:lang w:val="en-GB"/>
              </w:rPr>
              <w:t xml:space="preserve"> CANVAS and CANVAS-R trials </w:t>
            </w:r>
            <w:r w:rsidR="00543CDC">
              <w:rPr>
                <w:lang w:val="en-GB"/>
              </w:rPr>
              <w:t xml:space="preserve">available </w:t>
            </w:r>
            <w:r w:rsidR="00543CDC" w:rsidRPr="00673E51">
              <w:rPr>
                <w:lang w:val="en-GB"/>
              </w:rPr>
              <w:t>through the</w:t>
            </w:r>
            <w:r w:rsidR="00543CDC">
              <w:rPr>
                <w:lang w:val="en-GB"/>
              </w:rPr>
              <w:t xml:space="preserve"> </w:t>
            </w:r>
            <w:r w:rsidR="00543CDC" w:rsidRPr="00673E51">
              <w:rPr>
                <w:lang w:val="en-GB"/>
              </w:rPr>
              <w:t>Yale University Open Data Access Project</w:t>
            </w:r>
          </w:p>
        </w:tc>
        <w:tc>
          <w:tcPr>
            <w:tcW w:w="1134" w:type="dxa"/>
          </w:tcPr>
          <w:p w14:paraId="455F007C" w14:textId="521209E7" w:rsidR="00543CDC" w:rsidRPr="00AF3B00" w:rsidRDefault="00543CDC" w:rsidP="00AF3B00">
            <w:pPr>
              <w:rPr>
                <w:lang w:val="en-GB"/>
              </w:rPr>
            </w:pPr>
            <w:r w:rsidRPr="00AF3B00">
              <w:rPr>
                <w:lang w:val="en-GB"/>
              </w:rPr>
              <w:t>4327</w:t>
            </w:r>
          </w:p>
        </w:tc>
        <w:tc>
          <w:tcPr>
            <w:tcW w:w="1559" w:type="dxa"/>
          </w:tcPr>
          <w:p w14:paraId="707B3ADF" w14:textId="77777777" w:rsidR="00F67853" w:rsidRDefault="00F67853" w:rsidP="00AF3B00">
            <w:pPr>
              <w:rPr>
                <w:lang w:val="en-GB"/>
              </w:rPr>
            </w:pPr>
            <w:r w:rsidRPr="00F67853">
              <w:rPr>
                <w:lang w:val="en-GB"/>
              </w:rPr>
              <w:t xml:space="preserve">126 variables including demographic data, biochemical test results, and medical </w:t>
            </w:r>
            <w:r w:rsidRPr="00F67853">
              <w:rPr>
                <w:lang w:val="en-GB"/>
              </w:rPr>
              <w:lastRenderedPageBreak/>
              <w:t xml:space="preserve">history. </w:t>
            </w:r>
          </w:p>
          <w:p w14:paraId="05FAED7F" w14:textId="4A2A6B2F" w:rsidR="00543CDC" w:rsidRPr="00AF3B00" w:rsidRDefault="00F67853" w:rsidP="00AF3B00">
            <w:pPr>
              <w:rPr>
                <w:lang w:val="en-GB"/>
              </w:rPr>
            </w:pPr>
            <w:r w:rsidRPr="00F67853">
              <w:rPr>
                <w:lang w:val="en-GB"/>
              </w:rPr>
              <w:t>75 features</w:t>
            </w:r>
            <w:r>
              <w:rPr>
                <w:lang w:val="en-GB"/>
              </w:rPr>
              <w:t xml:space="preserve"> were selected </w:t>
            </w:r>
            <w:r w:rsidRPr="00F67853">
              <w:rPr>
                <w:lang w:val="en-GB"/>
              </w:rPr>
              <w:t xml:space="preserve">for algorithm training., </w:t>
            </w:r>
            <w:r>
              <w:rPr>
                <w:lang w:val="en-GB"/>
              </w:rPr>
              <w:t>T</w:t>
            </w:r>
            <w:r w:rsidRPr="00F67853">
              <w:rPr>
                <w:lang w:val="en-GB"/>
              </w:rPr>
              <w:t>he top 15 features</w:t>
            </w:r>
            <w:r>
              <w:rPr>
                <w:lang w:val="en-GB"/>
              </w:rPr>
              <w:t xml:space="preserve"> were used to create</w:t>
            </w:r>
            <w:r w:rsidRPr="00F67853">
              <w:rPr>
                <w:lang w:val="en-GB"/>
              </w:rPr>
              <w:t xml:space="preserve"> an easy-to-use clinical model </w:t>
            </w:r>
          </w:p>
        </w:tc>
        <w:tc>
          <w:tcPr>
            <w:tcW w:w="1843" w:type="dxa"/>
          </w:tcPr>
          <w:p w14:paraId="0675DC8F" w14:textId="3232EAEE" w:rsidR="00543CDC" w:rsidRPr="00AF3B00" w:rsidRDefault="002A1D0D" w:rsidP="00EA05E2">
            <w:pPr>
              <w:rPr>
                <w:lang w:val="en-GB"/>
              </w:rPr>
            </w:pPr>
            <w:r>
              <w:rPr>
                <w:lang w:val="en-GB"/>
              </w:rPr>
              <w:lastRenderedPageBreak/>
              <w:t xml:space="preserve">The variables </w:t>
            </w:r>
            <w:r w:rsidRPr="002A1D0D">
              <w:rPr>
                <w:lang w:val="en-GB"/>
              </w:rPr>
              <w:t>with</w:t>
            </w:r>
            <w:r w:rsidR="002535C0">
              <w:rPr>
                <w:lang w:val="en-GB"/>
              </w:rPr>
              <w:t xml:space="preserve"> &gt;</w:t>
            </w:r>
            <w:r w:rsidRPr="002A1D0D">
              <w:rPr>
                <w:lang w:val="en-GB"/>
              </w:rPr>
              <w:t>20% missingness were excluded</w:t>
            </w:r>
            <w:r>
              <w:rPr>
                <w:lang w:val="en-GB"/>
              </w:rPr>
              <w:t xml:space="preserve"> </w:t>
            </w:r>
            <w:r w:rsidRPr="002A1D0D">
              <w:rPr>
                <w:lang w:val="en-GB"/>
              </w:rPr>
              <w:t>(</w:t>
            </w:r>
            <w:r>
              <w:rPr>
                <w:lang w:val="en-GB"/>
              </w:rPr>
              <w:t>35 removed</w:t>
            </w:r>
            <w:r w:rsidRPr="002A1D0D">
              <w:rPr>
                <w:lang w:val="en-GB"/>
              </w:rPr>
              <w:t xml:space="preserve">). </w:t>
            </w:r>
            <w:r>
              <w:rPr>
                <w:lang w:val="en-GB"/>
              </w:rPr>
              <w:t>P</w:t>
            </w:r>
            <w:r w:rsidRPr="002A1D0D">
              <w:rPr>
                <w:lang w:val="en-GB"/>
              </w:rPr>
              <w:t xml:space="preserve">airwise correlations </w:t>
            </w:r>
            <w:r>
              <w:rPr>
                <w:lang w:val="en-GB"/>
              </w:rPr>
              <w:t xml:space="preserve">were </w:t>
            </w:r>
            <w:r>
              <w:rPr>
                <w:lang w:val="en-GB"/>
              </w:rPr>
              <w:lastRenderedPageBreak/>
              <w:t>calculated across variables to avoid collinearity</w:t>
            </w:r>
            <w:r w:rsidRPr="002A1D0D">
              <w:rPr>
                <w:lang w:val="en-GB"/>
              </w:rPr>
              <w:t xml:space="preserve"> (16</w:t>
            </w:r>
            <w:r>
              <w:rPr>
                <w:lang w:val="en-GB"/>
              </w:rPr>
              <w:t xml:space="preserve"> removed</w:t>
            </w:r>
            <w:r w:rsidRPr="002A1D0D">
              <w:rPr>
                <w:lang w:val="en-GB"/>
              </w:rPr>
              <w:t>)</w:t>
            </w:r>
            <w:r w:rsidR="00304953">
              <w:rPr>
                <w:lang w:val="en-GB"/>
              </w:rPr>
              <w:t>.</w:t>
            </w:r>
            <w:r w:rsidRPr="002A1D0D">
              <w:rPr>
                <w:lang w:val="en-GB"/>
              </w:rPr>
              <w:t xml:space="preserve"> </w:t>
            </w:r>
          </w:p>
        </w:tc>
        <w:tc>
          <w:tcPr>
            <w:tcW w:w="1271" w:type="dxa"/>
          </w:tcPr>
          <w:p w14:paraId="729B0EFF" w14:textId="1F753417" w:rsidR="00543CDC" w:rsidRPr="00AF3B00" w:rsidRDefault="00C57897" w:rsidP="00AF3B00">
            <w:pPr>
              <w:rPr>
                <w:lang w:val="en-GB"/>
              </w:rPr>
            </w:pPr>
            <w:r w:rsidRPr="00C57897">
              <w:rPr>
                <w:lang w:val="en-GB"/>
              </w:rPr>
              <w:lastRenderedPageBreak/>
              <w:t>original data not available, resultant diagnostic tool available</w:t>
            </w:r>
          </w:p>
        </w:tc>
      </w:tr>
      <w:tr w:rsidR="002A1D0D" w:rsidRPr="00AF3B00" w14:paraId="6726FC3A" w14:textId="77777777" w:rsidTr="008C0606">
        <w:trPr>
          <w:trHeight w:val="1812"/>
        </w:trPr>
        <w:tc>
          <w:tcPr>
            <w:tcW w:w="1838" w:type="dxa"/>
          </w:tcPr>
          <w:p w14:paraId="21BDAB09" w14:textId="41DE7C05" w:rsidR="00543CDC" w:rsidRPr="00AF3B00" w:rsidRDefault="00543CDC" w:rsidP="003C5BDC">
            <w:pPr>
              <w:rPr>
                <w:lang w:val="en-GB"/>
              </w:rPr>
            </w:pPr>
            <w:r>
              <w:rPr>
                <w:lang w:val="en-GB"/>
              </w:rPr>
              <w:t xml:space="preserve">Wang </w:t>
            </w:r>
            <w:r w:rsidRPr="001A2527">
              <w:rPr>
                <w:i/>
                <w:lang w:val="en-GB"/>
              </w:rPr>
              <w:t>et al</w:t>
            </w:r>
            <w:r>
              <w:rPr>
                <w:lang w:val="en-GB"/>
              </w:rPr>
              <w:t>. 2020</w:t>
            </w:r>
            <w:r w:rsidR="00C403FC">
              <w:rPr>
                <w:lang w:val="en-GB"/>
              </w:rPr>
              <w:t xml:space="preserve"> </w:t>
            </w:r>
            <w:r w:rsidR="00C403FC">
              <w:rPr>
                <w:lang w:val="en-GB"/>
              </w:rPr>
              <w:fldChar w:fldCharType="begin"/>
            </w:r>
            <w:r w:rsidR="003C5BDC">
              <w:rPr>
                <w:lang w:val="en-GB"/>
              </w:rPr>
              <w:instrText xml:space="preserve"> ADDIN EN.CITE &lt;EndNote&gt;&lt;Cite&gt;&lt;Author&gt;Wang&lt;/Author&gt;&lt;Year&gt;2020&lt;/Year&gt;&lt;RecNum&gt;12&lt;/RecNum&gt;&lt;DisplayText&gt;(17)&lt;/DisplayText&gt;&lt;record&gt;&lt;rec-number&gt;12&lt;/rec-number&gt;&lt;foreign-keys&gt;&lt;key app="EN" db-id="traeztzeiwvfvhe9wxqv99d4fpd59rfve595" timestamp="1669505338"&gt;12&lt;/key&gt;&lt;/foreign-keys&gt;&lt;ref-type name="Journal Article"&gt;17&lt;/ref-type&gt;&lt;contributors&gt;&lt;authors&gt;&lt;author&gt;Wang, Jiao&lt;/author&gt;&lt;author&gt;Wang, Meng-Yang&lt;/author&gt;&lt;author&gt;Wang, Hui&lt;/author&gt;&lt;author&gt;Liu, Hong-Wei&lt;/author&gt;&lt;author&gt;Lu, Rui&lt;/author&gt;&lt;author&gt;Duan, Tong-Qing&lt;/author&gt;&lt;author&gt;Li, Chang-Ping&lt;/author&gt;&lt;author&gt;Cui, Zhuang&lt;/author&gt;&lt;author&gt;Liu, Yuan-Yuan&lt;/author&gt;&lt;author&gt;Lyu, Yuan-Jun&lt;/author&gt;&lt;/authors&gt;&lt;/contributors&gt;&lt;titles&gt;&lt;title&gt;Status of glycosylated hemoglobin and prediction of glycemic control among patients with insulin-treated type 2 diabetes in North China: a multicenter observational study&lt;/title&gt;&lt;secondary-title&gt;Chinese medical journal&lt;/secondary-title&gt;&lt;/titles&gt;&lt;periodical&gt;&lt;full-title&gt;Chinese medical journal&lt;/full-title&gt;&lt;/periodical&gt;&lt;pages&gt;17-24&lt;/pages&gt;&lt;volume&gt;133&lt;/volume&gt;&lt;number&gt;01&lt;/number&gt;&lt;dates&gt;&lt;year&gt;2020&lt;/year&gt;&lt;/dates&gt;&lt;isbn&gt;0366-6999&lt;/isbn&gt;&lt;urls&gt;&lt;/urls&gt;&lt;/record&gt;&lt;/Cite&gt;&lt;/EndNote&gt;</w:instrText>
            </w:r>
            <w:r w:rsidR="00C403FC">
              <w:rPr>
                <w:lang w:val="en-GB"/>
              </w:rPr>
              <w:fldChar w:fldCharType="separate"/>
            </w:r>
            <w:r w:rsidR="003C5BDC">
              <w:rPr>
                <w:noProof/>
                <w:lang w:val="en-GB"/>
              </w:rPr>
              <w:t>(17)</w:t>
            </w:r>
            <w:r w:rsidR="00C403FC">
              <w:rPr>
                <w:lang w:val="en-GB"/>
              </w:rPr>
              <w:fldChar w:fldCharType="end"/>
            </w:r>
          </w:p>
        </w:tc>
        <w:tc>
          <w:tcPr>
            <w:tcW w:w="1985" w:type="dxa"/>
          </w:tcPr>
          <w:p w14:paraId="23971DA0" w14:textId="42B37497" w:rsidR="00543CDC" w:rsidRPr="00AF3B00" w:rsidRDefault="00162E76" w:rsidP="00AF3B00">
            <w:pPr>
              <w:rPr>
                <w:lang w:val="en-GB"/>
              </w:rPr>
            </w:pPr>
            <w:proofErr w:type="spellStart"/>
            <w:r>
              <w:rPr>
                <w:lang w:val="en-GB"/>
              </w:rPr>
              <w:t>M</w:t>
            </w:r>
            <w:r w:rsidR="00543CDC">
              <w:rPr>
                <w:lang w:val="en-GB"/>
              </w:rPr>
              <w:t>ulticenter</w:t>
            </w:r>
            <w:proofErr w:type="spellEnd"/>
            <w:r w:rsidR="00543CDC">
              <w:rPr>
                <w:lang w:val="en-GB"/>
              </w:rPr>
              <w:t xml:space="preserve"> datasets collected from </w:t>
            </w:r>
            <w:r w:rsidR="00543CDC" w:rsidRPr="00673E51">
              <w:rPr>
                <w:lang w:val="en-GB"/>
              </w:rPr>
              <w:t xml:space="preserve">27 </w:t>
            </w:r>
            <w:r w:rsidR="00543CDC">
              <w:rPr>
                <w:lang w:val="en-GB"/>
              </w:rPr>
              <w:t>hospitals in 6 cities</w:t>
            </w:r>
            <w:r w:rsidR="00543CDC" w:rsidRPr="00673E51">
              <w:rPr>
                <w:lang w:val="en-GB"/>
              </w:rPr>
              <w:t xml:space="preserve"> </w:t>
            </w:r>
            <w:r w:rsidR="00543CDC">
              <w:rPr>
                <w:lang w:val="en-GB"/>
              </w:rPr>
              <w:t xml:space="preserve">across </w:t>
            </w:r>
            <w:r w:rsidR="00543CDC" w:rsidRPr="00673E51">
              <w:rPr>
                <w:lang w:val="en-GB"/>
              </w:rPr>
              <w:t>North China</w:t>
            </w:r>
            <w:r w:rsidR="00543CDC">
              <w:rPr>
                <w:lang w:val="en-GB"/>
              </w:rPr>
              <w:t xml:space="preserve"> from 2016-2017</w:t>
            </w:r>
          </w:p>
        </w:tc>
        <w:tc>
          <w:tcPr>
            <w:tcW w:w="1134" w:type="dxa"/>
          </w:tcPr>
          <w:p w14:paraId="3B53C2D3" w14:textId="1912CB39" w:rsidR="00543CDC" w:rsidRPr="00AF3B00" w:rsidRDefault="00543CDC" w:rsidP="00AF3B00">
            <w:pPr>
              <w:rPr>
                <w:lang w:val="en-GB"/>
              </w:rPr>
            </w:pPr>
            <w:r w:rsidRPr="00AF3B00">
              <w:rPr>
                <w:lang w:val="en-GB"/>
              </w:rPr>
              <w:t>2787</w:t>
            </w:r>
          </w:p>
        </w:tc>
        <w:tc>
          <w:tcPr>
            <w:tcW w:w="1559" w:type="dxa"/>
          </w:tcPr>
          <w:p w14:paraId="77583A32" w14:textId="798C99E5" w:rsidR="00543CDC" w:rsidRPr="00AF3B00" w:rsidRDefault="00162E76" w:rsidP="00AF3B00">
            <w:pPr>
              <w:rPr>
                <w:lang w:val="en-GB"/>
              </w:rPr>
            </w:pPr>
            <w:r>
              <w:rPr>
                <w:lang w:val="en-GB"/>
              </w:rPr>
              <w:t>B</w:t>
            </w:r>
            <w:r w:rsidR="00F67853" w:rsidRPr="00F67853">
              <w:rPr>
                <w:lang w:val="en-GB"/>
              </w:rPr>
              <w:t>asic information, biochemical indices, and diabetes-related data</w:t>
            </w:r>
          </w:p>
        </w:tc>
        <w:tc>
          <w:tcPr>
            <w:tcW w:w="1843" w:type="dxa"/>
          </w:tcPr>
          <w:p w14:paraId="0EBD7D6A" w14:textId="638E5A34" w:rsidR="00543CDC" w:rsidRPr="00AF3B00" w:rsidRDefault="002A1D0D" w:rsidP="00AF3B00">
            <w:pPr>
              <w:rPr>
                <w:lang w:val="en-GB"/>
              </w:rPr>
            </w:pPr>
            <w:r w:rsidRPr="002A1D0D">
              <w:rPr>
                <w:lang w:val="en-GB"/>
              </w:rPr>
              <w:t>All data from the questionnaire were thoroughly scrutinized, and missing or illogical options were reassessed and modified.</w:t>
            </w:r>
          </w:p>
        </w:tc>
        <w:tc>
          <w:tcPr>
            <w:tcW w:w="1271" w:type="dxa"/>
          </w:tcPr>
          <w:p w14:paraId="1680F8B1" w14:textId="1B229D4F" w:rsidR="00543CDC" w:rsidRPr="00AF3B00" w:rsidRDefault="00C57897" w:rsidP="00AF3B00">
            <w:pPr>
              <w:rPr>
                <w:lang w:val="en-GB"/>
              </w:rPr>
            </w:pPr>
            <w:r>
              <w:rPr>
                <w:lang w:val="en-GB"/>
              </w:rPr>
              <w:t>No</w:t>
            </w:r>
          </w:p>
        </w:tc>
      </w:tr>
      <w:tr w:rsidR="002A1D0D" w:rsidRPr="00AF3B00" w14:paraId="17EF1E0C" w14:textId="77777777" w:rsidTr="008C0606">
        <w:trPr>
          <w:trHeight w:val="898"/>
        </w:trPr>
        <w:tc>
          <w:tcPr>
            <w:tcW w:w="1838" w:type="dxa"/>
          </w:tcPr>
          <w:p w14:paraId="60733A68" w14:textId="4F216821" w:rsidR="00543CDC" w:rsidRPr="00AF3B00" w:rsidRDefault="00543CDC" w:rsidP="003C5BDC">
            <w:pPr>
              <w:rPr>
                <w:lang w:val="en-GB"/>
              </w:rPr>
            </w:pPr>
            <w:r>
              <w:rPr>
                <w:lang w:val="en-GB"/>
              </w:rPr>
              <w:t xml:space="preserve">Yang </w:t>
            </w:r>
            <w:r w:rsidRPr="00BB3B21">
              <w:rPr>
                <w:i/>
                <w:lang w:val="en-GB"/>
              </w:rPr>
              <w:t>et al</w:t>
            </w:r>
            <w:r>
              <w:rPr>
                <w:lang w:val="en-GB"/>
              </w:rPr>
              <w:t>. 2020</w:t>
            </w:r>
            <w:r w:rsidR="00C403FC">
              <w:rPr>
                <w:lang w:val="en-GB"/>
              </w:rPr>
              <w:t xml:space="preserve"> </w:t>
            </w:r>
            <w:r w:rsidR="00C403FC">
              <w:rPr>
                <w:lang w:val="en-GB"/>
              </w:rPr>
              <w:fldChar w:fldCharType="begin"/>
            </w:r>
            <w:r w:rsidR="003C5BDC">
              <w:rPr>
                <w:lang w:val="en-GB"/>
              </w:rPr>
              <w:instrText xml:space="preserve"> ADDIN EN.CITE &lt;EndNote&gt;&lt;Cite&gt;&lt;Author&gt;Yang&lt;/Author&gt;&lt;Year&gt;2021&lt;/Year&gt;&lt;RecNum&gt;35&lt;/RecNum&gt;&lt;DisplayText&gt;(18)&lt;/DisplayText&gt;&lt;record&gt;&lt;rec-number&gt;35&lt;/rec-number&gt;&lt;foreign-keys&gt;&lt;key app="EN" db-id="traeztzeiwvfvhe9wxqv99d4fpd59rfve595" timestamp="1670184421"&gt;35&lt;/key&gt;&lt;/foreign-keys&gt;&lt;ref-type name="Journal Article"&gt;17&lt;/ref-type&gt;&lt;contributors&gt;&lt;authors&gt;&lt;author&gt;Yang, Chen-Yi&lt;/author&gt;&lt;author&gt;Lin, Wei-Ann&lt;/author&gt;&lt;author&gt;Su, Pei-Fang&lt;/author&gt;&lt;author&gt;Li, Lun-Jie&lt;/author&gt;&lt;author&gt;Yang, Chun-Ting&lt;/author&gt;&lt;author&gt;Ou, Huang-Tz&lt;/author&gt;&lt;author&gt;Kuo, Shihchen&lt;/author&gt;&lt;/authors&gt;&lt;/contributors&gt;&lt;titles&gt;&lt;title&gt;Heterogeneous Treatment Effects on Cardiovascular Diseases With Dipeptidyl Peptidase-4 Inhibitors Versus Sulfonylureas in Type 2 Diabetes Patients&lt;/title&gt;&lt;secondary-title&gt;Clinical Pharmacology &amp;amp; Therapeutics&lt;/secondary-title&gt;&lt;/titles&gt;&lt;periodical&gt;&lt;full-title&gt;Clinical Pharmacology &amp;amp; Therapeutics&lt;/full-title&gt;&lt;/periodical&gt;&lt;pages&gt;772-781&lt;/pages&gt;&lt;volume&gt;109&lt;/volume&gt;&lt;number&gt;3&lt;/number&gt;&lt;dates&gt;&lt;year&gt;2021&lt;/year&gt;&lt;pub-dates&gt;&lt;date&gt;2021/03/01&lt;/date&gt;&lt;/pub-dates&gt;&lt;/dates&gt;&lt;publisher&gt;John Wiley &amp;amp; Sons, Ltd&lt;/publisher&gt;&lt;isbn&gt;0009-9236&lt;/isbn&gt;&lt;work-type&gt;https://doi.org/10.1002/cpt.2058&lt;/work-type&gt;&lt;urls&gt;&lt;related-urls&gt;&lt;url&gt;https://doi.org/10.1002/cpt.2058&lt;/url&gt;&lt;/related-urls&gt;&lt;/urls&gt;&lt;electronic-resource-num&gt;https://doi.org/10.1002/cpt.2058&lt;/electronic-resource-num&gt;&lt;access-date&gt;2022/12/04&lt;/access-date&gt;&lt;/record&gt;&lt;/Cite&gt;&lt;/EndNote&gt;</w:instrText>
            </w:r>
            <w:r w:rsidR="00C403FC">
              <w:rPr>
                <w:lang w:val="en-GB"/>
              </w:rPr>
              <w:fldChar w:fldCharType="separate"/>
            </w:r>
            <w:r w:rsidR="003C5BDC">
              <w:rPr>
                <w:noProof/>
                <w:lang w:val="en-GB"/>
              </w:rPr>
              <w:t>(18)</w:t>
            </w:r>
            <w:r w:rsidR="00C403FC">
              <w:rPr>
                <w:lang w:val="en-GB"/>
              </w:rPr>
              <w:fldChar w:fldCharType="end"/>
            </w:r>
          </w:p>
        </w:tc>
        <w:tc>
          <w:tcPr>
            <w:tcW w:w="1985" w:type="dxa"/>
          </w:tcPr>
          <w:p w14:paraId="4242BFA5" w14:textId="14C008E2" w:rsidR="00543CDC" w:rsidRPr="00AF3B00" w:rsidRDefault="00543CDC" w:rsidP="00AF3B00">
            <w:pPr>
              <w:rPr>
                <w:lang w:val="en-GB"/>
              </w:rPr>
            </w:pPr>
            <w:r w:rsidRPr="004B104E">
              <w:rPr>
                <w:lang w:val="en-GB"/>
              </w:rPr>
              <w:t>Taiwan’s National Health Insurance Research Database</w:t>
            </w:r>
          </w:p>
        </w:tc>
        <w:tc>
          <w:tcPr>
            <w:tcW w:w="1134" w:type="dxa"/>
          </w:tcPr>
          <w:p w14:paraId="3E8A4CA2" w14:textId="010AF731" w:rsidR="00543CDC" w:rsidRPr="00AF3B00" w:rsidRDefault="00543CDC" w:rsidP="00AF3B00">
            <w:pPr>
              <w:rPr>
                <w:lang w:val="en-GB"/>
              </w:rPr>
            </w:pPr>
            <w:r w:rsidRPr="00AF3B00">
              <w:rPr>
                <w:lang w:val="en-GB"/>
              </w:rPr>
              <w:t>19853</w:t>
            </w:r>
          </w:p>
        </w:tc>
        <w:tc>
          <w:tcPr>
            <w:tcW w:w="1559" w:type="dxa"/>
          </w:tcPr>
          <w:p w14:paraId="15BEFA4E" w14:textId="21F8EC9D" w:rsidR="00543CDC" w:rsidRPr="00AF3B00" w:rsidRDefault="00162E76" w:rsidP="00F67853">
            <w:pPr>
              <w:rPr>
                <w:lang w:val="en-GB"/>
              </w:rPr>
            </w:pPr>
            <w:r>
              <w:rPr>
                <w:lang w:val="en-GB"/>
              </w:rPr>
              <w:t>T</w:t>
            </w:r>
            <w:r w:rsidR="00F67853" w:rsidRPr="00F67853">
              <w:rPr>
                <w:lang w:val="en-GB"/>
              </w:rPr>
              <w:t>he composite CVD event</w:t>
            </w:r>
            <w:r w:rsidR="00F67853">
              <w:rPr>
                <w:lang w:val="en-GB"/>
              </w:rPr>
              <w:t>,</w:t>
            </w:r>
            <w:r w:rsidR="00F67853" w:rsidRPr="00F67853">
              <w:rPr>
                <w:lang w:val="en-GB"/>
              </w:rPr>
              <w:t xml:space="preserve"> three-point major adverse</w:t>
            </w:r>
            <w:r w:rsidR="00F67853">
              <w:rPr>
                <w:lang w:val="en-GB"/>
              </w:rPr>
              <w:t xml:space="preserve"> </w:t>
            </w:r>
            <w:r w:rsidR="00F67853" w:rsidRPr="00F67853">
              <w:rPr>
                <w:lang w:val="en-GB"/>
              </w:rPr>
              <w:t>cardiovascular event (MACE),</w:t>
            </w:r>
            <w:r w:rsidR="00F67853">
              <w:rPr>
                <w:lang w:val="en-GB"/>
              </w:rPr>
              <w:t xml:space="preserve"> and </w:t>
            </w:r>
            <w:r w:rsidR="00F67853" w:rsidRPr="00F67853">
              <w:rPr>
                <w:lang w:val="en-GB"/>
              </w:rPr>
              <w:t>all-cause mortality.</w:t>
            </w:r>
          </w:p>
        </w:tc>
        <w:tc>
          <w:tcPr>
            <w:tcW w:w="1843" w:type="dxa"/>
          </w:tcPr>
          <w:p w14:paraId="5A954240" w14:textId="1460E090" w:rsidR="00543CDC" w:rsidRPr="00AF3B00" w:rsidRDefault="002A1D0D" w:rsidP="00AF3B00">
            <w:pPr>
              <w:rPr>
                <w:lang w:val="en-GB"/>
              </w:rPr>
            </w:pPr>
            <w:r>
              <w:rPr>
                <w:lang w:val="en-GB"/>
              </w:rPr>
              <w:t>N</w:t>
            </w:r>
            <w:r w:rsidR="00C03887">
              <w:rPr>
                <w:lang w:val="en-GB"/>
              </w:rPr>
              <w:t>/</w:t>
            </w:r>
            <w:r>
              <w:rPr>
                <w:lang w:val="en-GB"/>
              </w:rPr>
              <w:t>A</w:t>
            </w:r>
          </w:p>
        </w:tc>
        <w:tc>
          <w:tcPr>
            <w:tcW w:w="1271" w:type="dxa"/>
          </w:tcPr>
          <w:p w14:paraId="2B1B68C5" w14:textId="0B4F1E93" w:rsidR="00543CDC" w:rsidRPr="00AF3B00" w:rsidRDefault="00C57897" w:rsidP="00AF3B00">
            <w:pPr>
              <w:rPr>
                <w:lang w:val="en-GB"/>
              </w:rPr>
            </w:pPr>
            <w:r>
              <w:rPr>
                <w:lang w:val="en-GB"/>
              </w:rPr>
              <w:t>Yes</w:t>
            </w:r>
          </w:p>
        </w:tc>
      </w:tr>
      <w:tr w:rsidR="002A1D0D" w:rsidRPr="00AF3B00" w14:paraId="211BB673" w14:textId="77777777" w:rsidTr="008C0606">
        <w:trPr>
          <w:trHeight w:val="1507"/>
        </w:trPr>
        <w:tc>
          <w:tcPr>
            <w:tcW w:w="1838" w:type="dxa"/>
          </w:tcPr>
          <w:p w14:paraId="44A5C312" w14:textId="4C13240B" w:rsidR="00543CDC" w:rsidRPr="00AF3B00" w:rsidRDefault="00543CDC" w:rsidP="003C5BDC">
            <w:pPr>
              <w:rPr>
                <w:lang w:val="en-GB"/>
              </w:rPr>
            </w:pPr>
            <w:r>
              <w:rPr>
                <w:lang w:val="en-GB"/>
              </w:rPr>
              <w:t xml:space="preserve">Yang </w:t>
            </w:r>
            <w:r w:rsidRPr="00BB3B21">
              <w:rPr>
                <w:i/>
                <w:lang w:val="en-GB"/>
              </w:rPr>
              <w:t>et al</w:t>
            </w:r>
            <w:r>
              <w:rPr>
                <w:lang w:val="en-GB"/>
              </w:rPr>
              <w:t>. 2021</w:t>
            </w:r>
            <w:r w:rsidR="00C403FC">
              <w:rPr>
                <w:lang w:val="en-GB"/>
              </w:rPr>
              <w:t xml:space="preserve"> </w:t>
            </w:r>
            <w:r w:rsidR="00C403FC">
              <w:rPr>
                <w:lang w:val="en-GB"/>
              </w:rPr>
              <w:fldChar w:fldCharType="begin"/>
            </w:r>
            <w:r w:rsidR="003C5BDC">
              <w:rPr>
                <w:lang w:val="en-GB"/>
              </w:rPr>
              <w:instrText xml:space="preserve"> ADDIN EN.CITE &lt;EndNote&gt;&lt;Cite&gt;&lt;Author&gt;Yang&lt;/Author&gt;&lt;Year&gt;2021&lt;/Year&gt;&lt;RecNum&gt;36&lt;/RecNum&gt;&lt;DisplayText&gt;(19)&lt;/DisplayText&gt;&lt;record&gt;&lt;rec-number&gt;36&lt;/rec-number&gt;&lt;foreign-keys&gt;&lt;key app="EN" db-id="traeztzeiwvfvhe9wxqv99d4fpd59rfve595" timestamp="1670184518"&gt;36&lt;/key&gt;&lt;/foreign-keys&gt;&lt;ref-type name="Journal Article"&gt;17&lt;/ref-type&gt;&lt;contributors&gt;&lt;authors&gt;&lt;author&gt;Yang, Lanting&lt;/author&gt;&lt;author&gt;Gabriel, Nico&lt;/author&gt;&lt;author&gt;Hernandez, Inmaculada&lt;/author&gt;&lt;author&gt;Winterstein, Almut G.&lt;/author&gt;&lt;author&gt;Guo, Jingchuan&lt;/author&gt;&lt;/authors&gt;&lt;/contributors&gt;&lt;titles&gt;&lt;title&gt;Using machine learning to identify diabetes patients with canagliflozin prescriptions at high-risk of lower extremity amputation using real-world data&lt;/title&gt;&lt;secondary-title&gt;Pharmacoepidemiology and Drug Safety&lt;/secondary-title&gt;&lt;/titles&gt;&lt;periodical&gt;&lt;full-title&gt;Pharmacoepidemiology and Drug Safety&lt;/full-title&gt;&lt;/periodical&gt;&lt;pages&gt;644-651&lt;/pages&gt;&lt;volume&gt;30&lt;/volume&gt;&lt;number&gt;5&lt;/number&gt;&lt;keywords&gt;&lt;keyword&gt;canagliflozin&lt;/keyword&gt;&lt;keyword&gt;lower extremity amputation&lt;/keyword&gt;&lt;keyword&gt;machine-learning&lt;/keyword&gt;&lt;/keywords&gt;&lt;dates&gt;&lt;year&gt;2021&lt;/year&gt;&lt;pub-dates&gt;&lt;date&gt;2021/05/01&lt;/date&gt;&lt;/pub-dates&gt;&lt;/dates&gt;&lt;publisher&gt;John Wiley &amp;amp; Sons, Ltd&lt;/publisher&gt;&lt;isbn&gt;1053-8569&lt;/isbn&gt;&lt;work-type&gt;https://doi.org/10.1002/pds.5206&lt;/work-type&gt;&lt;urls&gt;&lt;related-urls&gt;&lt;url&gt;https://doi.org/10.1002/pds.5206&lt;/url&gt;&lt;/related-urls&gt;&lt;/urls&gt;&lt;electronic-resource-num&gt;https://doi.org/10.1002/pds.5206&lt;/electronic-resource-num&gt;&lt;access-date&gt;2022/12/04&lt;/access-date&gt;&lt;/record&gt;&lt;/Cite&gt;&lt;/EndNote&gt;</w:instrText>
            </w:r>
            <w:r w:rsidR="00C403FC">
              <w:rPr>
                <w:lang w:val="en-GB"/>
              </w:rPr>
              <w:fldChar w:fldCharType="separate"/>
            </w:r>
            <w:r w:rsidR="003C5BDC">
              <w:rPr>
                <w:noProof/>
                <w:lang w:val="en-GB"/>
              </w:rPr>
              <w:t>(19)</w:t>
            </w:r>
            <w:r w:rsidR="00C403FC">
              <w:rPr>
                <w:lang w:val="en-GB"/>
              </w:rPr>
              <w:fldChar w:fldCharType="end"/>
            </w:r>
            <w:r w:rsidR="00C403FC">
              <w:rPr>
                <w:lang w:val="en-GB"/>
              </w:rPr>
              <w:t xml:space="preserve">  </w:t>
            </w:r>
          </w:p>
        </w:tc>
        <w:tc>
          <w:tcPr>
            <w:tcW w:w="1985" w:type="dxa"/>
          </w:tcPr>
          <w:p w14:paraId="00226EE2" w14:textId="659A17C7" w:rsidR="00543CDC" w:rsidRPr="00AF3B00" w:rsidRDefault="00162E76" w:rsidP="00AF3B00">
            <w:pPr>
              <w:rPr>
                <w:lang w:val="en-GB"/>
              </w:rPr>
            </w:pPr>
            <w:r>
              <w:rPr>
                <w:lang w:val="en-GB"/>
              </w:rPr>
              <w:t>A</w:t>
            </w:r>
            <w:r w:rsidR="00543CDC" w:rsidRPr="00543CDC">
              <w:rPr>
                <w:lang w:val="en-GB"/>
              </w:rPr>
              <w:t xml:space="preserve"> 5% random sample of Medicare beneficiaries</w:t>
            </w:r>
            <w:r w:rsidR="00543CDC">
              <w:rPr>
                <w:lang w:val="en-GB"/>
              </w:rPr>
              <w:t xml:space="preserve"> from </w:t>
            </w:r>
            <w:r w:rsidR="00543CDC" w:rsidRPr="00543CDC">
              <w:rPr>
                <w:lang w:val="en-GB"/>
              </w:rPr>
              <w:t>2012–2016</w:t>
            </w:r>
            <w:r w:rsidR="00543CDC">
              <w:rPr>
                <w:lang w:val="en-GB"/>
              </w:rPr>
              <w:t xml:space="preserve"> in the U.S.</w:t>
            </w:r>
          </w:p>
        </w:tc>
        <w:tc>
          <w:tcPr>
            <w:tcW w:w="1134" w:type="dxa"/>
          </w:tcPr>
          <w:p w14:paraId="6338226B" w14:textId="1CB9D018" w:rsidR="00543CDC" w:rsidRPr="00AF3B00" w:rsidRDefault="00543CDC" w:rsidP="00AF3B00">
            <w:pPr>
              <w:rPr>
                <w:lang w:val="en-GB"/>
              </w:rPr>
            </w:pPr>
            <w:r w:rsidRPr="00AF3B00">
              <w:rPr>
                <w:lang w:val="en-GB"/>
              </w:rPr>
              <w:t>13904</w:t>
            </w:r>
          </w:p>
        </w:tc>
        <w:tc>
          <w:tcPr>
            <w:tcW w:w="1559" w:type="dxa"/>
          </w:tcPr>
          <w:p w14:paraId="44048987" w14:textId="638F17D7" w:rsidR="00543CDC" w:rsidRPr="00AF3B00" w:rsidRDefault="00AA1C76" w:rsidP="00AF3B00">
            <w:pPr>
              <w:rPr>
                <w:lang w:val="en-GB"/>
              </w:rPr>
            </w:pPr>
            <w:r>
              <w:rPr>
                <w:lang w:val="en-GB"/>
              </w:rPr>
              <w:t>S</w:t>
            </w:r>
            <w:r w:rsidR="00F67853" w:rsidRPr="00F67853">
              <w:rPr>
                <w:lang w:val="en-GB"/>
              </w:rPr>
              <w:t>ociodemographic</w:t>
            </w:r>
            <w:r w:rsidR="00F67853">
              <w:rPr>
                <w:lang w:val="en-GB"/>
              </w:rPr>
              <w:t xml:space="preserve"> information,</w:t>
            </w:r>
            <w:r w:rsidR="00F67853" w:rsidRPr="00F67853">
              <w:rPr>
                <w:lang w:val="en-GB"/>
              </w:rPr>
              <w:t xml:space="preserve"> diabetes duration, comorbidities, and other medications</w:t>
            </w:r>
          </w:p>
        </w:tc>
        <w:tc>
          <w:tcPr>
            <w:tcW w:w="1843" w:type="dxa"/>
          </w:tcPr>
          <w:p w14:paraId="7D1CC713" w14:textId="03927830" w:rsidR="00543CDC" w:rsidRPr="00AF3B00" w:rsidRDefault="002A1D0D" w:rsidP="00AF3B00">
            <w:pPr>
              <w:rPr>
                <w:lang w:val="en-GB"/>
              </w:rPr>
            </w:pPr>
            <w:r>
              <w:rPr>
                <w:lang w:val="en-GB"/>
              </w:rPr>
              <w:t>The</w:t>
            </w:r>
            <w:r w:rsidRPr="002A1D0D">
              <w:rPr>
                <w:lang w:val="en-GB"/>
              </w:rPr>
              <w:t xml:space="preserve"> beneficiaries who did not have continuous Medicare Part</w:t>
            </w:r>
            <w:r>
              <w:rPr>
                <w:lang w:val="en-GB"/>
              </w:rPr>
              <w:t xml:space="preserve"> </w:t>
            </w:r>
            <w:r w:rsidRPr="002A1D0D">
              <w:rPr>
                <w:lang w:val="en-GB"/>
              </w:rPr>
              <w:t xml:space="preserve">D </w:t>
            </w:r>
            <w:r w:rsidR="00AA1C76" w:rsidRPr="002A1D0D">
              <w:rPr>
                <w:lang w:val="en-GB"/>
              </w:rPr>
              <w:t>enrolment</w:t>
            </w:r>
            <w:r w:rsidRPr="002A1D0D">
              <w:rPr>
                <w:lang w:val="en-GB"/>
              </w:rPr>
              <w:t xml:space="preserve"> in the year prior to index date or during the follow-up period</w:t>
            </w:r>
            <w:r>
              <w:rPr>
                <w:lang w:val="en-GB"/>
              </w:rPr>
              <w:t xml:space="preserve"> were excluded</w:t>
            </w:r>
            <w:r w:rsidRPr="002A1D0D">
              <w:rPr>
                <w:lang w:val="en-GB"/>
              </w:rPr>
              <w:t xml:space="preserve">. </w:t>
            </w:r>
          </w:p>
        </w:tc>
        <w:tc>
          <w:tcPr>
            <w:tcW w:w="1271" w:type="dxa"/>
          </w:tcPr>
          <w:p w14:paraId="540E139F" w14:textId="37D9611A" w:rsidR="00543CDC" w:rsidRPr="00AF3B00" w:rsidRDefault="00C57897" w:rsidP="00AF3B00">
            <w:pPr>
              <w:rPr>
                <w:lang w:val="en-GB"/>
              </w:rPr>
            </w:pPr>
            <w:r>
              <w:rPr>
                <w:lang w:val="en-GB"/>
              </w:rPr>
              <w:t>No</w:t>
            </w:r>
          </w:p>
        </w:tc>
      </w:tr>
      <w:tr w:rsidR="002A1D0D" w:rsidRPr="00AF3B00" w14:paraId="263D0A83" w14:textId="77777777" w:rsidTr="008C0606">
        <w:trPr>
          <w:trHeight w:val="983"/>
        </w:trPr>
        <w:tc>
          <w:tcPr>
            <w:tcW w:w="1838" w:type="dxa"/>
          </w:tcPr>
          <w:p w14:paraId="45136DD3" w14:textId="33F7F444" w:rsidR="00543CDC" w:rsidRPr="00AF3B00" w:rsidRDefault="00543CDC" w:rsidP="003C5BDC">
            <w:pPr>
              <w:rPr>
                <w:lang w:val="en-GB"/>
              </w:rPr>
            </w:pPr>
            <w:r>
              <w:rPr>
                <w:lang w:val="en-GB"/>
              </w:rPr>
              <w:t xml:space="preserve">Zou </w:t>
            </w:r>
            <w:r w:rsidRPr="00BB3B21">
              <w:rPr>
                <w:i/>
                <w:lang w:val="en-GB"/>
              </w:rPr>
              <w:t>et al</w:t>
            </w:r>
            <w:r>
              <w:rPr>
                <w:lang w:val="en-GB"/>
              </w:rPr>
              <w:t>.</w:t>
            </w:r>
            <w:r w:rsidR="00113299">
              <w:rPr>
                <w:lang w:val="en-GB"/>
              </w:rPr>
              <w:t xml:space="preserve"> </w:t>
            </w:r>
            <w:r>
              <w:rPr>
                <w:lang w:val="en-GB"/>
              </w:rPr>
              <w:t>2022</w:t>
            </w:r>
            <w:r w:rsidR="00C403FC">
              <w:rPr>
                <w:lang w:val="en-GB"/>
              </w:rPr>
              <w:t xml:space="preserve"> </w:t>
            </w:r>
            <w:r w:rsidR="00C403FC">
              <w:rPr>
                <w:lang w:val="en-GB"/>
              </w:rPr>
              <w:fldChar w:fldCharType="begin"/>
            </w:r>
            <w:r w:rsidR="003C5BDC">
              <w:rPr>
                <w:lang w:val="en-GB"/>
              </w:rPr>
              <w:instrText xml:space="preserve"> ADDIN EN.CITE &lt;EndNote&gt;&lt;Cite&gt;&lt;Author&gt;Zou&lt;/Author&gt;&lt;Year&gt;2022&lt;/Year&gt;&lt;RecNum&gt;20&lt;/RecNum&gt;&lt;DisplayText&gt;(20)&lt;/DisplayText&gt;&lt;record&gt;&lt;rec-number&gt;20&lt;/rec-number&gt;&lt;foreign-keys&gt;&lt;key app="EN" db-id="traeztzeiwvfvhe9wxqv99d4fpd59rfve595" timestamp="1669505340"&gt;20&lt;/key&gt;&lt;/foreign-keys&gt;&lt;ref-type name="Journal Article"&gt;17&lt;/ref-type&gt;&lt;contributors&gt;&lt;authors&gt;&lt;author&gt;Zou, Xiantong&lt;/author&gt;&lt;author&gt;Huang, Qi&lt;/author&gt;&lt;author&gt;Luo, Yingying&lt;/author&gt;&lt;author&gt;Ren, Qian&lt;/author&gt;&lt;author&gt;Han, Xueyao&lt;/author&gt;&lt;author&gt;Zhou, Xianghai&lt;/author&gt;&lt;author&gt;Ji, Linong&lt;/author&gt;&lt;/authors&gt;&lt;/contributors&gt;&lt;titles&gt;&lt;title&gt;The efficacy of canagliflozin in diabetes subgroups stratified by data-driven clustering or a supervised machine learning method: a post hoc analysis of canagliflozin clinical trial data&lt;/title&gt;&lt;secondary-title&gt;Diabetologia&lt;/secondary-title&gt;&lt;/titles&gt;&lt;periodical&gt;&lt;full-title&gt;Diabetologia&lt;/full-title&gt;&lt;/periodical&gt;&lt;pages&gt;1424-1435&lt;/pages&gt;&lt;volume&gt;65&lt;/volume&gt;&lt;number&gt;9&lt;/number&gt;&lt;dates&gt;&lt;year&gt;2022&lt;/year&gt;&lt;/dates&gt;&lt;isbn&gt;1432-0428&lt;/isbn&gt;&lt;urls&gt;&lt;/urls&gt;&lt;/record&gt;&lt;/Cite&gt;&lt;/EndNote&gt;</w:instrText>
            </w:r>
            <w:r w:rsidR="00C403FC">
              <w:rPr>
                <w:lang w:val="en-GB"/>
              </w:rPr>
              <w:fldChar w:fldCharType="separate"/>
            </w:r>
            <w:r w:rsidR="003C5BDC">
              <w:rPr>
                <w:noProof/>
                <w:lang w:val="en-GB"/>
              </w:rPr>
              <w:t>(20)</w:t>
            </w:r>
            <w:r w:rsidR="00C403FC">
              <w:rPr>
                <w:lang w:val="en-GB"/>
              </w:rPr>
              <w:fldChar w:fldCharType="end"/>
            </w:r>
          </w:p>
        </w:tc>
        <w:tc>
          <w:tcPr>
            <w:tcW w:w="1985" w:type="dxa"/>
          </w:tcPr>
          <w:p w14:paraId="79A5EDE4" w14:textId="25197E30" w:rsidR="00543CDC" w:rsidRPr="00AF3B00" w:rsidRDefault="00AA1C76" w:rsidP="00AF3B00">
            <w:pPr>
              <w:rPr>
                <w:lang w:val="en-GB"/>
              </w:rPr>
            </w:pPr>
            <w:r>
              <w:rPr>
                <w:lang w:val="en-GB"/>
              </w:rPr>
              <w:t>D</w:t>
            </w:r>
            <w:r w:rsidR="00543CDC" w:rsidRPr="004B104E">
              <w:rPr>
                <w:lang w:val="en-GB"/>
              </w:rPr>
              <w:t xml:space="preserve">ata from five randomised, double-blinded, multi-centre clinical trials </w:t>
            </w:r>
            <w:r w:rsidR="00543CDC">
              <w:rPr>
                <w:lang w:val="en-GB"/>
              </w:rPr>
              <w:t xml:space="preserve">available on </w:t>
            </w:r>
            <w:r w:rsidR="00543CDC" w:rsidRPr="004B104E">
              <w:rPr>
                <w:lang w:val="en-GB"/>
              </w:rPr>
              <w:t>Yale University Open Data Access (YODA) Project</w:t>
            </w:r>
          </w:p>
        </w:tc>
        <w:tc>
          <w:tcPr>
            <w:tcW w:w="1134" w:type="dxa"/>
          </w:tcPr>
          <w:p w14:paraId="7863F57D" w14:textId="1F70F287" w:rsidR="00543CDC" w:rsidRPr="00AF3B00" w:rsidRDefault="00543CDC" w:rsidP="00AF3B00">
            <w:pPr>
              <w:rPr>
                <w:lang w:val="en-GB"/>
              </w:rPr>
            </w:pPr>
            <w:r w:rsidRPr="00AF3B00">
              <w:rPr>
                <w:lang w:val="en-GB"/>
              </w:rPr>
              <w:t>6365</w:t>
            </w:r>
          </w:p>
        </w:tc>
        <w:tc>
          <w:tcPr>
            <w:tcW w:w="1559" w:type="dxa"/>
          </w:tcPr>
          <w:p w14:paraId="6DA44A2C" w14:textId="6004B44A" w:rsidR="00543CDC" w:rsidRPr="00AF3B00" w:rsidRDefault="00AA1C76" w:rsidP="00ED2B1B">
            <w:pPr>
              <w:rPr>
                <w:lang w:val="en-GB"/>
              </w:rPr>
            </w:pPr>
            <w:r>
              <w:rPr>
                <w:lang w:val="en-GB"/>
              </w:rPr>
              <w:t>R</w:t>
            </w:r>
            <w:r w:rsidR="00F67853" w:rsidRPr="00F67853">
              <w:rPr>
                <w:lang w:val="en-GB"/>
              </w:rPr>
              <w:t>andomised, double-blinded, multicentre clinical trials of canagliflozin</w:t>
            </w:r>
            <w:r w:rsidR="00F67853">
              <w:rPr>
                <w:lang w:val="en-GB"/>
              </w:rPr>
              <w:t xml:space="preserve">: </w:t>
            </w:r>
            <w:r w:rsidR="00ED2B1B">
              <w:rPr>
                <w:lang w:val="en-GB"/>
              </w:rPr>
              <w:t>h</w:t>
            </w:r>
            <w:r w:rsidR="00ED2B1B" w:rsidRPr="00ED2B1B">
              <w:rPr>
                <w:lang w:val="en-GB"/>
              </w:rPr>
              <w:t xml:space="preserve">omeostasis </w:t>
            </w:r>
            <w:r w:rsidR="00ED2B1B">
              <w:rPr>
                <w:lang w:val="en-GB"/>
              </w:rPr>
              <w:t>m</w:t>
            </w:r>
            <w:r w:rsidR="00ED2B1B" w:rsidRPr="00ED2B1B">
              <w:rPr>
                <w:lang w:val="en-GB"/>
              </w:rPr>
              <w:t xml:space="preserve">odel </w:t>
            </w:r>
            <w:r w:rsidR="00ED2B1B">
              <w:rPr>
                <w:lang w:val="en-GB"/>
              </w:rPr>
              <w:t>a</w:t>
            </w:r>
            <w:r w:rsidR="00ED2B1B" w:rsidRPr="00ED2B1B">
              <w:rPr>
                <w:lang w:val="en-GB"/>
              </w:rPr>
              <w:t>ssessment</w:t>
            </w:r>
            <w:r w:rsidR="00ED2B1B">
              <w:rPr>
                <w:lang w:val="en-GB"/>
              </w:rPr>
              <w:t xml:space="preserve"> for</w:t>
            </w:r>
            <w:r w:rsidR="00ED2B1B" w:rsidRPr="00ED2B1B">
              <w:rPr>
                <w:lang w:val="en-GB"/>
              </w:rPr>
              <w:t xml:space="preserve"> </w:t>
            </w:r>
            <w:r w:rsidR="00ED2B1B" w:rsidRPr="00ED2B1B">
              <w:rPr>
                <w:lang w:val="en-GB"/>
              </w:rPr>
              <w:lastRenderedPageBreak/>
              <w:t xml:space="preserve">beta-cell function </w:t>
            </w:r>
            <w:r w:rsidR="00ED2B1B">
              <w:rPr>
                <w:lang w:val="en-GB"/>
              </w:rPr>
              <w:t>and for i</w:t>
            </w:r>
            <w:r w:rsidR="00ED2B1B" w:rsidRPr="00ED2B1B">
              <w:rPr>
                <w:lang w:val="en-GB"/>
              </w:rPr>
              <w:t xml:space="preserve">nsulin resistance </w:t>
            </w:r>
            <w:r w:rsidR="00ED2B1B">
              <w:rPr>
                <w:lang w:val="en-GB"/>
              </w:rPr>
              <w:t>(HOMA2-%B and</w:t>
            </w:r>
            <w:r w:rsidR="00ED2B1B" w:rsidRPr="00ED2B1B">
              <w:rPr>
                <w:lang w:val="en-GB"/>
              </w:rPr>
              <w:t xml:space="preserve"> </w:t>
            </w:r>
            <w:r w:rsidR="00F67853" w:rsidRPr="00F67853">
              <w:rPr>
                <w:lang w:val="en-GB"/>
              </w:rPr>
              <w:t>HOMA2-IR</w:t>
            </w:r>
            <w:r w:rsidR="00ED2B1B">
              <w:rPr>
                <w:lang w:val="en-GB"/>
              </w:rPr>
              <w:t>)</w:t>
            </w:r>
            <w:r w:rsidR="00F67853" w:rsidRPr="00F67853">
              <w:rPr>
                <w:lang w:val="en-GB"/>
              </w:rPr>
              <w:t xml:space="preserve">, </w:t>
            </w:r>
            <w:r w:rsidR="00ED2B1B" w:rsidRPr="00ED2B1B">
              <w:rPr>
                <w:lang w:val="en-GB"/>
              </w:rPr>
              <w:t>body mass index (BMI)</w:t>
            </w:r>
            <w:r w:rsidR="00F67853" w:rsidRPr="00F67853">
              <w:rPr>
                <w:lang w:val="en-GB"/>
              </w:rPr>
              <w:t>, HbA1c and age</w:t>
            </w:r>
          </w:p>
        </w:tc>
        <w:tc>
          <w:tcPr>
            <w:tcW w:w="1843" w:type="dxa"/>
          </w:tcPr>
          <w:p w14:paraId="52BE6E0C" w14:textId="79B0B34F" w:rsidR="00543CDC" w:rsidRPr="00AF3B00" w:rsidRDefault="007339D7" w:rsidP="00AF3B00">
            <w:pPr>
              <w:rPr>
                <w:lang w:val="en-GB"/>
              </w:rPr>
            </w:pPr>
            <w:r>
              <w:rPr>
                <w:lang w:val="en-GB"/>
              </w:rPr>
              <w:lastRenderedPageBreak/>
              <w:t>Five features were excluded for</w:t>
            </w:r>
            <w:r w:rsidRPr="007339D7">
              <w:rPr>
                <w:lang w:val="en-GB"/>
              </w:rPr>
              <w:t xml:space="preserve"> being missing in more than 20% of samples or being in high collinearity with existing variables (Pearson coefficient &gt;0.7). </w:t>
            </w:r>
            <w:r w:rsidRPr="007339D7">
              <w:rPr>
                <w:lang w:val="en-GB"/>
              </w:rPr>
              <w:lastRenderedPageBreak/>
              <w:t>Skew variables were log10-transformed. Missing data were generated by multiple imputations.</w:t>
            </w:r>
          </w:p>
        </w:tc>
        <w:tc>
          <w:tcPr>
            <w:tcW w:w="1271" w:type="dxa"/>
          </w:tcPr>
          <w:p w14:paraId="6E90AA22" w14:textId="6C95BD2C" w:rsidR="00543CDC" w:rsidRPr="00AF3B00" w:rsidRDefault="00C57897" w:rsidP="00AF3B00">
            <w:pPr>
              <w:rPr>
                <w:lang w:val="en-GB"/>
              </w:rPr>
            </w:pPr>
            <w:r>
              <w:rPr>
                <w:lang w:val="en-GB"/>
              </w:rPr>
              <w:lastRenderedPageBreak/>
              <w:t>Yes</w:t>
            </w:r>
          </w:p>
        </w:tc>
      </w:tr>
    </w:tbl>
    <w:p w14:paraId="2AD79CE8" w14:textId="1B5C9C9A" w:rsidR="00C60C30" w:rsidRPr="008C0606" w:rsidRDefault="00C60C30" w:rsidP="00C60C30">
      <w:pPr>
        <w:rPr>
          <w:lang w:val="en-GB"/>
        </w:rPr>
      </w:pPr>
    </w:p>
    <w:p w14:paraId="724C9F4A" w14:textId="65AA146A" w:rsidR="00364D30" w:rsidRPr="008C0606" w:rsidRDefault="00364D30" w:rsidP="00364D30"/>
    <w:p w14:paraId="0087C64F" w14:textId="77777777" w:rsidR="00D363AD" w:rsidRDefault="00D363AD" w:rsidP="00D363AD">
      <w:r>
        <w:t>###</w:t>
      </w:r>
      <w:r w:rsidR="00364D30" w:rsidRPr="00364D30">
        <w:t xml:space="preserve"> </w:t>
      </w:r>
      <w:r w:rsidR="00364D30">
        <w:t>Comparison of data types</w:t>
      </w:r>
    </w:p>
    <w:p w14:paraId="6E703DDD" w14:textId="36B9CAE9" w:rsidR="003A25B5" w:rsidRDefault="003A25B5" w:rsidP="002955AF">
      <w:pPr>
        <w:ind w:firstLine="420"/>
        <w:rPr>
          <w:lang w:val="en"/>
        </w:rPr>
      </w:pPr>
      <w:r>
        <w:rPr>
          <w:lang w:val="en"/>
        </w:rPr>
        <w:t>The majority of the included studies are based on longitudinal observations, where control groups are uncommon. The data used in these studies can be</w:t>
      </w:r>
      <w:r w:rsidR="00364D30">
        <w:rPr>
          <w:lang w:val="en"/>
        </w:rPr>
        <w:t xml:space="preserve"> divided into three categories.</w:t>
      </w:r>
      <w:r w:rsidR="002955AF">
        <w:rPr>
          <w:lang w:val="en"/>
        </w:rPr>
        <w:t xml:space="preserve"> M</w:t>
      </w:r>
      <w:r w:rsidR="00364D30">
        <w:rPr>
          <w:lang w:val="en"/>
        </w:rPr>
        <w:t xml:space="preserve">edical insurance and its claims data </w:t>
      </w:r>
      <w:r>
        <w:rPr>
          <w:lang w:val="en"/>
        </w:rPr>
        <w:t xml:space="preserve">consist </w:t>
      </w:r>
      <w:r w:rsidR="00364D30">
        <w:rPr>
          <w:lang w:val="en"/>
        </w:rPr>
        <w:t>the mai</w:t>
      </w:r>
      <w:r>
        <w:rPr>
          <w:lang w:val="en"/>
        </w:rPr>
        <w:t xml:space="preserve">nstream </w:t>
      </w:r>
      <w:r w:rsidR="002955AF">
        <w:rPr>
          <w:lang w:val="en"/>
        </w:rPr>
        <w:t xml:space="preserve">database studies (Table 1) </w:t>
      </w:r>
      <w:r>
        <w:fldChar w:fldCharType="begin">
          <w:fldData xml:space="preserve">PEVuZE5vdGU+PENpdGU+PEF1dGhvcj5FZ2hiYWxpLVphcmNoPC9BdXRob3I+PFllYXI+MjAxOTwv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=
</w:fldData>
        </w:fldChar>
      </w:r>
      <w:r w:rsidR="003C5BDC">
        <w:instrText xml:space="preserve"> ADDIN EN.CITE </w:instrText>
      </w:r>
      <w:r w:rsidR="003C5BDC">
        <w:fldChar w:fldCharType="begin">
          <w:fldData xml:space="preserve">PEVuZE5vdGU+PENpdGU+PEF1dGhvcj5FZ2hiYWxpLVphcmNoPC9BdXRob3I+PFllYXI+MjAxOTwv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=
</w:fldData>
        </w:fldChar>
      </w:r>
      <w:r w:rsidR="003C5BDC">
        <w:instrText xml:space="preserve"> ADDIN EN.CITE.DATA </w:instrText>
      </w:r>
      <w:r w:rsidR="003C5BDC">
        <w:fldChar w:fldCharType="end"/>
      </w:r>
      <w:r>
        <w:fldChar w:fldCharType="separate"/>
      </w:r>
      <w:r w:rsidR="003C5BDC">
        <w:rPr>
          <w:noProof/>
        </w:rPr>
        <w:t>(11, 12, 15, 18)</w:t>
      </w:r>
      <w:r>
        <w:fldChar w:fldCharType="end"/>
      </w:r>
      <w:r w:rsidR="00364D30">
        <w:rPr>
          <w:lang w:val="en"/>
        </w:rPr>
        <w:t>.</w:t>
      </w:r>
      <w:r w:rsidR="007A5F15">
        <w:rPr>
          <w:lang w:val="en"/>
        </w:rPr>
        <w:t xml:space="preserve"> Another</w:t>
      </w:r>
      <w:r w:rsidR="00364D30">
        <w:rPr>
          <w:lang w:val="en"/>
        </w:rPr>
        <w:t xml:space="preserve"> category is clinical data</w:t>
      </w:r>
      <w:r w:rsidR="002851ED">
        <w:rPr>
          <w:lang w:val="en"/>
        </w:rPr>
        <w:t xml:space="preserve"> </w:t>
      </w:r>
      <w:r w:rsidR="00364D30">
        <w:rPr>
          <w:lang w:val="en"/>
        </w:rPr>
        <w:t>including biochemical test results</w:t>
      </w:r>
      <w:r>
        <w:rPr>
          <w:lang w:val="en"/>
        </w:rPr>
        <w:t xml:space="preserve"> </w:t>
      </w:r>
      <w:r>
        <w:rPr>
          <w:lang w:val="en"/>
        </w:rPr>
        <w:fldChar w:fldCharType="begin">
          <w:fldData xml:space="preserve">PEVuZE5vdGU+PENpdGU+PEF1dGhvcj5IdWFuZzwvQXV0aG9yPjxZZWFyPjIwMjE8L1llYXI+PFJl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</w:fldData>
        </w:fldChar>
      </w:r>
      <w:r w:rsidR="003C5BDC">
        <w:rPr>
          <w:lang w:val="en"/>
        </w:rPr>
        <w:instrText xml:space="preserve"> ADDIN EN.CITE </w:instrText>
      </w:r>
      <w:r w:rsidR="003C5BDC">
        <w:rPr>
          <w:lang w:val="en"/>
        </w:rPr>
        <w:fldChar w:fldCharType="begin">
          <w:fldData xml:space="preserve">PEVuZE5vdGU+PENpdGU+PEF1dGhvcj5IdWFuZzwvQXV0aG9yPjxZZWFyPjIwMjE8L1llYXI+PFJl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</w:fldData>
        </w:fldChar>
      </w:r>
      <w:r w:rsidR="003C5BDC">
        <w:rPr>
          <w:lang w:val="en"/>
        </w:rPr>
        <w:instrText xml:space="preserve"> ADDIN EN.CITE.DATA </w:instrText>
      </w:r>
      <w:r w:rsidR="003C5BDC">
        <w:rPr>
          <w:lang w:val="en"/>
        </w:rPr>
      </w:r>
      <w:r w:rsidR="003C5BDC">
        <w:rPr>
          <w:lang w:val="en"/>
        </w:rPr>
        <w:fldChar w:fldCharType="end"/>
      </w:r>
      <w:r>
        <w:rPr>
          <w:lang w:val="en"/>
        </w:rPr>
      </w:r>
      <w:r>
        <w:rPr>
          <w:lang w:val="en"/>
        </w:rPr>
        <w:fldChar w:fldCharType="separate"/>
      </w:r>
      <w:r w:rsidR="003C5BDC">
        <w:rPr>
          <w:noProof/>
          <w:lang w:val="en"/>
        </w:rPr>
        <w:t>(13, 17)</w:t>
      </w:r>
      <w:r>
        <w:rPr>
          <w:lang w:val="en"/>
        </w:rPr>
        <w:fldChar w:fldCharType="end"/>
      </w:r>
      <w:r w:rsidR="00364D30">
        <w:rPr>
          <w:lang w:val="en"/>
        </w:rPr>
        <w:t xml:space="preserve">. </w:t>
      </w:r>
      <w:r w:rsidR="00D516F6">
        <w:rPr>
          <w:lang w:val="en"/>
        </w:rPr>
        <w:t xml:space="preserve">In addition, </w:t>
      </w:r>
      <w:r w:rsidR="002851ED">
        <w:rPr>
          <w:lang w:val="en"/>
        </w:rPr>
        <w:t xml:space="preserve">Kang </w:t>
      </w:r>
      <w:r w:rsidR="002851ED" w:rsidRPr="00212B50">
        <w:rPr>
          <w:i/>
          <w:lang w:val="en"/>
        </w:rPr>
        <w:t>et al</w:t>
      </w:r>
      <w:r w:rsidR="002851ED">
        <w:rPr>
          <w:lang w:val="en"/>
        </w:rPr>
        <w:t xml:space="preserve">. used the </w:t>
      </w:r>
      <w:r w:rsidR="00364D30">
        <w:rPr>
          <w:lang w:val="en"/>
        </w:rPr>
        <w:t>prescription data</w:t>
      </w:r>
      <w:r w:rsidR="002851ED">
        <w:rPr>
          <w:lang w:val="en"/>
        </w:rPr>
        <w:t xml:space="preserve"> collected from </w:t>
      </w:r>
      <w:r>
        <w:rPr>
          <w:lang w:val="en"/>
        </w:rPr>
        <w:t>a local hospital</w:t>
      </w:r>
      <w:r w:rsidR="002851ED">
        <w:rPr>
          <w:lang w:val="en"/>
        </w:rPr>
        <w:t xml:space="preserve"> </w:t>
      </w:r>
      <w:r w:rsidR="002851ED">
        <w:rPr>
          <w:lang w:val="en"/>
        </w:rPr>
        <w:fldChar w:fldCharType="begin"/>
      </w:r>
      <w:r w:rsidR="003C5BDC">
        <w:rPr>
          <w:lang w:val="en"/>
        </w:rPr>
        <w:instrText xml:space="preserve"> ADDIN EN.CITE &lt;EndNote&gt;&lt;Cite&gt;&lt;Author&gt;Kang&lt;/Author&gt;&lt;Year&gt;2018&lt;/Year&gt;&lt;RecNum&gt;6&lt;/RecNum&gt;&lt;DisplayText&gt;(14)&lt;/DisplayText&gt;&lt;record&gt;&lt;rec-number&gt;6&lt;/rec-number&gt;&lt;foreign-keys&gt;&lt;key app="EN" db-id="traeztzeiwvfvhe9wxqv99d4fpd59rfve595" timestamp="1669505336"&gt;6&lt;/key&gt;&lt;/foreign-keys&gt;&lt;ref-type name="Journal Article"&gt;17&lt;/ref-type&gt;&lt;contributors&gt;&lt;authors&gt;&lt;author&gt;Kang, Seokho&lt;/author&gt;&lt;/authors&gt;&lt;/contributors&gt;&lt;titles&gt;&lt;title&gt;Personalized prediction of drug efficacy for diabetes treatment via patient-level sequential modeling with neural networks&lt;/title&gt;&lt;secondary-title&gt;Artificial intelligence in medicine&lt;/secondary-title&gt;&lt;/titles&gt;&lt;periodical&gt;&lt;full-title&gt;Artificial intelligence in medicine&lt;/full-title&gt;&lt;/periodical&gt;&lt;pages&gt;1-6&lt;/pages&gt;&lt;volume&gt;85&lt;/volume&gt;&lt;dates&gt;&lt;year&gt;2018&lt;/year&gt;&lt;/dates&gt;&lt;isbn&gt;0933-3657&lt;/isbn&gt;&lt;urls&gt;&lt;/urls&gt;&lt;/record&gt;&lt;/Cite&gt;&lt;/EndNote&gt;</w:instrText>
      </w:r>
      <w:r w:rsidR="002851ED">
        <w:rPr>
          <w:lang w:val="en"/>
        </w:rPr>
        <w:fldChar w:fldCharType="separate"/>
      </w:r>
      <w:r w:rsidR="003C5BDC">
        <w:rPr>
          <w:noProof/>
          <w:lang w:val="en"/>
        </w:rPr>
        <w:t>(14)</w:t>
      </w:r>
      <w:r w:rsidR="002851ED">
        <w:rPr>
          <w:lang w:val="en"/>
        </w:rPr>
        <w:fldChar w:fldCharType="end"/>
      </w:r>
      <w:r w:rsidR="00D516F6">
        <w:rPr>
          <w:rFonts w:hint="eastAsia"/>
          <w:lang w:val="en"/>
        </w:rPr>
        <w:t>.</w:t>
      </w:r>
      <w:r>
        <w:rPr>
          <w:lang w:val="en"/>
        </w:rPr>
        <w:t xml:space="preserve"> </w:t>
      </w:r>
    </w:p>
    <w:p w14:paraId="44E5179B" w14:textId="77777777" w:rsidR="008326EF" w:rsidRDefault="008326EF" w:rsidP="00595331">
      <w:pPr>
        <w:rPr>
          <w:lang w:val="en"/>
        </w:rPr>
      </w:pPr>
    </w:p>
    <w:p w14:paraId="23C76E7A" w14:textId="02AAD462" w:rsidR="008326EF" w:rsidRDefault="008326EF" w:rsidP="008326EF">
      <w:r>
        <w:t xml:space="preserve">#### a. </w:t>
      </w:r>
      <w:r w:rsidR="000F41C1">
        <w:rPr>
          <w:lang w:val="en"/>
        </w:rPr>
        <w:t>M</w:t>
      </w:r>
      <w:r w:rsidR="00C60C30" w:rsidRPr="00C60C30">
        <w:rPr>
          <w:lang w:val="en"/>
        </w:rPr>
        <w:t>edical</w:t>
      </w:r>
      <w:r w:rsidR="00C60C30">
        <w:rPr>
          <w:lang w:val="en"/>
        </w:rPr>
        <w:t xml:space="preserve"> and </w:t>
      </w:r>
      <w:r w:rsidR="00C60C30" w:rsidRPr="00C60C30">
        <w:rPr>
          <w:lang w:val="en"/>
        </w:rPr>
        <w:t>pharmacy claims</w:t>
      </w:r>
    </w:p>
    <w:p w14:paraId="755A26B1" w14:textId="4D52F938" w:rsidR="008326EF" w:rsidRPr="008C0606" w:rsidRDefault="008326EF" w:rsidP="002955AF">
      <w:pPr>
        <w:ind w:firstLine="420"/>
      </w:pPr>
      <w:proofErr w:type="spellStart"/>
      <w:r>
        <w:t>Eghbali-Zarch</w:t>
      </w:r>
      <w:proofErr w:type="spellEnd"/>
      <w:r w:rsidR="00685C15">
        <w:t xml:space="preserve"> </w:t>
      </w:r>
      <w:r w:rsidR="00685C15" w:rsidRPr="00AD5FAC">
        <w:rPr>
          <w:i/>
        </w:rPr>
        <w:t>et al</w:t>
      </w:r>
      <w:r w:rsidR="00685C15">
        <w:t xml:space="preserve">. </w:t>
      </w:r>
      <w:r>
        <w:fldChar w:fldCharType="begin"/>
      </w:r>
      <w:r w:rsidR="003C5BDC">
        <w:instrText xml:space="preserve"> ADDIN EN.CITE &lt;EndNote&gt;&lt;Cite&gt;&lt;Author&gt;Eghbali-Zarch&lt;/Author&gt;&lt;Year&gt;2019&lt;/Year&gt;&lt;RecNum&gt;7&lt;/RecNum&gt;&lt;DisplayText&gt;(11)&lt;/DisplayText&gt;&lt;record&gt;&lt;rec-number&gt;7&lt;/rec-number&gt;&lt;foreign-keys&gt;&lt;key app="EN" db-id="traeztzeiwvfvhe9wxqv99d4fpd59rfve595" timestamp="1669505336"&gt;7&lt;/key&gt;&lt;/foreign-keys&gt;&lt;ref-type name="Journal Article"&gt;17&lt;/ref-type&gt;&lt;contributors&gt;&lt;authors&gt;&lt;author&gt;Eghbali-Zarch, Maryam&lt;/author&gt;&lt;author&gt;Tavakkoli-Moghaddam, Reza&lt;/author&gt;&lt;author&gt;Esfahanian, Fatemeh&lt;/author&gt;&lt;author&gt;Azaron, Amir&lt;/author&gt;&lt;author&gt;Sepehri, Mohammad Mehdi&lt;/author&gt;&lt;/authors&gt;&lt;/contributors&gt;&lt;titles&gt;&lt;title&gt;A Markov decision process for modeling adverse drug reactions in medication treatment of type 2 diabetes&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793-811&lt;/pages&gt;&lt;volume&gt;233&lt;/volume&gt;&lt;number&gt;8&lt;/number&gt;&lt;dates&gt;&lt;year&gt;2019&lt;/year&gt;&lt;/dates&gt;&lt;isbn&gt;0954-4119&lt;/isbn&gt;&lt;urls&gt;&lt;/urls&gt;&lt;/record&gt;&lt;/Cite&gt;&lt;/EndNote&gt;</w:instrText>
      </w:r>
      <w:r>
        <w:fldChar w:fldCharType="separate"/>
      </w:r>
      <w:r w:rsidR="003C5BDC">
        <w:rPr>
          <w:noProof/>
        </w:rPr>
        <w:t>(11)</w:t>
      </w:r>
      <w:r>
        <w:fldChar w:fldCharType="end"/>
      </w:r>
      <w:r>
        <w:t xml:space="preserve"> and </w:t>
      </w:r>
      <w:r w:rsidR="00685C15">
        <w:t xml:space="preserve">Murphree </w:t>
      </w:r>
      <w:r w:rsidR="00685C15" w:rsidRPr="00AD5FAC">
        <w:rPr>
          <w:i/>
        </w:rPr>
        <w:t>et al</w:t>
      </w:r>
      <w:r w:rsidR="00685C15">
        <w:t xml:space="preserve">. </w:t>
      </w:r>
      <w:r>
        <w:fldChar w:fldCharType="begin"/>
      </w:r>
      <w:r w:rsidR="003C5BDC">
        <w:instrText xml:space="preserve"> ADDIN EN.CITE &lt;EndNote&gt;&lt;Cite&gt;&lt;Author&gt;Murphree&lt;/Author&gt;&lt;Year&gt;2018&lt;/Year&gt;&lt;RecNum&gt;8&lt;/RecNum&gt;&lt;DisplayText&gt;(12)&lt;/DisplayText&gt;&lt;record&gt;&lt;rec-number&gt;8&lt;/rec-number&gt;&lt;foreign-keys&gt;&lt;key app="EN" db-id="traeztzeiwvfvhe9wxqv99d4fpd59rfve595" timestamp="1669505336"&gt;8&lt;/key&gt;&lt;/foreign-keys&gt;&lt;ref-type name="Journal Article"&gt;17&lt;/ref-type&gt;&lt;contributors&gt;&lt;authors&gt;&lt;author&gt;Murphree, Dennis H&lt;/author&gt;&lt;author&gt;Arabmakki, Elaheh&lt;/author&gt;&lt;author&gt;Ngufor, Che&lt;/author&gt;&lt;author&gt;Storlie, Curtis B&lt;/author&gt;&lt;author&gt;McCoy, Rozalina G&lt;/author&gt;&lt;/authors&gt;&lt;/contributors&gt;&lt;titles&gt;&lt;title&gt;Stacked classifiers for individualized prediction of glycemic control following initiation of metformin therapy in type 2 diabetes&lt;/title&gt;&lt;secondary-title&gt;Computers in biology and medicine&lt;/secondary-title&gt;&lt;/titles&gt;&lt;periodical&gt;&lt;full-title&gt;Computers in biology and medicine&lt;/full-title&gt;&lt;/periodical&gt;&lt;pages&gt;109-115&lt;/pages&gt;&lt;volume&gt;103&lt;/volume&gt;&lt;dates&gt;&lt;year&gt;2018&lt;/year&gt;&lt;/dates&gt;&lt;isbn&gt;0010-4825&lt;/isbn&gt;&lt;urls&gt;&lt;/urls&gt;&lt;/record&gt;&lt;/Cite&gt;&lt;/EndNote&gt;</w:instrText>
      </w:r>
      <w:r>
        <w:fldChar w:fldCharType="separate"/>
      </w:r>
      <w:r w:rsidR="003C5BDC">
        <w:rPr>
          <w:noProof/>
        </w:rPr>
        <w:t>(12)</w:t>
      </w:r>
      <w:r>
        <w:fldChar w:fldCharType="end"/>
      </w:r>
      <w:r w:rsidR="003A25B5">
        <w:t xml:space="preserve"> </w:t>
      </w:r>
      <w:r>
        <w:t>use</w:t>
      </w:r>
      <w:r w:rsidR="00685C15">
        <w:t>d</w:t>
      </w:r>
      <w:r>
        <w:t xml:space="preserve"> </w:t>
      </w:r>
      <w:r w:rsidR="00685C15">
        <w:t xml:space="preserve">the </w:t>
      </w:r>
      <w:r w:rsidR="00C60C30">
        <w:t>N</w:t>
      </w:r>
      <w:r w:rsidRPr="00AA43ED">
        <w:t xml:space="preserve">ational U.S. </w:t>
      </w:r>
      <w:r w:rsidR="00C60C30">
        <w:t>H</w:t>
      </w:r>
      <w:r w:rsidRPr="00AA43ED">
        <w:t xml:space="preserve">ealth </w:t>
      </w:r>
      <w:r w:rsidR="00C60C30">
        <w:t>P</w:t>
      </w:r>
      <w:r w:rsidRPr="00AA43ED">
        <w:t>la</w:t>
      </w:r>
      <w:r>
        <w:rPr>
          <w:rFonts w:hint="eastAsia"/>
        </w:rPr>
        <w:t>n</w:t>
      </w:r>
      <w:r w:rsidR="003A25B5">
        <w:t xml:space="preserve"> dataset which </w:t>
      </w:r>
      <w:r>
        <w:rPr>
          <w:lang w:val="en"/>
        </w:rPr>
        <w:t xml:space="preserve">contains </w:t>
      </w:r>
      <w:r w:rsidRPr="00AA43ED">
        <w:t>medical claims, pharmacy claims</w:t>
      </w:r>
      <w:r w:rsidR="003A25B5">
        <w:t>,</w:t>
      </w:r>
      <w:r>
        <w:t xml:space="preserve"> </w:t>
      </w:r>
      <w:r>
        <w:rPr>
          <w:rFonts w:hint="eastAsia"/>
        </w:rPr>
        <w:t>and</w:t>
      </w:r>
      <w:r>
        <w:t xml:space="preserve"> </w:t>
      </w:r>
      <w:r w:rsidRPr="00AA43ED">
        <w:t>demographic data</w:t>
      </w:r>
      <w:r>
        <w:t xml:space="preserve">. </w:t>
      </w:r>
      <w:proofErr w:type="spellStart"/>
      <w:r w:rsidR="00685C15">
        <w:rPr>
          <w:lang w:val="en"/>
        </w:rPr>
        <w:t>Koren</w:t>
      </w:r>
      <w:proofErr w:type="spellEnd"/>
      <w:r w:rsidR="00685C15">
        <w:rPr>
          <w:lang w:val="en"/>
        </w:rPr>
        <w:t xml:space="preserve"> </w:t>
      </w:r>
      <w:r w:rsidR="00685C15" w:rsidRPr="004C7022">
        <w:rPr>
          <w:i/>
          <w:lang w:val="en"/>
        </w:rPr>
        <w:t>et al</w:t>
      </w:r>
      <w:r w:rsidR="00685C15">
        <w:rPr>
          <w:lang w:val="en"/>
        </w:rPr>
        <w:t xml:space="preserve">. </w:t>
      </w:r>
      <w:r w:rsidR="0008618F">
        <w:rPr>
          <w:lang w:val="en"/>
        </w:rPr>
        <w:fldChar w:fldCharType="begin"/>
      </w:r>
      <w:r w:rsidR="003C5BDC">
        <w:rPr>
          <w:lang w:val="en"/>
        </w:rPr>
        <w:instrText xml:space="preserve"> ADDIN EN.CITE &lt;EndNote&gt;&lt;Cite&gt;&lt;Author&gt;Koren&lt;/Author&gt;&lt;Year&gt;2019&lt;/Year&gt;&lt;RecNum&gt;9&lt;/RecNum&gt;&lt;DisplayText&gt;(15)&lt;/DisplayText&gt;&lt;record&gt;&lt;rec-number&gt;9&lt;/rec-number&gt;&lt;foreign-keys&gt;&lt;key app="EN" db-id="traeztzeiwvfvhe9wxqv99d4fpd59rfve595" timestamp="1669505337"&gt;9&lt;/key&gt;&lt;/foreign-keys&gt;&lt;ref-type name="Journal Article"&gt;17&lt;/ref-type&gt;&lt;contributors&gt;&lt;authors&gt;&lt;author&gt;Koren, Gideon&lt;/author&gt;&lt;author&gt;Nordon, Galia&lt;/author&gt;&lt;author&gt;Radinsky, Kira&lt;/author&gt;&lt;author&gt;Shalev, Varda&lt;/author&gt;&lt;/authors&gt;&lt;/contributors&gt;&lt;titles&gt;&lt;title&gt;Identification of repurposable drugs with beneficial effects on glucose control in type 2 diabetes using machine learning&lt;/title&gt;&lt;secondary-title&gt;Pharmacology Research &amp;amp; Perspectives&lt;/secondary-title&gt;&lt;/titles&gt;&lt;periodical&gt;&lt;full-title&gt;Pharmacology Research &amp;amp; Perspectives&lt;/full-title&gt;&lt;/periodical&gt;&lt;pages&gt;e00529&lt;/pages&gt;&lt;volume&gt;7&lt;/volume&gt;&lt;number&gt;6&lt;/number&gt;&lt;dates&gt;&lt;year&gt;2019&lt;/year&gt;&lt;/dates&gt;&lt;isbn&gt;2052-1707&lt;/isbn&gt;&lt;urls&gt;&lt;/urls&gt;&lt;/record&gt;&lt;/Cite&gt;&lt;/EndNote&gt;</w:instrText>
      </w:r>
      <w:r w:rsidR="0008618F">
        <w:rPr>
          <w:lang w:val="en"/>
        </w:rPr>
        <w:fldChar w:fldCharType="separate"/>
      </w:r>
      <w:r w:rsidR="003C5BDC">
        <w:rPr>
          <w:noProof/>
          <w:lang w:val="en"/>
        </w:rPr>
        <w:t>(15)</w:t>
      </w:r>
      <w:r w:rsidR="0008618F">
        <w:rPr>
          <w:lang w:val="en"/>
        </w:rPr>
        <w:fldChar w:fldCharType="end"/>
      </w:r>
      <w:r>
        <w:rPr>
          <w:lang w:val="en"/>
        </w:rPr>
        <w:t xml:space="preserve"> and </w:t>
      </w:r>
      <w:r w:rsidR="00685C15">
        <w:rPr>
          <w:lang w:val="en"/>
        </w:rPr>
        <w:t xml:space="preserve">Yang </w:t>
      </w:r>
      <w:r w:rsidR="00685C15" w:rsidRPr="00926B36">
        <w:rPr>
          <w:i/>
          <w:lang w:val="en"/>
        </w:rPr>
        <w:t>et al</w:t>
      </w:r>
      <w:r w:rsidR="00685C15">
        <w:rPr>
          <w:lang w:val="en"/>
        </w:rPr>
        <w:t>.</w:t>
      </w:r>
      <w:r w:rsidR="003A25B5" w:rsidRPr="003A25B5">
        <w:rPr>
          <w:lang w:val="en"/>
        </w:rPr>
        <w:t xml:space="preserve"> </w:t>
      </w:r>
      <w:r w:rsidR="00647A16">
        <w:rPr>
          <w:lang w:val="en-GB"/>
        </w:rPr>
        <w:fldChar w:fldCharType="begin"/>
      </w:r>
      <w:r w:rsidR="003C5BDC">
        <w:rPr>
          <w:lang w:val="en-GB"/>
        </w:rPr>
        <w:instrText xml:space="preserve"> ADDIN EN.CITE &lt;EndNote&gt;&lt;Cite&gt;&lt;Author&gt;Yang&lt;/Author&gt;&lt;Year&gt;2021&lt;/Year&gt;&lt;RecNum&gt;35&lt;/RecNum&gt;&lt;DisplayText&gt;(18)&lt;/DisplayText&gt;&lt;record&gt;&lt;rec-number&gt;35&lt;/rec-number&gt;&lt;foreign-keys&gt;&lt;key app="EN" db-id="traeztzeiwvfvhe9wxqv99d4fpd59rfve595" timestamp="1670184421"&gt;35&lt;/key&gt;&lt;/foreign-keys&gt;&lt;ref-type name="Journal Article"&gt;17&lt;/ref-type&gt;&lt;contributors&gt;&lt;authors&gt;&lt;author&gt;Yang, Chen-Yi&lt;/author&gt;&lt;author&gt;Lin, Wei-Ann&lt;/author&gt;&lt;author&gt;Su, Pei-Fang&lt;/author&gt;&lt;author&gt;Li, Lun-Jie&lt;/author&gt;&lt;author&gt;Yang, Chun-Ting&lt;/author&gt;&lt;author&gt;Ou, Huang-Tz&lt;/author&gt;&lt;author&gt;Kuo, Shihchen&lt;/author&gt;&lt;/authors&gt;&lt;/contributors&gt;&lt;titles&gt;&lt;title&gt;Heterogeneous Treatment Effects on Cardiovascular Diseases With Dipeptidyl Peptidase-4 Inhibitors Versus Sulfonylureas in Type 2 Diabetes Patients&lt;/title&gt;&lt;secondary-title&gt;Clinical Pharmacology &amp;amp; Therapeutics&lt;/secondary-title&gt;&lt;/titles&gt;&lt;periodical&gt;&lt;full-title&gt;Clinical Pharmacology &amp;amp; Therapeutics&lt;/full-title&gt;&lt;/periodical&gt;&lt;pages&gt;772-781&lt;/pages&gt;&lt;volume&gt;109&lt;/volume&gt;&lt;number&gt;3&lt;/number&gt;&lt;dates&gt;&lt;year&gt;2021&lt;/year&gt;&lt;pub-dates&gt;&lt;date&gt;2021/03/01&lt;/date&gt;&lt;/pub-dates&gt;&lt;/dates&gt;&lt;publisher&gt;John Wiley &amp;amp; Sons, Ltd&lt;/publisher&gt;&lt;isbn&gt;0009-9236&lt;/isbn&gt;&lt;work-type&gt;https://doi.org/10.1002/cpt.2058&lt;/work-type&gt;&lt;urls&gt;&lt;related-urls&gt;&lt;url&gt;https://doi.org/10.1002/cpt.2058&lt;/url&gt;&lt;/related-urls&gt;&lt;/urls&gt;&lt;electronic-resource-num&gt;https://doi.org/10.1002/cpt.2058&lt;/electronic-resource-num&gt;&lt;access-date&gt;2022/12/04&lt;/access-date&gt;&lt;/record&gt;&lt;/Cite&gt;&lt;/EndNote&gt;</w:instrText>
      </w:r>
      <w:r w:rsidR="00647A16">
        <w:rPr>
          <w:lang w:val="en-GB"/>
        </w:rPr>
        <w:fldChar w:fldCharType="separate"/>
      </w:r>
      <w:r w:rsidR="003C5BDC">
        <w:rPr>
          <w:noProof/>
          <w:lang w:val="en-GB"/>
        </w:rPr>
        <w:t>(18)</w:t>
      </w:r>
      <w:r w:rsidR="00647A16">
        <w:rPr>
          <w:lang w:val="en-GB"/>
        </w:rPr>
        <w:fldChar w:fldCharType="end"/>
      </w:r>
      <w:r w:rsidR="00685C15">
        <w:rPr>
          <w:lang w:val="en"/>
        </w:rPr>
        <w:t xml:space="preserve"> used the </w:t>
      </w:r>
      <w:r w:rsidR="0008618F">
        <w:rPr>
          <w:lang w:val="en"/>
        </w:rPr>
        <w:t>datasets</w:t>
      </w:r>
      <w:r w:rsidR="008018FA">
        <w:rPr>
          <w:lang w:val="en"/>
        </w:rPr>
        <w:t xml:space="preserve"> </w:t>
      </w:r>
      <w:r w:rsidR="00685C15">
        <w:rPr>
          <w:lang w:val="en"/>
        </w:rPr>
        <w:t xml:space="preserve">extracted </w:t>
      </w:r>
      <w:r>
        <w:rPr>
          <w:lang w:val="en"/>
        </w:rPr>
        <w:t xml:space="preserve">from </w:t>
      </w:r>
      <w:r w:rsidRPr="00AA43ED">
        <w:t>the electronic medical charts of Maccabi Health Services</w:t>
      </w:r>
      <w:r w:rsidR="00D875A6">
        <w:t xml:space="preserve"> which is </w:t>
      </w:r>
      <w:r w:rsidR="00D875A6" w:rsidRPr="00D875A6">
        <w:t>the second largest health service organization in Israel insuring over 2 million members</w:t>
      </w:r>
      <w:r w:rsidR="00D875A6">
        <w:t>,</w:t>
      </w:r>
      <w:r>
        <w:t xml:space="preserve"> </w:t>
      </w:r>
      <w:r>
        <w:rPr>
          <w:rFonts w:hint="eastAsia"/>
        </w:rPr>
        <w:t>and</w:t>
      </w:r>
      <w:r>
        <w:t xml:space="preserve"> </w:t>
      </w:r>
      <w:r w:rsidR="00D875A6">
        <w:t>the</w:t>
      </w:r>
      <w:r w:rsidR="00D875A6" w:rsidRPr="00AA43ED">
        <w:t xml:space="preserve"> </w:t>
      </w:r>
      <w:r w:rsidRPr="00AA43ED">
        <w:t>National Health Insurance Research Databas</w:t>
      </w:r>
      <w:r>
        <w:rPr>
          <w:rFonts w:hint="eastAsia"/>
        </w:rPr>
        <w:t>e</w:t>
      </w:r>
      <w:r w:rsidR="00D875A6">
        <w:t xml:space="preserve"> of Taiwan</w:t>
      </w:r>
      <w:r w:rsidR="003A25B5">
        <w:t>, respectively</w:t>
      </w:r>
      <w:r>
        <w:t xml:space="preserve">. </w:t>
      </w:r>
      <w:r>
        <w:rPr>
          <w:lang w:val="en"/>
        </w:rPr>
        <w:t>These are medical health insurance data</w:t>
      </w:r>
      <w:r w:rsidR="00685C15">
        <w:rPr>
          <w:lang w:val="en"/>
        </w:rPr>
        <w:t xml:space="preserve">, which differ in </w:t>
      </w:r>
      <w:r w:rsidR="00D875A6">
        <w:rPr>
          <w:lang w:val="en"/>
        </w:rPr>
        <w:t xml:space="preserve">items and structure between </w:t>
      </w:r>
      <w:r>
        <w:rPr>
          <w:lang w:val="en"/>
        </w:rPr>
        <w:t>different countries. All four datasets have sample sizes above</w:t>
      </w:r>
      <w:r w:rsidR="00685C15">
        <w:rPr>
          <w:lang w:val="en"/>
        </w:rPr>
        <w:t xml:space="preserve"> </w:t>
      </w:r>
      <w:r>
        <w:rPr>
          <w:lang w:val="en"/>
        </w:rPr>
        <w:t xml:space="preserve">10,000. </w:t>
      </w:r>
      <w:r>
        <w:rPr>
          <w:rFonts w:hint="eastAsia"/>
          <w:lang w:val="en"/>
        </w:rPr>
        <w:t>This</w:t>
      </w:r>
      <w:r>
        <w:rPr>
          <w:lang w:val="en"/>
        </w:rPr>
        <w:t xml:space="preserve"> </w:t>
      </w:r>
      <w:r w:rsidR="00D875A6">
        <w:rPr>
          <w:lang w:val="en"/>
        </w:rPr>
        <w:t xml:space="preserve">type of </w:t>
      </w:r>
      <w:r>
        <w:rPr>
          <w:rFonts w:hint="eastAsia"/>
          <w:lang w:val="en"/>
        </w:rPr>
        <w:t>dataset</w:t>
      </w:r>
      <w:r w:rsidR="00D875A6">
        <w:rPr>
          <w:lang w:val="en"/>
        </w:rPr>
        <w:t xml:space="preserve"> </w:t>
      </w:r>
      <w:r>
        <w:rPr>
          <w:lang w:val="en"/>
        </w:rPr>
        <w:t xml:space="preserve">has an advantage </w:t>
      </w:r>
      <w:r w:rsidR="00D875A6">
        <w:rPr>
          <w:lang w:val="en"/>
        </w:rPr>
        <w:t xml:space="preserve">in </w:t>
      </w:r>
      <w:r>
        <w:rPr>
          <w:rFonts w:hint="eastAsia"/>
          <w:lang w:val="en"/>
        </w:rPr>
        <w:t>t</w:t>
      </w:r>
      <w:r w:rsidRPr="000C7478">
        <w:rPr>
          <w:lang w:val="en"/>
        </w:rPr>
        <w:t>ime series analysis</w:t>
      </w:r>
      <w:r>
        <w:rPr>
          <w:lang w:val="en"/>
        </w:rPr>
        <w:t xml:space="preserve">. </w:t>
      </w:r>
      <w:r w:rsidRPr="000C7478">
        <w:rPr>
          <w:lang w:val="en"/>
        </w:rPr>
        <w:t xml:space="preserve">Time series analysis is a specific </w:t>
      </w:r>
      <w:r w:rsidR="00834663">
        <w:rPr>
          <w:lang w:val="en"/>
        </w:rPr>
        <w:t>method</w:t>
      </w:r>
      <w:r w:rsidRPr="000C7478">
        <w:rPr>
          <w:lang w:val="en"/>
        </w:rPr>
        <w:t xml:space="preserve"> of analyzing a sequence of data points collected over an interval of time. In time series analysis, analysts record data points at consistent intervals over a set period of time rather than recording the data points intermittently or randomly. </w:t>
      </w:r>
      <w:r>
        <w:rPr>
          <w:rFonts w:hint="eastAsia"/>
          <w:lang w:val="en"/>
        </w:rPr>
        <w:t>T</w:t>
      </w:r>
      <w:r>
        <w:rPr>
          <w:lang w:val="en"/>
        </w:rPr>
        <w:t>hese dataset</w:t>
      </w:r>
      <w:r w:rsidR="00A76CA3">
        <w:rPr>
          <w:lang w:val="en"/>
        </w:rPr>
        <w:t>s</w:t>
      </w:r>
      <w:r>
        <w:rPr>
          <w:lang w:val="en"/>
        </w:rPr>
        <w:t xml:space="preserve"> </w:t>
      </w:r>
      <w:r w:rsidR="00A76CA3">
        <w:rPr>
          <w:lang w:val="en"/>
        </w:rPr>
        <w:t xml:space="preserve">often include long-term </w:t>
      </w:r>
      <w:r w:rsidR="00D875A6">
        <w:rPr>
          <w:lang w:val="en"/>
        </w:rPr>
        <w:t xml:space="preserve">inclusive </w:t>
      </w:r>
      <w:r w:rsidR="00A76CA3">
        <w:rPr>
          <w:lang w:val="en"/>
        </w:rPr>
        <w:t>recordings no less than</w:t>
      </w:r>
      <w:r w:rsidR="00D875A6">
        <w:rPr>
          <w:lang w:val="en"/>
        </w:rPr>
        <w:t xml:space="preserve"> </w:t>
      </w:r>
      <w:r>
        <w:rPr>
          <w:lang w:val="en"/>
        </w:rPr>
        <w:t>ten years</w:t>
      </w:r>
      <w:r w:rsidR="0008618F">
        <w:rPr>
          <w:lang w:val="en"/>
        </w:rPr>
        <w:t xml:space="preserve">. </w:t>
      </w:r>
      <w:r w:rsidR="0008618F">
        <w:rPr>
          <w:rFonts w:hint="eastAsia"/>
          <w:lang w:val="en"/>
        </w:rPr>
        <w:t>For</w:t>
      </w:r>
      <w:r w:rsidR="0008618F">
        <w:rPr>
          <w:lang w:val="en"/>
        </w:rPr>
        <w:t xml:space="preserve"> </w:t>
      </w:r>
      <w:r w:rsidR="0008618F">
        <w:rPr>
          <w:rFonts w:hint="eastAsia"/>
          <w:lang w:val="en"/>
        </w:rPr>
        <w:t>example</w:t>
      </w:r>
      <w:r w:rsidR="0008618F">
        <w:rPr>
          <w:lang w:val="en"/>
        </w:rPr>
        <w:t xml:space="preserve">, </w:t>
      </w:r>
      <w:r w:rsidR="00D875A6">
        <w:rPr>
          <w:lang w:val="en"/>
        </w:rPr>
        <w:t xml:space="preserve">the </w:t>
      </w:r>
      <w:r w:rsidR="00D875A6">
        <w:t>N</w:t>
      </w:r>
      <w:r w:rsidR="0008618F" w:rsidRPr="00AA43ED">
        <w:t xml:space="preserve">ational U.S. </w:t>
      </w:r>
      <w:r w:rsidR="00D875A6">
        <w:t>H</w:t>
      </w:r>
      <w:r w:rsidR="0008618F" w:rsidRPr="00AA43ED">
        <w:t xml:space="preserve">ealth </w:t>
      </w:r>
      <w:r w:rsidR="00D875A6">
        <w:t>P</w:t>
      </w:r>
      <w:r w:rsidR="0008618F" w:rsidRPr="00AA43ED">
        <w:t>la</w:t>
      </w:r>
      <w:r w:rsidR="0008618F">
        <w:rPr>
          <w:rFonts w:hint="eastAsia"/>
        </w:rPr>
        <w:t>n</w:t>
      </w:r>
      <w:r w:rsidR="00D875A6">
        <w:t xml:space="preserve"> database</w:t>
      </w:r>
      <w:r w:rsidR="0008618F" w:rsidRPr="0008618F">
        <w:rPr>
          <w:lang w:val="en"/>
        </w:rPr>
        <w:t xml:space="preserve"> includes</w:t>
      </w:r>
      <w:r w:rsidR="0008618F">
        <w:rPr>
          <w:lang w:val="en"/>
        </w:rPr>
        <w:t xml:space="preserve"> various</w:t>
      </w:r>
      <w:r w:rsidR="0008618F" w:rsidRPr="0008618F">
        <w:rPr>
          <w:lang w:val="en"/>
        </w:rPr>
        <w:t xml:space="preserve"> data for approximately 1.4 million persons across the continental United States spanning the years 1994–2009</w:t>
      </w:r>
      <w:r w:rsidR="0008618F">
        <w:rPr>
          <w:lang w:val="en"/>
        </w:rPr>
        <w:t>.</w:t>
      </w:r>
    </w:p>
    <w:p w14:paraId="1E8B4585" w14:textId="77777777" w:rsidR="0008618F" w:rsidRDefault="0008618F" w:rsidP="008326EF">
      <w:pPr>
        <w:rPr>
          <w:lang w:val="en"/>
        </w:rPr>
      </w:pPr>
    </w:p>
    <w:p w14:paraId="00714899" w14:textId="694C2B67" w:rsidR="00A22D37" w:rsidRPr="00246C7F" w:rsidRDefault="0008618F" w:rsidP="00A22D37">
      <w:r>
        <w:t xml:space="preserve">#### b. </w:t>
      </w:r>
      <w:r>
        <w:rPr>
          <w:lang w:val="en"/>
        </w:rPr>
        <w:t>Clinical dataset</w:t>
      </w:r>
      <w:r w:rsidR="00A22D37">
        <w:rPr>
          <w:lang w:val="en"/>
        </w:rPr>
        <w:t xml:space="preserve"> with </w:t>
      </w:r>
      <w:r w:rsidR="00A22D37">
        <w:rPr>
          <w:rFonts w:hint="eastAsia"/>
          <w:lang w:val="en"/>
        </w:rPr>
        <w:t>p</w:t>
      </w:r>
      <w:r w:rsidR="00A22D37">
        <w:rPr>
          <w:lang w:val="en"/>
        </w:rPr>
        <w:t>hysiological and biochemical indicators</w:t>
      </w:r>
    </w:p>
    <w:p w14:paraId="5FF6C479" w14:textId="578F43EC" w:rsidR="0008618F" w:rsidRPr="00A22D37" w:rsidRDefault="0008618F" w:rsidP="0008618F"/>
    <w:p w14:paraId="55E56B75" w14:textId="56A3E3AF" w:rsidR="0008618F" w:rsidRDefault="0008618F" w:rsidP="002955AF">
      <w:pPr>
        <w:ind w:firstLine="420"/>
        <w:rPr>
          <w:lang w:val="en"/>
        </w:rPr>
      </w:pPr>
      <w:r>
        <w:rPr>
          <w:lang w:val="en"/>
        </w:rPr>
        <w:t xml:space="preserve">On the clinical dataset, </w:t>
      </w:r>
      <w:r w:rsidR="00E17E66">
        <w:rPr>
          <w:lang w:val="en"/>
        </w:rPr>
        <w:t>Huang</w:t>
      </w:r>
      <w:r w:rsidR="0088579D">
        <w:rPr>
          <w:lang w:val="en"/>
        </w:rPr>
        <w:t xml:space="preserve"> </w:t>
      </w:r>
      <w:r w:rsidR="0088579D" w:rsidRPr="005F3D2E">
        <w:rPr>
          <w:i/>
          <w:lang w:val="en"/>
        </w:rPr>
        <w:t>et al</w:t>
      </w:r>
      <w:r w:rsidR="0088579D">
        <w:rPr>
          <w:lang w:val="en"/>
        </w:rPr>
        <w:t xml:space="preserve">. developed their own </w:t>
      </w:r>
      <w:r w:rsidRPr="00AA43ED">
        <w:t>T2D metabolomics datasets from Shanghai Jiao Tong University Affiliated Sixth People</w:t>
      </w:r>
      <w:r>
        <w:t>’</w:t>
      </w:r>
      <w:r w:rsidRPr="00AA43ED">
        <w:t>s Hospital</w:t>
      </w:r>
      <w:r w:rsidR="00505887">
        <w:t xml:space="preserve"> </w:t>
      </w:r>
      <w:r w:rsidR="00505887">
        <w:rPr>
          <w:lang w:val="en"/>
        </w:rPr>
        <w:fldChar w:fldCharType="begin"/>
      </w:r>
      <w:r w:rsidR="003C5BDC">
        <w:rPr>
          <w:lang w:val="en"/>
        </w:rPr>
        <w:instrText xml:space="preserve"> ADDIN EN.CITE &lt;EndNote&gt;&lt;Cite&gt;&lt;Author&gt;Huang&lt;/Author&gt;&lt;Year&gt;2021&lt;/Year&gt;&lt;RecNum&gt;11&lt;/RecNum&gt;&lt;DisplayText&gt;(13)&lt;/DisplayText&gt;&lt;record&gt;&lt;rec-number&gt;11&lt;/rec-number&gt;&lt;foreign-keys&gt;&lt;key app="EN" db-id="traeztzeiwvfvhe9wxqv99d4fpd59rfve595" timestamp="1669505338"&gt;11&lt;/key&gt;&lt;/foreign-keys&gt;&lt;ref-type name="Journal Article"&gt;17&lt;/ref-type&gt;&lt;contributors&gt;&lt;authors&gt;&lt;author&gt;Huang, Xin&lt;/author&gt;&lt;author&gt;Zhou, Yang&lt;/author&gt;&lt;author&gt;Tang, Haoze&lt;/author&gt;&lt;author&gt;Liu, Bing&lt;/author&gt;&lt;author&gt;Su, Benzhe&lt;/author&gt;&lt;author&gt;Wang, Qi&lt;/author&gt;&lt;/authors&gt;&lt;/contributors&gt;&lt;titles&gt;&lt;title&gt;Differential metabolic network construction for personalized medicine: Study of type 2 diabetes mellitus patients&amp;apos; response to gliclazide-modified-release-treated&lt;/title&gt;&lt;secondary-title&gt;Journal of Biomedical Informatics&lt;/secondary-title&gt;&lt;/titles&gt;&lt;periodical&gt;&lt;full-title&gt;Journal of Biomedical Informatics&lt;/full-title&gt;&lt;/periodical&gt;&lt;pages&gt;103796&lt;/pages&gt;&lt;volume&gt;118&lt;/volume&gt;&lt;dates&gt;&lt;year&gt;2021&lt;/year&gt;&lt;/dates&gt;&lt;isbn&gt;1532-0464&lt;/isbn&gt;&lt;urls&gt;&lt;/urls&gt;&lt;/record&gt;&lt;/Cite&gt;&lt;/EndNote&gt;</w:instrText>
      </w:r>
      <w:r w:rsidR="00505887">
        <w:rPr>
          <w:lang w:val="en"/>
        </w:rPr>
        <w:fldChar w:fldCharType="separate"/>
      </w:r>
      <w:r w:rsidR="003C5BDC">
        <w:rPr>
          <w:noProof/>
          <w:lang w:val="en"/>
        </w:rPr>
        <w:t>(13)</w:t>
      </w:r>
      <w:r w:rsidR="00505887">
        <w:rPr>
          <w:lang w:val="en"/>
        </w:rPr>
        <w:fldChar w:fldCharType="end"/>
      </w:r>
      <w:r w:rsidR="00E17E66">
        <w:t xml:space="preserve">. </w:t>
      </w:r>
      <w:r w:rsidR="00505887">
        <w:t>They</w:t>
      </w:r>
      <w:r w:rsidR="0088579D">
        <w:rPr>
          <w:lang w:val="en"/>
        </w:rPr>
        <w:t xml:space="preserve"> collected </w:t>
      </w:r>
      <w:r w:rsidR="0088579D" w:rsidRPr="00AA43ED">
        <w:rPr>
          <w:lang w:val="en"/>
        </w:rPr>
        <w:t>2</w:t>
      </w:r>
      <w:r w:rsidR="0088579D">
        <w:rPr>
          <w:lang w:val="en"/>
        </w:rPr>
        <w:t>-</w:t>
      </w:r>
      <w:r w:rsidRPr="00AA43ED">
        <w:rPr>
          <w:lang w:val="en"/>
        </w:rPr>
        <w:t>h</w:t>
      </w:r>
      <w:r w:rsidR="00505887">
        <w:rPr>
          <w:lang w:val="en"/>
        </w:rPr>
        <w:t>our</w:t>
      </w:r>
      <w:r w:rsidR="0088579D">
        <w:rPr>
          <w:lang w:val="en"/>
        </w:rPr>
        <w:t xml:space="preserve"> </w:t>
      </w:r>
      <w:r w:rsidRPr="00AA43ED">
        <w:t>plasma glucose (2h</w:t>
      </w:r>
      <w:r w:rsidR="007A5F15">
        <w:t>-</w:t>
      </w:r>
      <w:r w:rsidRPr="00AA43ED">
        <w:t>PG), anthropometric traits and fasting plasma glucose (FPG)</w:t>
      </w:r>
      <w:r w:rsidR="0088579D">
        <w:t xml:space="preserve"> </w:t>
      </w:r>
      <w:r>
        <w:rPr>
          <w:lang w:val="en"/>
        </w:rPr>
        <w:t>index</w:t>
      </w:r>
      <w:r>
        <w:rPr>
          <w:rFonts w:hint="eastAsia"/>
        </w:rPr>
        <w:t>,</w:t>
      </w:r>
      <w:r>
        <w:t xml:space="preserve"> but </w:t>
      </w:r>
      <w:proofErr w:type="spellStart"/>
      <w:r>
        <w:t>t</w:t>
      </w:r>
      <w:r>
        <w:rPr>
          <w:lang w:val="en"/>
        </w:rPr>
        <w:t>he</w:t>
      </w:r>
      <w:proofErr w:type="spellEnd"/>
      <w:r>
        <w:rPr>
          <w:lang w:val="en"/>
        </w:rPr>
        <w:t xml:space="preserve"> sample size </w:t>
      </w:r>
      <w:r w:rsidR="00505887">
        <w:rPr>
          <w:lang w:val="en"/>
        </w:rPr>
        <w:t xml:space="preserve">was </w:t>
      </w:r>
      <w:r>
        <w:rPr>
          <w:lang w:val="en"/>
        </w:rPr>
        <w:t xml:space="preserve">less than </w:t>
      </w:r>
      <w:r>
        <w:rPr>
          <w:rFonts w:hint="eastAsia"/>
        </w:rPr>
        <w:t>1</w:t>
      </w:r>
      <w:r>
        <w:t>000</w:t>
      </w:r>
      <w:r w:rsidR="00A22D37" w:rsidRPr="003D7506">
        <w:rPr>
          <w:rFonts w:hint="eastAsia"/>
        </w:rPr>
        <w:t>.</w:t>
      </w:r>
      <w:r w:rsidR="00A22D37" w:rsidRPr="003D7506">
        <w:t xml:space="preserve"> </w:t>
      </w:r>
      <w:r w:rsidR="00A22D37">
        <w:rPr>
          <w:lang w:val="en"/>
        </w:rPr>
        <w:t xml:space="preserve">Wang </w:t>
      </w:r>
      <w:r w:rsidR="00A22D37" w:rsidRPr="003D7506">
        <w:rPr>
          <w:i/>
          <w:lang w:val="en"/>
        </w:rPr>
        <w:t>et al</w:t>
      </w:r>
      <w:r w:rsidR="00505887">
        <w:rPr>
          <w:lang w:val="en"/>
        </w:rPr>
        <w:t>.</w:t>
      </w:r>
      <w:r w:rsidR="009A76DF">
        <w:rPr>
          <w:lang w:val="en"/>
        </w:rPr>
        <w:t xml:space="preserve"> </w:t>
      </w:r>
      <w:r w:rsidR="00A22D37">
        <w:rPr>
          <w:lang w:val="en"/>
        </w:rPr>
        <w:fldChar w:fldCharType="begin"/>
      </w:r>
      <w:r w:rsidR="003C5BDC">
        <w:rPr>
          <w:lang w:val="en"/>
        </w:rPr>
        <w:instrText xml:space="preserve"> ADDIN EN.CITE &lt;EndNote&gt;&lt;Cite&gt;&lt;Author&gt;Wang&lt;/Author&gt;&lt;Year&gt;2020&lt;/Year&gt;&lt;RecNum&gt;12&lt;/RecNum&gt;&lt;DisplayText&gt;(17)&lt;/DisplayText&gt;&lt;record&gt;&lt;rec-number&gt;12&lt;/rec-number&gt;&lt;foreign-keys&gt;&lt;key app="EN" db-id="traeztzeiwvfvhe9wxqv99d4fpd59rfve595" timestamp="1669505338"&gt;12&lt;/key&gt;&lt;/foreign-keys&gt;&lt;ref-type name="Journal Article"&gt;17&lt;/ref-type&gt;&lt;contributors&gt;&lt;authors&gt;&lt;author&gt;Wang, Jiao&lt;/author&gt;&lt;author&gt;Wang, Meng-Yang&lt;/author&gt;&lt;author&gt;Wang, Hui&lt;/author&gt;&lt;author&gt;Liu, Hong-Wei&lt;/author&gt;&lt;author&gt;Lu, Rui&lt;/author&gt;&lt;author&gt;Duan, Tong-Qing&lt;/author&gt;&lt;author&gt;Li, Chang-Ping&lt;/author&gt;&lt;author&gt;Cui, Zhuang&lt;/author&gt;&lt;author&gt;Liu, Yuan-Yuan&lt;/author&gt;&lt;author&gt;Lyu, Yuan-Jun&lt;/author&gt;&lt;/authors&gt;&lt;/contributors&gt;&lt;titles&gt;&lt;title&gt;Status of glycosylated hemoglobin and prediction of glycemic control among patients with insulin-treated type 2 diabetes in North China: a multicenter observational study&lt;/title&gt;&lt;secondary-title&gt;Chinese medical journal&lt;/secondary-title&gt;&lt;/titles&gt;&lt;periodical&gt;&lt;full-title&gt;Chinese medical journal&lt;/full-title&gt;&lt;/periodical&gt;&lt;pages&gt;17-24&lt;/pages&gt;&lt;volume&gt;133&lt;/volume&gt;&lt;number&gt;01&lt;/number&gt;&lt;dates&gt;&lt;year&gt;2020&lt;/year&gt;&lt;/dates&gt;&lt;isbn&gt;0366-6999&lt;/isbn&gt;&lt;urls&gt;&lt;/urls&gt;&lt;/record&gt;&lt;/Cite&gt;&lt;/EndNote&gt;</w:instrText>
      </w:r>
      <w:r w:rsidR="00A22D37">
        <w:rPr>
          <w:lang w:val="en"/>
        </w:rPr>
        <w:fldChar w:fldCharType="separate"/>
      </w:r>
      <w:r w:rsidR="003C5BDC">
        <w:rPr>
          <w:noProof/>
          <w:lang w:val="en"/>
        </w:rPr>
        <w:t>(17)</w:t>
      </w:r>
      <w:r w:rsidR="00A22D37">
        <w:rPr>
          <w:lang w:val="en"/>
        </w:rPr>
        <w:fldChar w:fldCharType="end"/>
      </w:r>
      <w:r w:rsidR="00A22D37">
        <w:rPr>
          <w:lang w:val="en"/>
        </w:rPr>
        <w:t xml:space="preserve"> collect</w:t>
      </w:r>
      <w:r w:rsidR="00B93D4F">
        <w:rPr>
          <w:lang w:val="en"/>
        </w:rPr>
        <w:t>ed</w:t>
      </w:r>
      <w:r w:rsidR="00A22D37">
        <w:rPr>
          <w:lang w:val="en"/>
        </w:rPr>
        <w:t xml:space="preserve"> the</w:t>
      </w:r>
      <w:r>
        <w:rPr>
          <w:lang w:val="en"/>
        </w:rPr>
        <w:t xml:space="preserve"> data</w:t>
      </w:r>
      <w:r w:rsidR="002A3732">
        <w:rPr>
          <w:lang w:val="en"/>
        </w:rPr>
        <w:t xml:space="preserve"> of</w:t>
      </w:r>
      <w:r w:rsidRPr="00AA43ED">
        <w:t xml:space="preserve"> the first five outpatients</w:t>
      </w:r>
      <w:r w:rsidR="002A3732">
        <w:t xml:space="preserve"> on a daily basis </w:t>
      </w:r>
      <w:proofErr w:type="spellStart"/>
      <w:r w:rsidR="00DB6664">
        <w:rPr>
          <w:lang w:val="en"/>
        </w:rPr>
        <w:t>f</w:t>
      </w:r>
      <w:r w:rsidR="00DB6664" w:rsidRPr="00AA43ED">
        <w:t>rom</w:t>
      </w:r>
      <w:proofErr w:type="spellEnd"/>
      <w:r w:rsidRPr="00AA43ED">
        <w:t xml:space="preserve"> January 2016 to December 2017,</w:t>
      </w:r>
      <w:r w:rsidR="002A3732">
        <w:t xml:space="preserve"> with</w:t>
      </w:r>
      <w:r w:rsidRPr="00AA43ED">
        <w:t xml:space="preserve"> 2787 consecutive patients who met the inclusion and exclusion criteria were eventually included</w:t>
      </w:r>
      <w:r w:rsidR="002A3732">
        <w:rPr>
          <w:rFonts w:hint="eastAsia"/>
        </w:rPr>
        <w:t xml:space="preserve">. </w:t>
      </w:r>
      <w:r w:rsidR="002A3732">
        <w:t xml:space="preserve">Their </w:t>
      </w:r>
      <w:r w:rsidR="002A3732">
        <w:rPr>
          <w:lang w:val="en"/>
        </w:rPr>
        <w:t>d</w:t>
      </w:r>
      <w:r>
        <w:rPr>
          <w:lang w:val="en"/>
        </w:rPr>
        <w:t>ata types include b</w:t>
      </w:r>
      <w:proofErr w:type="spellStart"/>
      <w:r w:rsidRPr="00AA43ED">
        <w:t>asic</w:t>
      </w:r>
      <w:proofErr w:type="spellEnd"/>
      <w:r w:rsidRPr="00AA43ED">
        <w:t xml:space="preserve"> information</w:t>
      </w:r>
      <w:r w:rsidR="002A3732">
        <w:t xml:space="preserve"> (</w:t>
      </w:r>
      <w:r w:rsidR="002A3732" w:rsidRPr="002A3732">
        <w:t>sex,</w:t>
      </w:r>
      <w:r w:rsidR="002A3732">
        <w:t xml:space="preserve"> </w:t>
      </w:r>
      <w:r w:rsidR="002A3732" w:rsidRPr="002A3732">
        <w:t>age,</w:t>
      </w:r>
      <w:r w:rsidR="002A3732">
        <w:t xml:space="preserve"> </w:t>
      </w:r>
      <w:r w:rsidR="002A3732" w:rsidRPr="002A3732">
        <w:t>smoking</w:t>
      </w:r>
      <w:r w:rsidR="002A3732">
        <w:t xml:space="preserve"> </w:t>
      </w:r>
      <w:r w:rsidR="002A3732" w:rsidRPr="002A3732">
        <w:t>status, alcohol</w:t>
      </w:r>
      <w:r w:rsidR="002A3732">
        <w:t xml:space="preserve"> </w:t>
      </w:r>
      <w:r w:rsidR="002A3732" w:rsidRPr="002A3732">
        <w:t>c</w:t>
      </w:r>
      <w:r w:rsidR="002A3732">
        <w:t xml:space="preserve">onsumption, marital status, </w:t>
      </w:r>
      <w:r w:rsidR="002A3732">
        <w:lastRenderedPageBreak/>
        <w:t>etc.)</w:t>
      </w:r>
      <w:r w:rsidRPr="00AA43ED">
        <w:t>, biochemical indices, and diabetes-</w:t>
      </w:r>
      <w:r w:rsidR="002A3732">
        <w:t>related</w:t>
      </w:r>
      <w:r w:rsidR="0006749E">
        <w:t xml:space="preserve"> biomarkers</w:t>
      </w:r>
      <w:r w:rsidR="002A3732">
        <w:t xml:space="preserve"> (t</w:t>
      </w:r>
      <w:r w:rsidR="002A3732" w:rsidRPr="002A3732">
        <w:t>ypical characteristics of diabetes, duration of</w:t>
      </w:r>
      <w:r w:rsidR="002A3732">
        <w:t xml:space="preserve"> </w:t>
      </w:r>
      <w:r w:rsidR="002A3732" w:rsidRPr="002A3732">
        <w:t>diabetes, exercise, diet, oral medications, complications,</w:t>
      </w:r>
      <w:r w:rsidR="002A3732">
        <w:t xml:space="preserve"> </w:t>
      </w:r>
      <w:r w:rsidR="002A3732" w:rsidRPr="002A3732">
        <w:t>hypoglycemia, insulin injection time and injection dosage,</w:t>
      </w:r>
      <w:r w:rsidR="002A3732">
        <w:t xml:space="preserve"> </w:t>
      </w:r>
      <w:r w:rsidR="002A3732" w:rsidRPr="002A3732">
        <w:t>etc</w:t>
      </w:r>
      <w:r w:rsidR="002A3732">
        <w:t>.)</w:t>
      </w:r>
      <w:r>
        <w:rPr>
          <w:rFonts w:hint="eastAsia"/>
        </w:rPr>
        <w:t>.</w:t>
      </w:r>
      <w:r w:rsidR="00E771A3">
        <w:rPr>
          <w:lang w:val="en"/>
        </w:rPr>
        <w:t xml:space="preserve"> </w:t>
      </w:r>
      <w:r>
        <w:rPr>
          <w:lang w:val="en"/>
        </w:rPr>
        <w:t xml:space="preserve">The advantage of clinical data is that there are specific and objective data that can reflect the </w:t>
      </w:r>
      <w:r w:rsidR="002A3732">
        <w:rPr>
          <w:lang w:val="en"/>
        </w:rPr>
        <w:t xml:space="preserve">real-time </w:t>
      </w:r>
      <w:r>
        <w:rPr>
          <w:lang w:val="en"/>
        </w:rPr>
        <w:t xml:space="preserve">physiological </w:t>
      </w:r>
      <w:r w:rsidR="002A3732">
        <w:rPr>
          <w:lang w:val="en"/>
        </w:rPr>
        <w:t xml:space="preserve">status </w:t>
      </w:r>
      <w:r>
        <w:rPr>
          <w:lang w:val="en"/>
        </w:rPr>
        <w:t xml:space="preserve">of patients. </w:t>
      </w:r>
      <w:r w:rsidR="002A3732">
        <w:rPr>
          <w:lang w:val="en"/>
        </w:rPr>
        <w:t>Accordingly</w:t>
      </w:r>
      <w:r>
        <w:rPr>
          <w:lang w:val="en"/>
        </w:rPr>
        <w:t>, s</w:t>
      </w:r>
      <w:r w:rsidRPr="000C7478">
        <w:rPr>
          <w:lang w:val="en"/>
        </w:rPr>
        <w:t xml:space="preserve">everal machine learning models were trained using variables available </w:t>
      </w:r>
      <w:r>
        <w:rPr>
          <w:lang w:val="en"/>
        </w:rPr>
        <w:t xml:space="preserve">to </w:t>
      </w:r>
      <w:r w:rsidRPr="000C7478">
        <w:rPr>
          <w:lang w:val="en"/>
        </w:rPr>
        <w:t xml:space="preserve">predict </w:t>
      </w:r>
      <w:r w:rsidR="002A3732">
        <w:rPr>
          <w:lang w:val="en"/>
        </w:rPr>
        <w:t xml:space="preserve">the effect on </w:t>
      </w:r>
      <w:r w:rsidRPr="000C7478">
        <w:rPr>
          <w:lang w:val="en"/>
        </w:rPr>
        <w:t>HbA1c</w:t>
      </w:r>
      <w:r w:rsidR="002A3732">
        <w:rPr>
          <w:lang w:val="en"/>
        </w:rPr>
        <w:t xml:space="preserve"> level</w:t>
      </w:r>
      <w:r>
        <w:rPr>
          <w:lang w:val="en"/>
        </w:rPr>
        <w:t xml:space="preserve"> </w:t>
      </w:r>
      <w:r>
        <w:rPr>
          <w:rFonts w:hint="eastAsia"/>
          <w:lang w:val="en"/>
        </w:rPr>
        <w:t>to</w:t>
      </w:r>
      <w:r>
        <w:rPr>
          <w:lang w:val="en"/>
        </w:rPr>
        <w:t xml:space="preserve"> </w:t>
      </w:r>
      <w:r>
        <w:rPr>
          <w:rFonts w:hint="eastAsia"/>
          <w:lang w:val="en"/>
        </w:rPr>
        <w:t>c</w:t>
      </w:r>
      <w:r>
        <w:rPr>
          <w:lang w:val="en"/>
        </w:rPr>
        <w:t xml:space="preserve">haracterize </w:t>
      </w:r>
      <w:r>
        <w:rPr>
          <w:rFonts w:hint="eastAsia"/>
          <w:lang w:val="en"/>
        </w:rPr>
        <w:t>the</w:t>
      </w:r>
      <w:r w:rsidR="002A3732">
        <w:rPr>
          <w:lang w:val="en"/>
        </w:rPr>
        <w:t xml:space="preserve"> treatment efficacy</w:t>
      </w:r>
      <w:r>
        <w:rPr>
          <w:lang w:val="en"/>
        </w:rPr>
        <w:t>.</w:t>
      </w:r>
    </w:p>
    <w:p w14:paraId="5D58416B" w14:textId="77777777" w:rsidR="0008618F" w:rsidRPr="0008618F" w:rsidRDefault="0008618F" w:rsidP="008326EF">
      <w:pPr>
        <w:rPr>
          <w:lang w:val="en"/>
        </w:rPr>
      </w:pPr>
    </w:p>
    <w:p w14:paraId="2F4C3CDC" w14:textId="7F6B0914" w:rsidR="008326EF" w:rsidRPr="002955AF" w:rsidRDefault="00CC24EB" w:rsidP="00595331">
      <w:r>
        <w:t xml:space="preserve">#### c. </w:t>
      </w:r>
      <w:r>
        <w:rPr>
          <w:lang w:val="en"/>
        </w:rPr>
        <w:t>Prescription data</w:t>
      </w:r>
    </w:p>
    <w:p w14:paraId="754CE6E8" w14:textId="7FD89F00" w:rsidR="00D363AD" w:rsidRDefault="00CC24EB" w:rsidP="002955AF">
      <w:pPr>
        <w:ind w:firstLine="420"/>
        <w:rPr>
          <w:lang w:val="en"/>
        </w:rPr>
      </w:pPr>
      <w:r>
        <w:rPr>
          <w:rFonts w:hint="eastAsia"/>
          <w:lang w:val="en"/>
        </w:rPr>
        <w:t>L</w:t>
      </w:r>
      <w:r>
        <w:rPr>
          <w:lang w:val="en"/>
        </w:rPr>
        <w:t xml:space="preserve">ike </w:t>
      </w:r>
      <w:r w:rsidR="00A22D37" w:rsidRPr="00C60C30">
        <w:rPr>
          <w:lang w:val="en"/>
        </w:rPr>
        <w:t>medical</w:t>
      </w:r>
      <w:r w:rsidR="00A22D37">
        <w:rPr>
          <w:lang w:val="en"/>
        </w:rPr>
        <w:t xml:space="preserve"> and </w:t>
      </w:r>
      <w:r w:rsidR="00A22D37" w:rsidRPr="00C60C30">
        <w:rPr>
          <w:lang w:val="en"/>
        </w:rPr>
        <w:t>pharmacy claims</w:t>
      </w:r>
      <w:r w:rsidR="00A22D37">
        <w:rPr>
          <w:lang w:val="en"/>
        </w:rPr>
        <w:t>,</w:t>
      </w:r>
      <w:r>
        <w:rPr>
          <w:lang w:val="en"/>
        </w:rPr>
        <w:t xml:space="preserve"> prescription from EHRs can cover a long period of time</w:t>
      </w:r>
      <w:r w:rsidR="003326D8">
        <w:rPr>
          <w:lang w:val="en"/>
        </w:rPr>
        <w:t>. Moreover</w:t>
      </w:r>
      <w:r>
        <w:rPr>
          <w:lang w:val="en"/>
        </w:rPr>
        <w:t>, prescription</w:t>
      </w:r>
      <w:r w:rsidR="003326D8">
        <w:rPr>
          <w:lang w:val="en"/>
        </w:rPr>
        <w:t>s</w:t>
      </w:r>
      <w:r>
        <w:rPr>
          <w:lang w:val="en"/>
        </w:rPr>
        <w:t xml:space="preserve"> can include </w:t>
      </w:r>
      <w:r w:rsidR="003326D8">
        <w:rPr>
          <w:lang w:val="en"/>
        </w:rPr>
        <w:t>the details of medications and the</w:t>
      </w:r>
      <w:r>
        <w:rPr>
          <w:rFonts w:hint="eastAsia"/>
          <w:lang w:val="en"/>
        </w:rPr>
        <w:t xml:space="preserve"> dose</w:t>
      </w:r>
      <w:r w:rsidR="003326D8">
        <w:rPr>
          <w:lang w:val="en"/>
        </w:rPr>
        <w:t>s</w:t>
      </w:r>
      <w:r>
        <w:rPr>
          <w:rFonts w:hint="eastAsia"/>
          <w:lang w:val="en"/>
        </w:rPr>
        <w:t>.</w:t>
      </w:r>
      <w:r w:rsidR="003326D8">
        <w:rPr>
          <w:lang w:val="en"/>
        </w:rPr>
        <w:t xml:space="preserve"> With increasingly popularization of</w:t>
      </w:r>
      <w:r>
        <w:rPr>
          <w:lang w:val="en"/>
        </w:rPr>
        <w:t xml:space="preserve"> electronic medical records, we can obtain all prescription records for a certain number of people within the year, enabling sequential modeling</w:t>
      </w:r>
      <w:r w:rsidR="003326D8">
        <w:rPr>
          <w:lang w:val="en"/>
        </w:rPr>
        <w:t xml:space="preserve"> </w:t>
      </w:r>
      <w:r w:rsidR="00AF337F">
        <w:rPr>
          <w:lang w:val="en"/>
        </w:rPr>
        <w:fldChar w:fldCharType="begin"/>
      </w:r>
      <w:r w:rsidR="003C5BDC">
        <w:rPr>
          <w:lang w:val="en"/>
        </w:rPr>
        <w:instrText xml:space="preserve"> ADDIN EN.CITE &lt;EndNote&gt;&lt;Cite&gt;&lt;Author&gt;Koren&lt;/Author&gt;&lt;Year&gt;2019&lt;/Year&gt;&lt;RecNum&gt;9&lt;/RecNum&gt;&lt;DisplayText&gt;(15)&lt;/DisplayText&gt;&lt;record&gt;&lt;rec-number&gt;9&lt;/rec-number&gt;&lt;foreign-keys&gt;&lt;key app="EN" db-id="traeztzeiwvfvhe9wxqv99d4fpd59rfve595" timestamp="1669505337"&gt;9&lt;/key&gt;&lt;/foreign-keys&gt;&lt;ref-type name="Journal Article"&gt;17&lt;/ref-type&gt;&lt;contributors&gt;&lt;authors&gt;&lt;author&gt;Koren, Gideon&lt;/author&gt;&lt;author&gt;Nordon, Galia&lt;/author&gt;&lt;author&gt;Radinsky, Kira&lt;/author&gt;&lt;author&gt;Shalev, Varda&lt;/author&gt;&lt;/authors&gt;&lt;/contributors&gt;&lt;titles&gt;&lt;title&gt;Identification of repurposable drugs with beneficial effects on glucose control in type 2 diabetes using machine learning&lt;/title&gt;&lt;secondary-title&gt;Pharmacology Research &amp;amp; Perspectives&lt;/secondary-title&gt;&lt;/titles&gt;&lt;periodical&gt;&lt;full-title&gt;Pharmacology Research &amp;amp; Perspectives&lt;/full-title&gt;&lt;/periodical&gt;&lt;pages&gt;e00529&lt;/pages&gt;&lt;volume&gt;7&lt;/volume&gt;&lt;number&gt;6&lt;/number&gt;&lt;dates&gt;&lt;year&gt;2019&lt;/year&gt;&lt;/dates&gt;&lt;isbn&gt;2052-1707&lt;/isbn&gt;&lt;urls&gt;&lt;/urls&gt;&lt;/record&gt;&lt;/Cite&gt;&lt;/EndNote&gt;</w:instrText>
      </w:r>
      <w:r w:rsidR="00AF337F">
        <w:rPr>
          <w:lang w:val="en"/>
        </w:rPr>
        <w:fldChar w:fldCharType="separate"/>
      </w:r>
      <w:r w:rsidR="003C5BDC">
        <w:rPr>
          <w:noProof/>
          <w:lang w:val="en"/>
        </w:rPr>
        <w:t>(15)</w:t>
      </w:r>
      <w:r w:rsidR="00AF337F">
        <w:rPr>
          <w:lang w:val="en"/>
        </w:rPr>
        <w:fldChar w:fldCharType="end"/>
      </w:r>
      <w:r>
        <w:rPr>
          <w:lang w:val="en"/>
        </w:rPr>
        <w:t>.</w:t>
      </w:r>
    </w:p>
    <w:p w14:paraId="47227640" w14:textId="571A1BE0" w:rsidR="00A22D37" w:rsidRPr="008C0606" w:rsidRDefault="005D7EAB">
      <w:pPr>
        <w:rPr>
          <w:lang w:val="en"/>
        </w:rPr>
      </w:pPr>
      <w:r>
        <w:rPr>
          <w:lang w:val="en"/>
        </w:rPr>
        <w:t>A</w:t>
      </w:r>
      <w:r w:rsidR="003326D8">
        <w:rPr>
          <w:lang w:val="en"/>
        </w:rPr>
        <w:t xml:space="preserve">n advanced medical data preprocessing framework that enables automatic anonymization, screening of some sensitive information, and data extraction, which can be considered in future studies to </w:t>
      </w:r>
      <w:r>
        <w:rPr>
          <w:lang w:val="en"/>
        </w:rPr>
        <w:t xml:space="preserve">overcome potential </w:t>
      </w:r>
      <w:r w:rsidR="003326D8">
        <w:rPr>
          <w:lang w:val="en"/>
        </w:rPr>
        <w:t>ethical concerns</w:t>
      </w:r>
      <w:r>
        <w:rPr>
          <w:lang w:val="en"/>
        </w:rPr>
        <w:t xml:space="preserve"> from the large-scale use EHR data</w:t>
      </w:r>
      <w:r w:rsidR="003326D8">
        <w:rPr>
          <w:lang w:val="en"/>
        </w:rPr>
        <w:t>.</w:t>
      </w:r>
    </w:p>
    <w:p w14:paraId="68AB39E0" w14:textId="6E4AFF9C" w:rsidR="00A22D37" w:rsidRPr="00A22D37" w:rsidRDefault="00A22D37"/>
    <w:p w14:paraId="7FE96C74" w14:textId="256351EF" w:rsidR="00AF337F" w:rsidRPr="00AF337F" w:rsidRDefault="00AF337F"/>
    <w:p w14:paraId="38F29953" w14:textId="6C43636B" w:rsidR="0092433F" w:rsidRDefault="0092433F" w:rsidP="0092433F">
      <w:r>
        <w:rPr>
          <w:rFonts w:hint="eastAsia"/>
        </w:rPr>
        <w:t>#</w:t>
      </w:r>
      <w:r>
        <w:t xml:space="preserve">## </w:t>
      </w:r>
      <w:r w:rsidR="00595331">
        <w:t>Medication</w:t>
      </w:r>
      <w:r w:rsidR="002A04C3">
        <w:t>s</w:t>
      </w:r>
    </w:p>
    <w:p w14:paraId="78A6FEDD" w14:textId="15877EEF" w:rsidR="00595331" w:rsidRDefault="004D73CD" w:rsidP="002955AF">
      <w:pPr>
        <w:ind w:firstLine="420"/>
      </w:pPr>
      <w:r>
        <w:t>T</w:t>
      </w:r>
      <w:r w:rsidR="0092433F">
        <w:t>he medical treatment of diabetes is divided into oral medication</w:t>
      </w:r>
      <w:r>
        <w:t>s</w:t>
      </w:r>
      <w:r w:rsidR="0092433F">
        <w:t xml:space="preserve"> and insulin </w:t>
      </w:r>
      <w:r>
        <w:t>(Figure 2)</w:t>
      </w:r>
      <w:r w:rsidR="0092433F">
        <w:t xml:space="preserve">. Oral medications </w:t>
      </w:r>
      <w:r w:rsidR="00595331">
        <w:t xml:space="preserve">can be classified in two categories according to their mechanisms: </w:t>
      </w:r>
      <w:r w:rsidR="0077198C">
        <w:t xml:space="preserve">1) </w:t>
      </w:r>
      <w:r w:rsidR="00595331">
        <w:t>those lower blood sugar by stimulating secretion of insulin</w:t>
      </w:r>
      <w:r w:rsidR="0077198C">
        <w:t xml:space="preserve">: </w:t>
      </w:r>
      <w:r w:rsidR="00CB4DE4">
        <w:t>s</w:t>
      </w:r>
      <w:r w:rsidR="00595331">
        <w:t>ulfonylureas, glinides, DPP-4</w:t>
      </w:r>
      <w:r w:rsidR="00CB4DE4">
        <w:t xml:space="preserve"> inhibitors</w:t>
      </w:r>
      <w:r w:rsidR="0077198C">
        <w:t>; and 2)</w:t>
      </w:r>
      <w:r w:rsidR="00595331">
        <w:t xml:space="preserve"> </w:t>
      </w:r>
      <w:r w:rsidR="00595331">
        <w:rPr>
          <w:rFonts w:hint="eastAsia"/>
        </w:rPr>
        <w:t>thro</w:t>
      </w:r>
      <w:r w:rsidR="00CB4DE4">
        <w:t>ugh other mechanisms</w:t>
      </w:r>
      <w:r w:rsidR="0077198C">
        <w:t>:</w:t>
      </w:r>
      <w:r w:rsidR="00CB4DE4">
        <w:t xml:space="preserve"> </w:t>
      </w:r>
      <w:r w:rsidR="00B83A00">
        <w:t>b</w:t>
      </w:r>
      <w:r w:rsidR="00B83A00" w:rsidRPr="00B83A00">
        <w:t>iguanide (</w:t>
      </w:r>
      <w:r w:rsidR="00B83A00">
        <w:t>m</w:t>
      </w:r>
      <w:r w:rsidR="00B83A00" w:rsidRPr="00B83A00">
        <w:t>etformin)</w:t>
      </w:r>
      <w:r w:rsidR="00595331">
        <w:t xml:space="preserve">, </w:t>
      </w:r>
      <w:r w:rsidR="00CB4DE4">
        <w:t>thiazolidinediones (</w:t>
      </w:r>
      <w:r w:rsidR="00595331">
        <w:t>TZD</w:t>
      </w:r>
      <w:r w:rsidR="00CB4DE4">
        <w:t>)</w:t>
      </w:r>
      <w:r w:rsidR="00595331">
        <w:t xml:space="preserve">, alpha-glucosidase inhibitors, </w:t>
      </w:r>
      <w:r w:rsidR="00D30CE6">
        <w:t>s</w:t>
      </w:r>
      <w:r w:rsidR="00D30CE6" w:rsidRPr="00D30CE6">
        <w:t>odium-glucose co-transporter-2</w:t>
      </w:r>
      <w:r w:rsidR="00D30CE6">
        <w:t xml:space="preserve"> (</w:t>
      </w:r>
      <w:r w:rsidR="00CB4DE4" w:rsidRPr="00CB4DE4">
        <w:t>SGLT2</w:t>
      </w:r>
      <w:r w:rsidR="00D30CE6">
        <w:t>)</w:t>
      </w:r>
      <w:r w:rsidR="00CB4DE4" w:rsidRPr="00CB4DE4">
        <w:t xml:space="preserve"> inhibitors (includ</w:t>
      </w:r>
      <w:r w:rsidR="0077198C">
        <w:t>ing</w:t>
      </w:r>
      <w:r w:rsidR="00CB4DE4" w:rsidRPr="00CB4DE4">
        <w:t xml:space="preserve"> canagliflozin</w:t>
      </w:r>
      <w:r w:rsidR="00CB4DE4">
        <w:t>),</w:t>
      </w:r>
      <w:r w:rsidR="0077198C">
        <w:t xml:space="preserve"> </w:t>
      </w:r>
      <w:r w:rsidR="00CB4DE4">
        <w:t>and</w:t>
      </w:r>
      <w:r w:rsidR="0077198C">
        <w:t xml:space="preserve"> </w:t>
      </w:r>
      <w:r w:rsidR="0077198C" w:rsidRPr="0077198C">
        <w:t>glucagon-like peptide-1 receptor agonists (GLP-1 RAs)</w:t>
      </w:r>
      <w:r w:rsidR="00CB4DE4">
        <w:t>.</w:t>
      </w:r>
    </w:p>
    <w:p w14:paraId="2B6C5D6A" w14:textId="012496E9" w:rsidR="00595331" w:rsidRDefault="00AE1E5A" w:rsidP="0092433F">
      <w:r>
        <w:rPr>
          <w:noProof/>
        </w:rPr>
        <w:lastRenderedPageBreak/>
        <w:pict w14:anchorId="5B0E81BB">
          <v:shape id="_x0000_i1026" type="#_x0000_t75" style="width:414.75pt;height:547.5pt">
            <v:imagedata r:id="rId10" o:title="Treatment response"/>
          </v:shape>
        </w:pict>
      </w:r>
    </w:p>
    <w:p w14:paraId="78EB9BFC" w14:textId="69926608" w:rsidR="00595331" w:rsidRDefault="00595331" w:rsidP="0092433F">
      <w:r>
        <w:t>Figure 2. Medication for diabetes mellitus.</w:t>
      </w:r>
    </w:p>
    <w:p w14:paraId="7AA8C959" w14:textId="77777777" w:rsidR="00595331" w:rsidRDefault="00595331" w:rsidP="0092433F"/>
    <w:p w14:paraId="2A74214B" w14:textId="77777777" w:rsidR="0092433F" w:rsidRDefault="0092433F" w:rsidP="0092433F">
      <w:pPr>
        <w:pStyle w:val="ListParagraph"/>
        <w:numPr>
          <w:ilvl w:val="0"/>
          <w:numId w:val="3"/>
        </w:numPr>
        <w:ind w:firstLineChars="0"/>
      </w:pPr>
      <w:r w:rsidRPr="00670BD4">
        <w:t>Metformin</w:t>
      </w:r>
    </w:p>
    <w:p w14:paraId="37049ED2" w14:textId="43EC53E0" w:rsidR="002F3F5D" w:rsidRDefault="0092433F" w:rsidP="002955AF">
      <w:pPr>
        <w:ind w:firstLine="360"/>
      </w:pPr>
      <w:r w:rsidRPr="008B32AA">
        <w:t xml:space="preserve">All clinical practice guidelines recommend metformin as the first line pharmacologic agent for the management of diabetes, and suggest its use in prediabetes as well </w:t>
      </w:r>
      <w:r>
        <w:fldChar w:fldCharType="begin"/>
      </w:r>
      <w:r w:rsidR="003C5BDC">
        <w:instrText xml:space="preserve"> ADDIN EN.CITE &lt;EndNote&gt;&lt;Cite&gt;&lt;Author&gt;Sanchez-Rangel&lt;/Author&gt;&lt;Year&gt;2017&lt;/Year&gt;&lt;RecNum&gt;13&lt;/RecNum&gt;&lt;DisplayText&gt;(21)&lt;/DisplayText&gt;&lt;record&gt;&lt;rec-number&gt;13&lt;/rec-number&gt;&lt;foreign-keys&gt;&lt;key app="EN" db-id="traeztzeiwvfvhe9wxqv99d4fpd59rfve595" timestamp="1669505338"&gt;13&lt;/key&gt;&lt;/foreign-keys&gt;&lt;ref-type name="Journal Article"&gt;17&lt;/ref-type&gt;&lt;contributors&gt;&lt;authors&gt;&lt;author&gt;Sanchez-Rangel, Elizabeth&lt;/author&gt;&lt;author&gt;Inzucchi, Silvio E&lt;/author&gt;&lt;/authors&gt;&lt;/contributors&gt;&lt;titles&gt;&lt;title&gt;Metformin: clinical use in type 2 diabetes&lt;/title&gt;&lt;secondary-title&gt;Diabetologia&lt;/secondary-title&gt;&lt;/titles&gt;&lt;periodical&gt;&lt;full-title&gt;Diabetologia&lt;/full-title&gt;&lt;/periodical&gt;&lt;pages&gt;1586-1593&lt;/pages&gt;&lt;volume&gt;60&lt;/volume&gt;&lt;number&gt;9&lt;/number&gt;&lt;dates&gt;&lt;year&gt;2017&lt;/year&gt;&lt;/dates&gt;&lt;isbn&gt;1432-0428&lt;/isbn&gt;&lt;urls&gt;&lt;/urls&gt;&lt;/record&gt;&lt;/Cite&gt;&lt;/EndNote&gt;</w:instrText>
      </w:r>
      <w:r>
        <w:fldChar w:fldCharType="separate"/>
      </w:r>
      <w:r w:rsidR="003C5BDC">
        <w:rPr>
          <w:noProof/>
        </w:rPr>
        <w:t>(21)</w:t>
      </w:r>
      <w:r>
        <w:fldChar w:fldCharType="end"/>
      </w:r>
      <w:r>
        <w:t>.</w:t>
      </w:r>
      <w:r w:rsidR="00C4625D">
        <w:t xml:space="preserve"> </w:t>
      </w:r>
      <w:r w:rsidR="002F3F5D">
        <w:t xml:space="preserve">Murphree </w:t>
      </w:r>
      <w:r w:rsidR="002F3F5D" w:rsidRPr="006F5F96">
        <w:rPr>
          <w:i/>
        </w:rPr>
        <w:t>et</w:t>
      </w:r>
      <w:r w:rsidR="00FB35D5" w:rsidRPr="006F5F96">
        <w:rPr>
          <w:i/>
        </w:rPr>
        <w:t xml:space="preserve"> al</w:t>
      </w:r>
      <w:r w:rsidR="002F3F5D">
        <w:t>.</w:t>
      </w:r>
      <w:r w:rsidR="002F3F5D" w:rsidRPr="002F3F5D">
        <w:t xml:space="preserve"> </w:t>
      </w:r>
      <w:r w:rsidR="002F3F5D">
        <w:t>use</w:t>
      </w:r>
      <w:r w:rsidR="00C4625D">
        <w:t>d</w:t>
      </w:r>
      <w:r w:rsidR="002F3F5D">
        <w:t xml:space="preserve"> s</w:t>
      </w:r>
      <w:r w:rsidR="002F3F5D" w:rsidRPr="002F3F5D">
        <w:t xml:space="preserve">tacked classifiers for individualized prediction of glycemic control following initiation of metformin therapy in </w:t>
      </w:r>
      <w:r w:rsidR="000423CC">
        <w:t xml:space="preserve">T2D </w:t>
      </w:r>
      <w:r w:rsidR="000423CC">
        <w:fldChar w:fldCharType="begin"/>
      </w:r>
      <w:r w:rsidR="003C5BDC">
        <w:instrText xml:space="preserve"> ADDIN EN.CITE &lt;EndNote&gt;&lt;Cite&gt;&lt;Author&gt;Murphree&lt;/Author&gt;&lt;Year&gt;2018&lt;/Year&gt;&lt;RecNum&gt;8&lt;/RecNum&gt;&lt;DisplayText&gt;(12)&lt;/DisplayText&gt;&lt;record&gt;&lt;rec-number&gt;8&lt;/rec-number&gt;&lt;foreign-keys&gt;&lt;key app="EN" db-id="traeztzeiwvfvhe9wxqv99d4fpd59rfve595" timestamp="1669505336"&gt;8&lt;/key&gt;&lt;/foreign-keys&gt;&lt;ref-type name="Journal Article"&gt;17&lt;/ref-type&gt;&lt;contributors&gt;&lt;authors&gt;&lt;author&gt;Murphree, Dennis H&lt;/author&gt;&lt;author&gt;Arabmakki, Elaheh&lt;/author&gt;&lt;author&gt;Ngufor, Che&lt;/author&gt;&lt;author&gt;Storlie, Curtis B&lt;/author&gt;&lt;author&gt;McCoy, Rozalina G&lt;/author&gt;&lt;/authors&gt;&lt;/contributors&gt;&lt;titles&gt;&lt;title&gt;Stacked classifiers for individualized prediction of glycemic control following initiation of metformin therapy in type 2 diabetes&lt;/title&gt;&lt;secondary-title&gt;Computers in biology and medicine&lt;/secondary-title&gt;&lt;/titles&gt;&lt;periodical&gt;&lt;full-title&gt;Computers in biology and medicine&lt;/full-title&gt;&lt;/periodical&gt;&lt;pages&gt;109-115&lt;/pages&gt;&lt;volume&gt;103&lt;/volume&gt;&lt;dates&gt;&lt;year&gt;2018&lt;/year&gt;&lt;/dates&gt;&lt;isbn&gt;0010-4825&lt;/isbn&gt;&lt;urls&gt;&lt;/urls&gt;&lt;/record&gt;&lt;/Cite&gt;&lt;/EndNote&gt;</w:instrText>
      </w:r>
      <w:r w:rsidR="000423CC">
        <w:fldChar w:fldCharType="separate"/>
      </w:r>
      <w:r w:rsidR="003C5BDC">
        <w:rPr>
          <w:noProof/>
        </w:rPr>
        <w:t>(12)</w:t>
      </w:r>
      <w:r w:rsidR="000423CC">
        <w:fldChar w:fldCharType="end"/>
      </w:r>
      <w:r w:rsidR="002F3F5D">
        <w:t>.</w:t>
      </w:r>
    </w:p>
    <w:p w14:paraId="0AD1245C" w14:textId="77777777" w:rsidR="002955AF" w:rsidRDefault="002955AF" w:rsidP="002955AF">
      <w:pPr>
        <w:ind w:firstLine="360"/>
      </w:pPr>
    </w:p>
    <w:p w14:paraId="474DA9BE" w14:textId="77777777" w:rsidR="002F3F5D" w:rsidRDefault="002F3F5D" w:rsidP="002F3F5D">
      <w:pPr>
        <w:pStyle w:val="ListParagraph"/>
        <w:numPr>
          <w:ilvl w:val="0"/>
          <w:numId w:val="3"/>
        </w:numPr>
        <w:ind w:firstLineChars="0"/>
      </w:pPr>
      <w:r>
        <w:rPr>
          <w:rFonts w:hint="eastAsia"/>
        </w:rPr>
        <w:lastRenderedPageBreak/>
        <w:t>S</w:t>
      </w:r>
      <w:r>
        <w:t>ulfonylurea</w:t>
      </w:r>
    </w:p>
    <w:p w14:paraId="0975B47F" w14:textId="05E56F4A" w:rsidR="002F3F5D" w:rsidRDefault="002F3F5D" w:rsidP="002955AF">
      <w:pPr>
        <w:ind w:firstLine="360"/>
      </w:pPr>
      <w:r>
        <w:rPr>
          <w:rFonts w:hint="eastAsia"/>
        </w:rPr>
        <w:t>S</w:t>
      </w:r>
      <w:r>
        <w:t>ulfonylurea</w:t>
      </w:r>
      <w:r w:rsidRPr="002F3F5D">
        <w:t xml:space="preserve"> act</w:t>
      </w:r>
      <w:r w:rsidR="00A00EC1">
        <w:t>s</w:t>
      </w:r>
      <w:r w:rsidRPr="002F3F5D">
        <w:t xml:space="preserve"> by increasing insulin release from the beta cells in the pancreas</w:t>
      </w:r>
      <w:r w:rsidR="00271B69">
        <w:t xml:space="preserve"> </w:t>
      </w:r>
      <w:r w:rsidR="004E784A">
        <w:fldChar w:fldCharType="begin"/>
      </w:r>
      <w:r w:rsidR="003C5BDC">
        <w:instrText xml:space="preserve"> ADDIN EN.CITE &lt;EndNote&gt;&lt;Cite&gt;&lt;Author&gt;Seino&lt;/Author&gt;&lt;Year&gt;2012&lt;/Year&gt;&lt;RecNum&gt;14&lt;/RecNum&gt;&lt;DisplayText&gt;(22)&lt;/DisplayText&gt;&lt;record&gt;&lt;rec-number&gt;14&lt;/rec-number&gt;&lt;foreign-keys&gt;&lt;key app="EN" db-id="traeztzeiwvfvhe9wxqv99d4fpd59rfve595" timestamp="1669505338"&gt;14&lt;/key&gt;&lt;/foreign-keys&gt;&lt;ref-type name="Journal Article"&gt;17&lt;/ref-type&gt;&lt;contributors&gt;&lt;authors&gt;&lt;author&gt;Seino, S&lt;/author&gt;&lt;/authors&gt;&lt;/contributors&gt;&lt;titles&gt;&lt;title&gt;Cell signalling in insulin secretion: the molecular targets of ATP, cAMP and sulfonylurea&lt;/title&gt;&lt;secondary-title&gt;Diabetologia&lt;/secondary-title&gt;&lt;/titles&gt;&lt;periodical&gt;&lt;full-title&gt;Diabetologia&lt;/full-title&gt;&lt;/periodical&gt;&lt;pages&gt;2096-2108&lt;/pages&gt;&lt;volume&gt;55&lt;/volume&gt;&lt;number&gt;8&lt;/number&gt;&lt;dates&gt;&lt;year&gt;2012&lt;/year&gt;&lt;/dates&gt;&lt;isbn&gt;1432-0428&lt;/isbn&gt;&lt;urls&gt;&lt;/urls&gt;&lt;/record&gt;&lt;/Cite&gt;&lt;/EndNote&gt;</w:instrText>
      </w:r>
      <w:r w:rsidR="004E784A">
        <w:fldChar w:fldCharType="separate"/>
      </w:r>
      <w:r w:rsidR="003C5BDC">
        <w:rPr>
          <w:noProof/>
        </w:rPr>
        <w:t>(22)</w:t>
      </w:r>
      <w:r w:rsidR="004E784A">
        <w:fldChar w:fldCharType="end"/>
      </w:r>
      <w:r w:rsidR="00076975">
        <w:t>, and has been widely applied in</w:t>
      </w:r>
      <w:r w:rsidRPr="00271B69">
        <w:t xml:space="preserve"> anti-diabetic medication</w:t>
      </w:r>
      <w:r w:rsidR="00076975" w:rsidRPr="008C0606">
        <w:t xml:space="preserve"> of </w:t>
      </w:r>
      <w:r w:rsidR="000423CC" w:rsidRPr="008C0606">
        <w:t>T2D</w:t>
      </w:r>
      <w:r w:rsidR="00076975" w:rsidRPr="008C0606">
        <w:t xml:space="preserve"> </w:t>
      </w:r>
      <w:r w:rsidR="004E784A" w:rsidRPr="00271B69">
        <w:fldChar w:fldCharType="begin"/>
      </w:r>
      <w:r w:rsidR="003C5BDC">
        <w:instrText xml:space="preserve"> ADDIN EN.CITE &lt;EndNote&gt;&lt;Cite&gt;&lt;Author&gt;Sola&lt;/Author&gt;&lt;Year&gt;2015&lt;/Year&gt;&lt;RecNum&gt;15&lt;/RecNum&gt;&lt;DisplayText&gt;(23)&lt;/DisplayText&gt;&lt;record&gt;&lt;rec-number&gt;15&lt;/rec-number&gt;&lt;foreign-keys&gt;&lt;key app="EN" db-id="traeztzeiwvfvhe9wxqv99d4fpd59rfve595" timestamp="1669505339"&gt;15&lt;/key&gt;&lt;/foreign-keys&gt;&lt;ref-type name="Journal Article"&gt;17&lt;/ref-type&gt;&lt;contributors&gt;&lt;authors&gt;&lt;author&gt;Sola, Daniele&lt;/author&gt;&lt;author&gt;Rossi, Luca&lt;/author&gt;&lt;author&gt;Schianca, Gian Piero Carnevale&lt;/author&gt;&lt;author&gt;Maffioli, Pamela&lt;/author&gt;&lt;author&gt;Bigliocca, Marcello&lt;/author&gt;&lt;author&gt;Mella, Roberto&lt;/author&gt;&lt;author&gt;Corlianò, Francesca&lt;/author&gt;&lt;author&gt;Fra, Gian Paolo&lt;/author&gt;&lt;author&gt;Bartoli, Ettore&lt;/author&gt;&lt;author&gt;Derosa, Giuseppe&lt;/author&gt;&lt;/authors&gt;&lt;/contributors&gt;&lt;titles&gt;&lt;title&gt;State of the art paper sulfonylureas and their use in clinical practice&lt;/title&gt;&lt;secondary-title&gt;Archives of Medical Science&lt;/secondary-title&gt;&lt;/titles&gt;&lt;periodical&gt;&lt;full-title&gt;Archives of Medical Science&lt;/full-title&gt;&lt;/periodical&gt;&lt;pages&gt;840-848&lt;/pages&gt;&lt;volume&gt;11&lt;/volume&gt;&lt;number&gt;4&lt;/number&gt;&lt;dates&gt;&lt;year&gt;2015&lt;/year&gt;&lt;/dates&gt;&lt;isbn&gt;1734-1922&lt;/isbn&gt;&lt;urls&gt;&lt;/urls&gt;&lt;/record&gt;&lt;/Cite&gt;&lt;/EndNote&gt;</w:instrText>
      </w:r>
      <w:r w:rsidR="004E784A" w:rsidRPr="00271B69">
        <w:fldChar w:fldCharType="separate"/>
      </w:r>
      <w:r w:rsidR="003C5BDC">
        <w:rPr>
          <w:noProof/>
        </w:rPr>
        <w:t>(23)</w:t>
      </w:r>
      <w:r w:rsidR="004E784A" w:rsidRPr="00271B69">
        <w:fldChar w:fldCharType="end"/>
      </w:r>
      <w:r w:rsidR="00076975" w:rsidRPr="008C0606">
        <w:t>.</w:t>
      </w:r>
      <w:r w:rsidRPr="00271B69">
        <w:t xml:space="preserve"> </w:t>
      </w:r>
      <w:r w:rsidR="00076975" w:rsidRPr="008C0606">
        <w:t xml:space="preserve">Huang </w:t>
      </w:r>
      <w:r w:rsidR="00076975" w:rsidRPr="00126BED">
        <w:rPr>
          <w:i/>
        </w:rPr>
        <w:t>et al</w:t>
      </w:r>
      <w:r w:rsidR="00076975" w:rsidRPr="008C0606">
        <w:t xml:space="preserve">. </w:t>
      </w:r>
      <w:r w:rsidR="00887B3C">
        <w:t>analyzed</w:t>
      </w:r>
      <w:r w:rsidRPr="00271B69">
        <w:t xml:space="preserve"> two T2D metabolomics datasets to explore patients’ metabolic responses against the gliclazide</w:t>
      </w:r>
      <w:r w:rsidR="00887B3C">
        <w:t xml:space="preserve">, which is a </w:t>
      </w:r>
      <w:r w:rsidR="00887B3C" w:rsidRPr="00887B3C">
        <w:t>sulfonylurea type of anti-diabetic medication</w:t>
      </w:r>
      <w:r w:rsidRPr="00271B69">
        <w:t xml:space="preserve"> for clinical decision-making</w:t>
      </w:r>
      <w:r w:rsidR="00887B3C" w:rsidRPr="00271B69">
        <w:fldChar w:fldCharType="begin"/>
      </w:r>
      <w:r w:rsidR="003C5BDC">
        <w:instrText xml:space="preserve"> ADDIN EN.CITE &lt;EndNote&gt;&lt;Cite&gt;&lt;Author&gt;Huang&lt;/Author&gt;&lt;Year&gt;2021&lt;/Year&gt;&lt;RecNum&gt;11&lt;/RecNum&gt;&lt;DisplayText&gt;(13)&lt;/DisplayText&gt;&lt;record&gt;&lt;rec-number&gt;11&lt;/rec-number&gt;&lt;foreign-keys&gt;&lt;key app="EN" db-id="traeztzeiwvfvhe9wxqv99d4fpd59rfve595" timestamp="1669505338"&gt;11&lt;/key&gt;&lt;/foreign-keys&gt;&lt;ref-type name="Journal Article"&gt;17&lt;/ref-type&gt;&lt;contributors&gt;&lt;authors&gt;&lt;author&gt;Huang, Xin&lt;/author&gt;&lt;author&gt;Zhou, Yang&lt;/author&gt;&lt;author&gt;Tang, Haoze&lt;/author&gt;&lt;author&gt;Liu, Bing&lt;/author&gt;&lt;author&gt;Su, Benzhe&lt;/author&gt;&lt;author&gt;Wang, Qi&lt;/author&gt;&lt;/authors&gt;&lt;/contributors&gt;&lt;titles&gt;&lt;title&gt;Differential metabolic network construction for personalized medicine: Study of type 2 diabetes mellitus patients&amp;apos; response to gliclazide-modified-release-treated&lt;/title&gt;&lt;secondary-title&gt;Journal of Biomedical Informatics&lt;/secondary-title&gt;&lt;/titles&gt;&lt;periodical&gt;&lt;full-title&gt;Journal of Biomedical Informatics&lt;/full-title&gt;&lt;/periodical&gt;&lt;pages&gt;103796&lt;/pages&gt;&lt;volume&gt;118&lt;/volume&gt;&lt;dates&gt;&lt;year&gt;2021&lt;/year&gt;&lt;/dates&gt;&lt;isbn&gt;1532-0464&lt;/isbn&gt;&lt;urls&gt;&lt;/urls&gt;&lt;/record&gt;&lt;/Cite&gt;&lt;/EndNote&gt;</w:instrText>
      </w:r>
      <w:r w:rsidR="00887B3C" w:rsidRPr="00271B69">
        <w:fldChar w:fldCharType="separate"/>
      </w:r>
      <w:r w:rsidR="003C5BDC">
        <w:rPr>
          <w:noProof/>
        </w:rPr>
        <w:t>(13)</w:t>
      </w:r>
      <w:r w:rsidR="00887B3C" w:rsidRPr="00271B69">
        <w:fldChar w:fldCharType="end"/>
      </w:r>
      <w:r w:rsidR="00887B3C">
        <w:t>. They found that the</w:t>
      </w:r>
      <w:r w:rsidR="00887B3C" w:rsidRPr="00887B3C">
        <w:t xml:space="preserve"> network biomarker selected by </w:t>
      </w:r>
      <w:r w:rsidR="00887B3C">
        <w:t xml:space="preserve">the proposed algorithm </w:t>
      </w:r>
      <w:r w:rsidR="00887B3C" w:rsidRPr="00887B3C">
        <w:t xml:space="preserve">contains predictive information related to the patients’ suitability for gliclazide </w:t>
      </w:r>
      <w:r w:rsidR="00887B3C">
        <w:t>treatment</w:t>
      </w:r>
      <w:r w:rsidR="00887B3C" w:rsidRPr="00887B3C">
        <w:t xml:space="preserve">, </w:t>
      </w:r>
      <w:r w:rsidR="00887B3C">
        <w:t xml:space="preserve">which may provide reference for </w:t>
      </w:r>
      <w:r w:rsidR="00887B3C" w:rsidRPr="00887B3C">
        <w:t>personalized medicine of T2DM patients by sulfonylurea therapy.</w:t>
      </w:r>
    </w:p>
    <w:p w14:paraId="75A391CE" w14:textId="77777777" w:rsidR="0054788E" w:rsidRDefault="0054788E" w:rsidP="002F3F5D"/>
    <w:p w14:paraId="039A10C8" w14:textId="3C1673FC" w:rsidR="004E784A" w:rsidRDefault="004E784A" w:rsidP="004E784A">
      <w:pPr>
        <w:pStyle w:val="ListParagraph"/>
        <w:numPr>
          <w:ilvl w:val="0"/>
          <w:numId w:val="3"/>
        </w:numPr>
        <w:ind w:firstLineChars="0"/>
      </w:pPr>
      <w:r w:rsidRPr="004E784A">
        <w:t xml:space="preserve">Dipeptidyl Peptidase-4 </w:t>
      </w:r>
      <w:r w:rsidR="003E4519">
        <w:t xml:space="preserve">(DPP-4) </w:t>
      </w:r>
      <w:r w:rsidRPr="004E784A">
        <w:t>Inhibitors</w:t>
      </w:r>
    </w:p>
    <w:p w14:paraId="48827550" w14:textId="72DF6403" w:rsidR="004E784A" w:rsidRDefault="004E784A" w:rsidP="002955AF">
      <w:pPr>
        <w:ind w:firstLine="360"/>
      </w:pPr>
      <w:r w:rsidRPr="004E784A">
        <w:t>Glucagon increases blood glucose levels, and DPP-4 inhibitors reduce glucagon and blood glucose levels. The mechanism of DPP-4 inhibitors is to increase incretin levels</w:t>
      </w:r>
      <w:r w:rsidR="00887B3C">
        <w:t xml:space="preserve"> </w:t>
      </w:r>
      <w:r>
        <w:fldChar w:fldCharType="begin"/>
      </w:r>
      <w:r w:rsidR="003C5BDC">
        <w:instrText xml:space="preserve"> ADDIN EN.CITE &lt;EndNote&gt;&lt;Cite&gt;&lt;Author&gt;Mcintosh&lt;/Author&gt;&lt;Year&gt;2005&lt;/Year&gt;&lt;RecNum&gt;16&lt;/RecNum&gt;&lt;DisplayText&gt;(24)&lt;/DisplayText&gt;&lt;record&gt;&lt;rec-number&gt;16&lt;/rec-number&gt;&lt;foreign-keys&gt;&lt;key app="EN" db-id="traeztzeiwvfvhe9wxqv99d4fpd59rfve595" timestamp="1669505339"&gt;16&lt;/key&gt;&lt;/foreign-keys&gt;&lt;ref-type name="Journal Article"&gt;17&lt;/ref-type&gt;&lt;contributors&gt;&lt;authors&gt;&lt;author&gt;Mcintosh, Christopher Hs&lt;/author&gt;&lt;author&gt;Demuth, Hans-Ulrich&lt;/author&gt;&lt;author&gt;Pospisilik, J Andrew&lt;/author&gt;&lt;author&gt;Pederson, Raymond&lt;/author&gt;&lt;/authors&gt;&lt;/contributors&gt;&lt;titles&gt;&lt;title&gt;Dipeptidyl peptidase IV inhibitors: how do they work as new antidiabetic agents?&lt;/title&gt;&lt;secondary-title&gt;Regulatory peptides&lt;/secondary-title&gt;&lt;/titles&gt;&lt;periodical&gt;&lt;full-title&gt;Regulatory peptides&lt;/full-title&gt;&lt;/periodical&gt;&lt;pages&gt;159-165&lt;/pages&gt;&lt;volume&gt;128&lt;/volume&gt;&lt;number&gt;2&lt;/number&gt;&lt;dates&gt;&lt;year&gt;2005&lt;/year&gt;&lt;/dates&gt;&lt;isbn&gt;0167-0115&lt;/isbn&gt;&lt;urls&gt;&lt;/urls&gt;&lt;/record&gt;&lt;/Cite&gt;&lt;/EndNote&gt;</w:instrText>
      </w:r>
      <w:r>
        <w:fldChar w:fldCharType="separate"/>
      </w:r>
      <w:r w:rsidR="003C5BDC">
        <w:rPr>
          <w:noProof/>
        </w:rPr>
        <w:t>(24)</w:t>
      </w:r>
      <w:r>
        <w:fldChar w:fldCharType="end"/>
      </w:r>
      <w:r w:rsidRPr="004E784A">
        <w:t xml:space="preserve">, </w:t>
      </w:r>
      <w:r w:rsidR="00887B3C">
        <w:t xml:space="preserve">which inhibits glucagon release and </w:t>
      </w:r>
      <w:r w:rsidRPr="004E784A">
        <w:t xml:space="preserve">in turn increases insulin secretion, </w:t>
      </w:r>
      <w:r w:rsidR="00887B3C">
        <w:t>decreases gastric emptying, finally, lower</w:t>
      </w:r>
      <w:r w:rsidRPr="004E784A">
        <w:t>s blood glucose levels.</w:t>
      </w:r>
      <w:r>
        <w:t xml:space="preserve"> Yang </w:t>
      </w:r>
      <w:r w:rsidRPr="002D6353">
        <w:rPr>
          <w:i/>
        </w:rPr>
        <w:t>et</w:t>
      </w:r>
      <w:r w:rsidR="00FB35D5" w:rsidRPr="002D6353">
        <w:rPr>
          <w:i/>
        </w:rPr>
        <w:t xml:space="preserve"> al</w:t>
      </w:r>
      <w:r>
        <w:t xml:space="preserve">. </w:t>
      </w:r>
      <w:r w:rsidR="00887B3C" w:rsidRPr="00887B3C">
        <w:t>explored heterogeneous treatment effects of the real-world use of DPP-4</w:t>
      </w:r>
      <w:r w:rsidR="00887B3C">
        <w:t xml:space="preserve"> </w:t>
      </w:r>
      <w:r w:rsidR="00887B3C" w:rsidRPr="00887B3C">
        <w:t xml:space="preserve">inhibitors </w:t>
      </w:r>
      <w:r w:rsidR="00887B3C">
        <w:t xml:space="preserve">vs. sulfonylureas </w:t>
      </w:r>
      <w:r w:rsidR="00887B3C" w:rsidRPr="00887B3C">
        <w:t>on cardiovascular diseases</w:t>
      </w:r>
      <w:r w:rsidR="00B44C5B">
        <w:t xml:space="preserve"> (CVD)</w:t>
      </w:r>
      <w:r w:rsidR="00887B3C" w:rsidRPr="00887B3C">
        <w:t xml:space="preserve"> and mortality in patients with </w:t>
      </w:r>
      <w:r w:rsidR="00887B3C">
        <w:t>T2D</w:t>
      </w:r>
      <w:r w:rsidR="009026DD">
        <w:t xml:space="preserve"> </w:t>
      </w:r>
      <w:r w:rsidR="009026DD">
        <w:rPr>
          <w:lang w:val="en-GB"/>
        </w:rPr>
        <w:fldChar w:fldCharType="begin"/>
      </w:r>
      <w:r w:rsidR="003C5BDC">
        <w:rPr>
          <w:lang w:val="en-GB"/>
        </w:rPr>
        <w:instrText xml:space="preserve"> ADDIN EN.CITE &lt;EndNote&gt;&lt;Cite&gt;&lt;Author&gt;Yang&lt;/Author&gt;&lt;Year&gt;2021&lt;/Year&gt;&lt;RecNum&gt;35&lt;/RecNum&gt;&lt;DisplayText&gt;(18)&lt;/DisplayText&gt;&lt;record&gt;&lt;rec-number&gt;35&lt;/rec-number&gt;&lt;foreign-keys&gt;&lt;key app="EN" db-id="traeztzeiwvfvhe9wxqv99d4fpd59rfve595" timestamp="1670184421"&gt;35&lt;/key&gt;&lt;/foreign-keys&gt;&lt;ref-type name="Journal Article"&gt;17&lt;/ref-type&gt;&lt;contributors&gt;&lt;authors&gt;&lt;author&gt;Yang, Chen-Yi&lt;/author&gt;&lt;author&gt;Lin, Wei-Ann&lt;/author&gt;&lt;author&gt;Su, Pei-Fang&lt;/author&gt;&lt;author&gt;Li, Lun-Jie&lt;/author&gt;&lt;author&gt;Yang, Chun-Ting&lt;/author&gt;&lt;author&gt;Ou, Huang-Tz&lt;/author&gt;&lt;author&gt;Kuo, Shihchen&lt;/author&gt;&lt;/authors&gt;&lt;/contributors&gt;&lt;titles&gt;&lt;title&gt;Heterogeneous Treatment Effects on Cardiovascular Diseases With Dipeptidyl Peptidase-4 Inhibitors Versus Sulfonylureas in Type 2 Diabetes Patients&lt;/title&gt;&lt;secondary-title&gt;Clinical Pharmacology &amp;amp; Therapeutics&lt;/secondary-title&gt;&lt;/titles&gt;&lt;periodical&gt;&lt;full-title&gt;Clinical Pharmacology &amp;amp; Therapeutics&lt;/full-title&gt;&lt;/periodical&gt;&lt;pages&gt;772-781&lt;/pages&gt;&lt;volume&gt;109&lt;/volume&gt;&lt;number&gt;3&lt;/number&gt;&lt;dates&gt;&lt;year&gt;2021&lt;/year&gt;&lt;pub-dates&gt;&lt;date&gt;2021/03/01&lt;/date&gt;&lt;/pub-dates&gt;&lt;/dates&gt;&lt;publisher&gt;John Wiley &amp;amp; Sons, Ltd&lt;/publisher&gt;&lt;isbn&gt;0009-9236&lt;/isbn&gt;&lt;work-type&gt;https://doi.org/10.1002/cpt.2058&lt;/work-type&gt;&lt;urls&gt;&lt;related-urls&gt;&lt;url&gt;https://doi.org/10.1002/cpt.2058&lt;/url&gt;&lt;/related-urls&gt;&lt;/urls&gt;&lt;electronic-resource-num&gt;https://doi.org/10.1002/cpt.2058&lt;/electronic-resource-num&gt;&lt;access-date&gt;2022/12/04&lt;/access-date&gt;&lt;/record&gt;&lt;/Cite&gt;&lt;/EndNote&gt;</w:instrText>
      </w:r>
      <w:r w:rsidR="009026DD">
        <w:rPr>
          <w:lang w:val="en-GB"/>
        </w:rPr>
        <w:fldChar w:fldCharType="separate"/>
      </w:r>
      <w:r w:rsidR="003C5BDC">
        <w:rPr>
          <w:noProof/>
          <w:lang w:val="en-GB"/>
        </w:rPr>
        <w:t>(18)</w:t>
      </w:r>
      <w:r w:rsidR="009026DD">
        <w:rPr>
          <w:lang w:val="en-GB"/>
        </w:rPr>
        <w:fldChar w:fldCharType="end"/>
      </w:r>
      <w:r>
        <w:t xml:space="preserve">. </w:t>
      </w:r>
      <w:r w:rsidR="00887B3C">
        <w:t xml:space="preserve">They found that </w:t>
      </w:r>
      <w:r w:rsidR="00887B3C" w:rsidRPr="00887B3C">
        <w:t>CVD history, ischemic stroke or transient ischemic attack history, and age were important factors contributing to heterogeneou</w:t>
      </w:r>
      <w:r w:rsidR="0054788E">
        <w:t>s CVD effects of DPP-4i vs. SU.</w:t>
      </w:r>
    </w:p>
    <w:p w14:paraId="6DA24B90" w14:textId="77777777" w:rsidR="0054788E" w:rsidRDefault="0054788E" w:rsidP="004E784A"/>
    <w:p w14:paraId="6D99B5CF" w14:textId="49E313C3" w:rsidR="002F3F5D" w:rsidRDefault="009137F4" w:rsidP="009137F4">
      <w:pPr>
        <w:pStyle w:val="ListParagraph"/>
        <w:numPr>
          <w:ilvl w:val="0"/>
          <w:numId w:val="3"/>
        </w:numPr>
        <w:ind w:firstLineChars="0"/>
      </w:pPr>
      <w:r w:rsidRPr="009137F4">
        <w:rPr>
          <w:color w:val="333333"/>
          <w:sz w:val="20"/>
          <w:szCs w:val="20"/>
          <w:shd w:val="clear" w:color="auto" w:fill="FFFFFF"/>
          <w:lang w:val="en"/>
        </w:rPr>
        <w:t xml:space="preserve">Sodium-glucose Cotransporter 2 </w:t>
      </w:r>
      <w:r>
        <w:rPr>
          <w:color w:val="333333"/>
          <w:sz w:val="20"/>
          <w:szCs w:val="20"/>
          <w:shd w:val="clear" w:color="auto" w:fill="FFFFFF"/>
          <w:lang w:val="en"/>
        </w:rPr>
        <w:t>(</w:t>
      </w:r>
      <w:r w:rsidR="00D30CE6">
        <w:rPr>
          <w:color w:val="333333"/>
          <w:sz w:val="20"/>
          <w:szCs w:val="20"/>
          <w:shd w:val="clear" w:color="auto" w:fill="FFFFFF"/>
          <w:lang w:val="en"/>
        </w:rPr>
        <w:t>SGLT2</w:t>
      </w:r>
      <w:r>
        <w:rPr>
          <w:color w:val="333333"/>
          <w:sz w:val="20"/>
          <w:szCs w:val="20"/>
          <w:shd w:val="clear" w:color="auto" w:fill="FFFFFF"/>
          <w:lang w:val="en"/>
        </w:rPr>
        <w:t>)</w:t>
      </w:r>
      <w:r w:rsidR="00D30CE6">
        <w:rPr>
          <w:lang w:val="en"/>
        </w:rPr>
        <w:t xml:space="preserve"> </w:t>
      </w:r>
      <w:r w:rsidR="0065592C">
        <w:rPr>
          <w:color w:val="333333"/>
          <w:sz w:val="20"/>
          <w:szCs w:val="20"/>
          <w:shd w:val="clear" w:color="auto" w:fill="FFFFFF"/>
          <w:lang w:val="en"/>
        </w:rPr>
        <w:t>I</w:t>
      </w:r>
      <w:r w:rsidR="00D30CE6">
        <w:rPr>
          <w:color w:val="333333"/>
          <w:sz w:val="20"/>
          <w:szCs w:val="20"/>
          <w:shd w:val="clear" w:color="auto" w:fill="FFFFFF"/>
          <w:lang w:val="en"/>
        </w:rPr>
        <w:t>nhibitor</w:t>
      </w:r>
      <w:r w:rsidR="0065592C">
        <w:rPr>
          <w:color w:val="333333"/>
          <w:sz w:val="20"/>
          <w:szCs w:val="20"/>
          <w:shd w:val="clear" w:color="auto" w:fill="FFFFFF"/>
          <w:lang w:val="en"/>
        </w:rPr>
        <w:t>s</w:t>
      </w:r>
    </w:p>
    <w:p w14:paraId="16140FFF" w14:textId="24CCFAEA" w:rsidR="00D03E7F" w:rsidRDefault="004E784A" w:rsidP="002955AF">
      <w:pPr>
        <w:ind w:firstLine="360"/>
      </w:pPr>
      <w:r w:rsidRPr="004E784A">
        <w:t xml:space="preserve">Canagliflozin is a new </w:t>
      </w:r>
      <w:r>
        <w:rPr>
          <w:color w:val="333333"/>
          <w:sz w:val="20"/>
          <w:szCs w:val="20"/>
          <w:shd w:val="clear" w:color="auto" w:fill="FFFFFF"/>
          <w:lang w:val="en"/>
        </w:rPr>
        <w:t>SGLT2</w:t>
      </w:r>
      <w:r w:rsidR="00D30CE6">
        <w:rPr>
          <w:color w:val="333333"/>
          <w:sz w:val="20"/>
          <w:szCs w:val="20"/>
          <w:shd w:val="clear" w:color="auto" w:fill="FFFFFF"/>
          <w:lang w:val="en"/>
        </w:rPr>
        <w:t xml:space="preserve"> </w:t>
      </w:r>
      <w:r>
        <w:rPr>
          <w:color w:val="333333"/>
          <w:sz w:val="20"/>
          <w:szCs w:val="20"/>
          <w:shd w:val="clear" w:color="auto" w:fill="FFFFFF"/>
          <w:lang w:val="en"/>
        </w:rPr>
        <w:t xml:space="preserve">inhibitor </w:t>
      </w:r>
      <w:r w:rsidR="00D03E7F">
        <w:rPr>
          <w:color w:val="333333"/>
          <w:sz w:val="20"/>
          <w:szCs w:val="20"/>
          <w:shd w:val="clear" w:color="auto" w:fill="FFFFFF"/>
          <w:lang w:val="en"/>
        </w:rPr>
        <w:fldChar w:fldCharType="begin"/>
      </w:r>
      <w:r w:rsidR="003C5BDC">
        <w:rPr>
          <w:color w:val="333333"/>
          <w:sz w:val="20"/>
          <w:szCs w:val="20"/>
          <w:shd w:val="clear" w:color="auto" w:fill="FFFFFF"/>
          <w:lang w:val="en"/>
        </w:rPr>
        <w:instrText xml:space="preserve"> ADDIN EN.CITE &lt;EndNote&gt;&lt;Cite&gt;&lt;Author&gt;Neal&lt;/Author&gt;&lt;Year&gt;2017&lt;/Year&gt;&lt;RecNum&gt;18&lt;/RecNum&gt;&lt;DisplayText&gt;(25)&lt;/DisplayText&gt;&lt;record&gt;&lt;rec-number&gt;18&lt;/rec-number&gt;&lt;foreign-keys&gt;&lt;key app="EN" db-id="traeztzeiwvfvhe9wxqv99d4fpd59rfve595" timestamp="1669505339"&gt;18&lt;/key&gt;&lt;/foreign-keys&gt;&lt;ref-type name="Journal Article"&gt;17&lt;/ref-type&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titles&gt;&lt;title&gt;Canagliflozin and cardiovascular and renal events in type 2 diabetes&lt;/title&gt;&lt;secondary-title&gt;New England Journal of Medicine&lt;/secondary-title&gt;&lt;/titles&gt;&lt;periodical&gt;&lt;full-title&gt;New England Journal of Medicine&lt;/full-title&gt;&lt;/periodical&gt;&lt;pages&gt;644-657&lt;/pages&gt;&lt;volume&gt;377&lt;/volume&gt;&lt;number&gt;7&lt;/number&gt;&lt;dates&gt;&lt;year&gt;2017&lt;/year&gt;&lt;/dates&gt;&lt;isbn&gt;0028-4793&lt;/isbn&gt;&lt;urls&gt;&lt;/urls&gt;&lt;/record&gt;&lt;/Cite&gt;&lt;/EndNote&gt;</w:instrText>
      </w:r>
      <w:r w:rsidR="00D03E7F">
        <w:rPr>
          <w:color w:val="333333"/>
          <w:sz w:val="20"/>
          <w:szCs w:val="20"/>
          <w:shd w:val="clear" w:color="auto" w:fill="FFFFFF"/>
          <w:lang w:val="en"/>
        </w:rPr>
        <w:fldChar w:fldCharType="separate"/>
      </w:r>
      <w:r w:rsidR="003C5BDC">
        <w:rPr>
          <w:noProof/>
          <w:color w:val="333333"/>
          <w:sz w:val="20"/>
          <w:szCs w:val="20"/>
          <w:shd w:val="clear" w:color="auto" w:fill="FFFFFF"/>
          <w:lang w:val="en"/>
        </w:rPr>
        <w:t>(25)</w:t>
      </w:r>
      <w:r w:rsidR="00D03E7F">
        <w:rPr>
          <w:color w:val="333333"/>
          <w:sz w:val="20"/>
          <w:szCs w:val="20"/>
          <w:shd w:val="clear" w:color="auto" w:fill="FFFFFF"/>
          <w:lang w:val="en"/>
        </w:rPr>
        <w:fldChar w:fldCharType="end"/>
      </w:r>
      <w:r>
        <w:rPr>
          <w:color w:val="333333"/>
          <w:sz w:val="20"/>
          <w:szCs w:val="20"/>
          <w:shd w:val="clear" w:color="auto" w:fill="FFFFFF"/>
          <w:lang w:val="en"/>
        </w:rPr>
        <w:t xml:space="preserve">, </w:t>
      </w:r>
      <w:r w:rsidR="00D03E7F">
        <w:rPr>
          <w:color w:val="333333"/>
          <w:sz w:val="20"/>
          <w:szCs w:val="20"/>
          <w:shd w:val="clear" w:color="auto" w:fill="FFFFFF"/>
          <w:lang w:val="en"/>
        </w:rPr>
        <w:t xml:space="preserve">which </w:t>
      </w:r>
      <w:r w:rsidR="00D03E7F" w:rsidRPr="00D03E7F">
        <w:rPr>
          <w:color w:val="333333"/>
          <w:sz w:val="20"/>
          <w:szCs w:val="20"/>
          <w:shd w:val="clear" w:color="auto" w:fill="FFFFFF"/>
          <w:lang w:val="en"/>
        </w:rPr>
        <w:t xml:space="preserve">is </w:t>
      </w:r>
      <w:r w:rsidR="000015CF">
        <w:rPr>
          <w:color w:val="333333"/>
          <w:sz w:val="20"/>
          <w:szCs w:val="20"/>
          <w:shd w:val="clear" w:color="auto" w:fill="FFFFFF"/>
          <w:lang w:val="en"/>
        </w:rPr>
        <w:t>recently recommended as the</w:t>
      </w:r>
      <w:r w:rsidR="00D03E7F" w:rsidRPr="00D03E7F">
        <w:rPr>
          <w:color w:val="333333"/>
          <w:sz w:val="20"/>
          <w:szCs w:val="20"/>
          <w:shd w:val="clear" w:color="auto" w:fill="FFFFFF"/>
          <w:lang w:val="en"/>
        </w:rPr>
        <w:t xml:space="preserve"> </w:t>
      </w:r>
      <w:r w:rsidR="000015CF">
        <w:rPr>
          <w:color w:val="333333"/>
          <w:sz w:val="20"/>
          <w:szCs w:val="20"/>
          <w:shd w:val="clear" w:color="auto" w:fill="FFFFFF"/>
          <w:lang w:val="en"/>
        </w:rPr>
        <w:t>second</w:t>
      </w:r>
      <w:r w:rsidR="00D03E7F" w:rsidRPr="00D03E7F">
        <w:rPr>
          <w:color w:val="333333"/>
          <w:sz w:val="20"/>
          <w:szCs w:val="20"/>
          <w:shd w:val="clear" w:color="auto" w:fill="FFFFFF"/>
          <w:lang w:val="en"/>
        </w:rPr>
        <w:t>-line medication</w:t>
      </w:r>
      <w:r w:rsidR="000015CF">
        <w:rPr>
          <w:color w:val="333333"/>
          <w:sz w:val="20"/>
          <w:szCs w:val="20"/>
          <w:shd w:val="clear" w:color="auto" w:fill="FFFFFF"/>
          <w:lang w:val="en"/>
        </w:rPr>
        <w:t xml:space="preserve"> class</w:t>
      </w:r>
      <w:r w:rsidR="00D03E7F" w:rsidRPr="00D03E7F">
        <w:rPr>
          <w:color w:val="333333"/>
          <w:sz w:val="20"/>
          <w:szCs w:val="20"/>
          <w:shd w:val="clear" w:color="auto" w:fill="FFFFFF"/>
          <w:lang w:val="en"/>
        </w:rPr>
        <w:t xml:space="preserve"> to be tried after metformin</w:t>
      </w:r>
      <w:r w:rsidR="0036482C">
        <w:rPr>
          <w:color w:val="333333"/>
          <w:sz w:val="20"/>
          <w:szCs w:val="20"/>
          <w:shd w:val="clear" w:color="auto" w:fill="FFFFFF"/>
          <w:lang w:val="en"/>
        </w:rPr>
        <w:t xml:space="preserve"> </w:t>
      </w:r>
      <w:r w:rsidR="00D03E7F" w:rsidRPr="00D03E7F">
        <w:rPr>
          <w:color w:val="333333"/>
          <w:sz w:val="20"/>
          <w:szCs w:val="20"/>
          <w:shd w:val="clear" w:color="auto" w:fill="FFFFFF"/>
          <w:lang w:val="en"/>
        </w:rPr>
        <w:t xml:space="preserve">for </w:t>
      </w:r>
      <w:r w:rsidR="0036482C">
        <w:rPr>
          <w:color w:val="333333"/>
          <w:sz w:val="20"/>
          <w:szCs w:val="20"/>
          <w:shd w:val="clear" w:color="auto" w:fill="FFFFFF"/>
          <w:lang w:val="en"/>
        </w:rPr>
        <w:t>T2D</w:t>
      </w:r>
      <w:r w:rsidR="00D03E7F">
        <w:rPr>
          <w:color w:val="333333"/>
          <w:sz w:val="20"/>
          <w:szCs w:val="20"/>
          <w:shd w:val="clear" w:color="auto" w:fill="FFFFFF"/>
          <w:lang w:val="en"/>
        </w:rPr>
        <w:t>.</w:t>
      </w:r>
      <w:r w:rsidR="0036482C">
        <w:t xml:space="preserve"> </w:t>
      </w:r>
      <w:r w:rsidR="00D03E7F">
        <w:t xml:space="preserve">Yang </w:t>
      </w:r>
      <w:r w:rsidR="00D03E7F" w:rsidRPr="008273C1">
        <w:rPr>
          <w:i/>
        </w:rPr>
        <w:t>et al</w:t>
      </w:r>
      <w:r w:rsidR="00D03E7F">
        <w:t>.</w:t>
      </w:r>
      <w:r w:rsidR="00D03E7F" w:rsidRPr="00D03E7F">
        <w:t xml:space="preserve"> </w:t>
      </w:r>
      <w:r w:rsidR="00650A4A">
        <w:t>used</w:t>
      </w:r>
      <w:r w:rsidR="00650A4A" w:rsidRPr="00650A4A">
        <w:t xml:space="preserve"> machine learning methods to predict </w:t>
      </w:r>
      <w:r w:rsidR="00650A4A">
        <w:t>the</w:t>
      </w:r>
      <w:r w:rsidR="00650A4A" w:rsidRPr="00650A4A">
        <w:t xml:space="preserve"> risk of lower extremity amputations associated with canagliflozin</w:t>
      </w:r>
      <w:r w:rsidR="00650A4A">
        <w:t xml:space="preserve"> </w:t>
      </w:r>
      <w:r w:rsidR="00650A4A" w:rsidRPr="00650A4A">
        <w:t xml:space="preserve">among </w:t>
      </w:r>
      <w:r w:rsidR="00650A4A">
        <w:t xml:space="preserve">the </w:t>
      </w:r>
      <w:r w:rsidR="00650A4A" w:rsidRPr="00650A4A">
        <w:t>diabetes patients treated with canagliflozin</w:t>
      </w:r>
      <w:r w:rsidR="009026DD">
        <w:t xml:space="preserve"> </w:t>
      </w:r>
      <w:r w:rsidR="009026DD">
        <w:rPr>
          <w:lang w:val="en-GB"/>
        </w:rPr>
        <w:fldChar w:fldCharType="begin"/>
      </w:r>
      <w:r w:rsidR="003C5BDC">
        <w:rPr>
          <w:lang w:val="en-GB"/>
        </w:rPr>
        <w:instrText xml:space="preserve"> ADDIN EN.CITE &lt;EndNote&gt;&lt;Cite&gt;&lt;Author&gt;Yang&lt;/Author&gt;&lt;Year&gt;2021&lt;/Year&gt;&lt;RecNum&gt;36&lt;/RecNum&gt;&lt;DisplayText&gt;(19)&lt;/DisplayText&gt;&lt;record&gt;&lt;rec-number&gt;36&lt;/rec-number&gt;&lt;foreign-keys&gt;&lt;key app="EN" db-id="traeztzeiwvfvhe9wxqv99d4fpd59rfve595" timestamp="1670184518"&gt;36&lt;/key&gt;&lt;/foreign-keys&gt;&lt;ref-type name="Journal Article"&gt;17&lt;/ref-type&gt;&lt;contributors&gt;&lt;authors&gt;&lt;author&gt;Yang, Lanting&lt;/author&gt;&lt;author&gt;Gabriel, Nico&lt;/author&gt;&lt;author&gt;Hernandez, Inmaculada&lt;/author&gt;&lt;author&gt;Winterstein, Almut G.&lt;/author&gt;&lt;author&gt;Guo, Jingchuan&lt;/author&gt;&lt;/authors&gt;&lt;/contributors&gt;&lt;titles&gt;&lt;title&gt;Using machine learning to identify diabetes patients with canagliflozin prescriptions at high-risk of lower extremity amputation using real-world data&lt;/title&gt;&lt;secondary-title&gt;Pharmacoepidemiology and Drug Safety&lt;/secondary-title&gt;&lt;/titles&gt;&lt;periodical&gt;&lt;full-title&gt;Pharmacoepidemiology and Drug Safety&lt;/full-title&gt;&lt;/periodical&gt;&lt;pages&gt;644-651&lt;/pages&gt;&lt;volume&gt;30&lt;/volume&gt;&lt;number&gt;5&lt;/number&gt;&lt;keywords&gt;&lt;keyword&gt;canagliflozin&lt;/keyword&gt;&lt;keyword&gt;lower extremity amputation&lt;/keyword&gt;&lt;keyword&gt;machine-learning&lt;/keyword&gt;&lt;/keywords&gt;&lt;dates&gt;&lt;year&gt;2021&lt;/year&gt;&lt;pub-dates&gt;&lt;date&gt;2021/05/01&lt;/date&gt;&lt;/pub-dates&gt;&lt;/dates&gt;&lt;publisher&gt;John Wiley &amp;amp; Sons, Ltd&lt;/publisher&gt;&lt;isbn&gt;1053-8569&lt;/isbn&gt;&lt;work-type&gt;https://doi.org/10.1002/pds.5206&lt;/work-type&gt;&lt;urls&gt;&lt;related-urls&gt;&lt;url&gt;https://doi.org/10.1002/pds.5206&lt;/url&gt;&lt;/related-urls&gt;&lt;/urls&gt;&lt;electronic-resource-num&gt;https://doi.org/10.1002/pds.5206&lt;/electronic-resource-num&gt;&lt;access-date&gt;2022/12/04&lt;/access-date&gt;&lt;/record&gt;&lt;/Cite&gt;&lt;/EndNote&gt;</w:instrText>
      </w:r>
      <w:r w:rsidR="009026DD">
        <w:rPr>
          <w:lang w:val="en-GB"/>
        </w:rPr>
        <w:fldChar w:fldCharType="separate"/>
      </w:r>
      <w:r w:rsidR="003C5BDC">
        <w:rPr>
          <w:noProof/>
          <w:lang w:val="en-GB"/>
        </w:rPr>
        <w:t>(19)</w:t>
      </w:r>
      <w:r w:rsidR="009026DD">
        <w:rPr>
          <w:lang w:val="en-GB"/>
        </w:rPr>
        <w:fldChar w:fldCharType="end"/>
      </w:r>
      <w:r w:rsidR="00D03E7F">
        <w:t>. Zou</w:t>
      </w:r>
      <w:r w:rsidR="00D30CE6">
        <w:t xml:space="preserve"> </w:t>
      </w:r>
      <w:r w:rsidR="009F7A40" w:rsidRPr="00400BD5">
        <w:rPr>
          <w:i/>
        </w:rPr>
        <w:t>et al</w:t>
      </w:r>
      <w:r w:rsidR="009F7A40">
        <w:t>. investigated if</w:t>
      </w:r>
      <w:r w:rsidR="009F7A40" w:rsidRPr="009F7A40">
        <w:t xml:space="preserve"> diabetes subgroups, identified by data-driven clustering or supervised machine learning methods,</w:t>
      </w:r>
      <w:r w:rsidR="009F7A40">
        <w:t xml:space="preserve"> </w:t>
      </w:r>
      <w:r w:rsidR="009F7A40" w:rsidRPr="009F7A40">
        <w:t>respond differently to canagliflozin</w:t>
      </w:r>
      <w:r w:rsidR="0036482C">
        <w:t xml:space="preserve"> </w:t>
      </w:r>
      <w:r w:rsidR="0036482C">
        <w:fldChar w:fldCharType="begin"/>
      </w:r>
      <w:r w:rsidR="003C5BDC">
        <w:instrText xml:space="preserve"> ADDIN EN.CITE &lt;EndNote&gt;&lt;Cite&gt;&lt;Author&gt;Zou&lt;/Author&gt;&lt;Year&gt;2022&lt;/Year&gt;&lt;RecNum&gt;20&lt;/RecNum&gt;&lt;DisplayText&gt;(20)&lt;/DisplayText&gt;&lt;record&gt;&lt;rec-number&gt;20&lt;/rec-number&gt;&lt;foreign-keys&gt;&lt;key app="EN" db-id="traeztzeiwvfvhe9wxqv99d4fpd59rfve595" timestamp="1669505340"&gt;20&lt;/key&gt;&lt;/foreign-keys&gt;&lt;ref-type name="Journal Article"&gt;17&lt;/ref-type&gt;&lt;contributors&gt;&lt;authors&gt;&lt;author&gt;Zou, Xiantong&lt;/author&gt;&lt;author&gt;Huang, Qi&lt;/author&gt;&lt;author&gt;Luo, Yingying&lt;/author&gt;&lt;author&gt;Ren, Qian&lt;/author&gt;&lt;author&gt;Han, Xueyao&lt;/author&gt;&lt;author&gt;Zhou, Xianghai&lt;/author&gt;&lt;author&gt;Ji, Linong&lt;/author&gt;&lt;/authors&gt;&lt;/contributors&gt;&lt;titles&gt;&lt;title&gt;The efficacy of canagliflozin in diabetes subgroups stratified by data-driven clustering or a supervised machine learning method: a post hoc analysis of canagliflozin clinical trial data&lt;/title&gt;&lt;secondary-title&gt;Diabetologia&lt;/secondary-title&gt;&lt;/titles&gt;&lt;periodical&gt;&lt;full-title&gt;Diabetologia&lt;/full-title&gt;&lt;/periodical&gt;&lt;pages&gt;1424-1435&lt;/pages&gt;&lt;volume&gt;65&lt;/volume&gt;&lt;number&gt;9&lt;/number&gt;&lt;dates&gt;&lt;year&gt;2022&lt;/year&gt;&lt;/dates&gt;&lt;isbn&gt;1432-0428&lt;/isbn&gt;&lt;urls&gt;&lt;/urls&gt;&lt;/record&gt;&lt;/Cite&gt;&lt;/EndNote&gt;</w:instrText>
      </w:r>
      <w:r w:rsidR="0036482C">
        <w:fldChar w:fldCharType="separate"/>
      </w:r>
      <w:r w:rsidR="003C5BDC">
        <w:rPr>
          <w:noProof/>
        </w:rPr>
        <w:t>(20)</w:t>
      </w:r>
      <w:r w:rsidR="0036482C">
        <w:fldChar w:fldCharType="end"/>
      </w:r>
      <w:r w:rsidR="00D03E7F">
        <w:t>.</w:t>
      </w:r>
      <w:r w:rsidR="009F7A40">
        <w:t xml:space="preserve"> The results showed </w:t>
      </w:r>
      <w:r w:rsidR="009F7A40" w:rsidRPr="009F7A40">
        <w:t xml:space="preserve">different responses </w:t>
      </w:r>
      <w:r w:rsidR="009F7A40">
        <w:t>among d</w:t>
      </w:r>
      <w:r w:rsidR="009F7A40" w:rsidRPr="009F7A40">
        <w:t>ata-driven clusters of individuals to canagliflozin in glucose lowering but not renal outcome prevention</w:t>
      </w:r>
      <w:r w:rsidR="009F7A40">
        <w:t>.</w:t>
      </w:r>
    </w:p>
    <w:p w14:paraId="2E6F0C67" w14:textId="77777777" w:rsidR="00640694" w:rsidRDefault="00640694" w:rsidP="009F7A40"/>
    <w:p w14:paraId="73589513" w14:textId="26FF127E" w:rsidR="0036482C" w:rsidRDefault="00DB4081" w:rsidP="0036482C">
      <w:pPr>
        <w:pStyle w:val="ListParagraph"/>
        <w:numPr>
          <w:ilvl w:val="0"/>
          <w:numId w:val="3"/>
        </w:numPr>
        <w:ind w:firstLineChars="0"/>
      </w:pPr>
      <w:r>
        <w:t>A</w:t>
      </w:r>
      <w:r w:rsidR="0037048D" w:rsidRPr="00504D19">
        <w:t>lpha</w:t>
      </w:r>
      <w:r w:rsidR="0037048D" w:rsidRPr="00F04B9C">
        <w:t xml:space="preserve"> </w:t>
      </w:r>
      <w:r w:rsidR="0036482C" w:rsidRPr="00F04B9C">
        <w:t>1‐adrenoceptor antagonists</w:t>
      </w:r>
    </w:p>
    <w:p w14:paraId="01D925C9" w14:textId="0DFAB0A2" w:rsidR="00EA644D" w:rsidRDefault="0036482C" w:rsidP="002955AF">
      <w:pPr>
        <w:ind w:firstLine="360"/>
      </w:pPr>
      <w:r w:rsidRPr="00504D19">
        <w:t xml:space="preserve">The alpha-1 adrenergic receptor antagonists are a family of agents that bind to and inhibit type 1 alpha-adrenergic receptors and thus inhibit smooth muscle contraction. </w:t>
      </w:r>
      <w:r>
        <w:t>It</w:t>
      </w:r>
      <w:r w:rsidRPr="00BD5ECD">
        <w:t xml:space="preserve"> might have a potential role in treating DM</w:t>
      </w:r>
      <w:r>
        <w:t xml:space="preserve"> but</w:t>
      </w:r>
      <w:r w:rsidRPr="00504D19">
        <w:t xml:space="preserve"> has not been recommended</w:t>
      </w:r>
      <w:r>
        <w:t xml:space="preserve"> yet in many guidelines </w:t>
      </w:r>
      <w:r w:rsidRPr="00504D19">
        <w:fldChar w:fldCharType="begin"/>
      </w:r>
      <w:r w:rsidR="003C5BDC">
        <w:instrText xml:space="preserve"> ADDIN EN.CITE &lt;EndNote&gt;&lt;Cite&gt;&lt;Author&gt;Traish&lt;/Author&gt;&lt;Year&gt;2000&lt;/Year&gt;&lt;RecNum&gt;17&lt;/RecNum&gt;&lt;DisplayText&gt;(26)&lt;/DisplayText&gt;&lt;record&gt;&lt;rec-number&gt;17&lt;/rec-number&gt;&lt;foreign-keys&gt;&lt;key app="EN" db-id="traeztzeiwvfvhe9wxqv99d4fpd59rfve595" timestamp="1669505339"&gt;17&lt;/key&gt;&lt;/foreign-keys&gt;&lt;ref-type name="Journal Article"&gt;17&lt;/ref-type&gt;&lt;contributors&gt;&lt;authors&gt;&lt;author&gt;Traish, A&lt;/author&gt;&lt;author&gt;Kim, NN&lt;/author&gt;&lt;author&gt;Moreland, RB&lt;/author&gt;&lt;author&gt;Goldstein, I&lt;/author&gt;&lt;/authors&gt;&lt;/contributors&gt;&lt;titles&gt;&lt;title&gt;Role of alpha adrenergic receptors in erectile function&lt;/title&gt;&lt;secondary-title&gt;International journal of impotence research&lt;/secondary-title&gt;&lt;/titles&gt;&lt;periodical&gt;&lt;full-title&gt;International journal of impotence research&lt;/full-title&gt;&lt;/periodical&gt;&lt;pages&gt;S48-S63&lt;/pages&gt;&lt;volume&gt;12&lt;/volume&gt;&lt;number&gt;1&lt;/number&gt;&lt;dates&gt;&lt;year&gt;2000&lt;/year&gt;&lt;/dates&gt;&lt;isbn&gt;1476-5489&lt;/isbn&gt;&lt;urls&gt;&lt;/urls&gt;&lt;/record&gt;&lt;/Cite&gt;&lt;/EndNote&gt;</w:instrText>
      </w:r>
      <w:r w:rsidRPr="00504D19">
        <w:fldChar w:fldCharType="separate"/>
      </w:r>
      <w:r w:rsidR="003C5BDC">
        <w:rPr>
          <w:noProof/>
        </w:rPr>
        <w:t>(26)</w:t>
      </w:r>
      <w:r w:rsidRPr="00504D19">
        <w:fldChar w:fldCharType="end"/>
      </w:r>
      <w:r w:rsidRPr="00504D19">
        <w:t xml:space="preserve">. </w:t>
      </w:r>
      <w:r w:rsidR="0037048D">
        <w:t xml:space="preserve">Based on machine learning and big data, </w:t>
      </w:r>
      <w:proofErr w:type="spellStart"/>
      <w:r w:rsidRPr="00504D19">
        <w:t>Koren</w:t>
      </w:r>
      <w:proofErr w:type="spellEnd"/>
      <w:r w:rsidR="0037048D">
        <w:t xml:space="preserve"> </w:t>
      </w:r>
      <w:r w:rsidR="0037048D" w:rsidRPr="009A76DF">
        <w:rPr>
          <w:i/>
        </w:rPr>
        <w:t>et al</w:t>
      </w:r>
      <w:r w:rsidR="0037048D">
        <w:t xml:space="preserve">. compared the treatment efficacy of </w:t>
      </w:r>
      <w:r w:rsidR="002D44E9">
        <w:t xml:space="preserve">alpha </w:t>
      </w:r>
      <w:r w:rsidR="0037048D" w:rsidRPr="0037048D">
        <w:t>1-adrenoceptor antagonists</w:t>
      </w:r>
      <w:r w:rsidR="0037048D">
        <w:t xml:space="preserve"> and </w:t>
      </w:r>
      <w:r w:rsidR="0001598C">
        <w:t xml:space="preserve">other </w:t>
      </w:r>
      <w:r w:rsidR="0037048D">
        <w:t xml:space="preserve">medication </w:t>
      </w:r>
      <w:r w:rsidR="0001598C">
        <w:t xml:space="preserve">classes for </w:t>
      </w:r>
      <w:r w:rsidR="00F54C63">
        <w:t>diabetes</w:t>
      </w:r>
      <w:r w:rsidR="0037048D">
        <w:t xml:space="preserve"> control</w:t>
      </w:r>
      <w:r w:rsidRPr="00504D19">
        <w:t xml:space="preserve"> </w:t>
      </w:r>
      <w:r w:rsidRPr="00504D19">
        <w:fldChar w:fldCharType="begin"/>
      </w:r>
      <w:r w:rsidR="003C5BDC">
        <w:instrText xml:space="preserve"> ADDIN EN.CITE &lt;EndNote&gt;&lt;Cite&gt;&lt;Author&gt;Koren&lt;/Author&gt;&lt;Year&gt;2019&lt;/Year&gt;&lt;RecNum&gt;9&lt;/RecNum&gt;&lt;DisplayText&gt;(15)&lt;/DisplayText&gt;&lt;record&gt;&lt;rec-number&gt;9&lt;/rec-number&gt;&lt;foreign-keys&gt;&lt;key app="EN" db-id="traeztzeiwvfvhe9wxqv99d4fpd59rfve595" timestamp="1669505337"&gt;9&lt;/key&gt;&lt;/foreign-keys&gt;&lt;ref-type name="Journal Article"&gt;17&lt;/ref-type&gt;&lt;contributors&gt;&lt;authors&gt;&lt;author&gt;Koren, Gideon&lt;/author&gt;&lt;author&gt;Nordon, Galia&lt;/author&gt;&lt;author&gt;Radinsky, Kira&lt;/author&gt;&lt;author&gt;Shalev, Varda&lt;/author&gt;&lt;/authors&gt;&lt;/contributors&gt;&lt;titles&gt;&lt;title&gt;Identification of repurposable drugs with beneficial effects on glucose control in type 2 diabetes using machine learning&lt;/title&gt;&lt;secondary-title&gt;Pharmacology Research &amp;amp; Perspectives&lt;/secondary-title&gt;&lt;/titles&gt;&lt;periodical&gt;&lt;full-title&gt;Pharmacology Research &amp;amp; Perspectives&lt;/full-title&gt;&lt;/periodical&gt;&lt;pages&gt;e00529&lt;/pages&gt;&lt;volume&gt;7&lt;/volume&gt;&lt;number&gt;6&lt;/number&gt;&lt;dates&gt;&lt;year&gt;2019&lt;/year&gt;&lt;/dates&gt;&lt;isbn&gt;2052-1707&lt;/isbn&gt;&lt;urls&gt;&lt;/urls&gt;&lt;/record&gt;&lt;/Cite&gt;&lt;/EndNote&gt;</w:instrText>
      </w:r>
      <w:r w:rsidRPr="00504D19">
        <w:fldChar w:fldCharType="separate"/>
      </w:r>
      <w:r w:rsidR="003C5BDC">
        <w:rPr>
          <w:noProof/>
        </w:rPr>
        <w:t>(15)</w:t>
      </w:r>
      <w:r w:rsidRPr="00504D19">
        <w:fldChar w:fldCharType="end"/>
      </w:r>
      <w:r w:rsidR="0037048D">
        <w:t xml:space="preserve">. The authors suggested that </w:t>
      </w:r>
      <w:r w:rsidR="0037048D" w:rsidRPr="00504D19">
        <w:t>alpha</w:t>
      </w:r>
      <w:r w:rsidR="0037048D" w:rsidRPr="0037048D">
        <w:t xml:space="preserve"> 1-adrenoceptor antagonists</w:t>
      </w:r>
      <w:r w:rsidR="0037048D">
        <w:t xml:space="preserve"> have promising treatment efficacy and warrant further investigation.</w:t>
      </w:r>
    </w:p>
    <w:p w14:paraId="1F069010" w14:textId="3A4B9D2A" w:rsidR="0036482C" w:rsidRDefault="0037048D" w:rsidP="00D03E7F">
      <w:r>
        <w:t xml:space="preserve"> </w:t>
      </w:r>
    </w:p>
    <w:p w14:paraId="1AB67983" w14:textId="7B84CB64" w:rsidR="002F3F5D" w:rsidRPr="002F3F5D" w:rsidRDefault="00EA644D" w:rsidP="002F3F5D">
      <w:pPr>
        <w:pStyle w:val="ListParagraph"/>
        <w:numPr>
          <w:ilvl w:val="0"/>
          <w:numId w:val="3"/>
        </w:numPr>
        <w:ind w:firstLineChars="0"/>
      </w:pPr>
      <w:r>
        <w:t>C</w:t>
      </w:r>
      <w:r w:rsidR="002F3F5D">
        <w:t>ombination</w:t>
      </w:r>
      <w:r>
        <w:t>s of anti-diabetic drugs</w:t>
      </w:r>
    </w:p>
    <w:p w14:paraId="65606231" w14:textId="116176C3" w:rsidR="0092433F" w:rsidRDefault="003340B7" w:rsidP="002955AF">
      <w:pPr>
        <w:ind w:firstLine="360"/>
      </w:pPr>
      <w:r>
        <w:t>Current recommendation is sequential addition of oral agents to metformin, which has been the standard of care. Indeed, there are data supporting initial combination therapy but it is not mainstream use</w:t>
      </w:r>
      <w:r>
        <w:rPr>
          <w:lang w:val="en"/>
        </w:rPr>
        <w:t xml:space="preserve"> </w:t>
      </w:r>
      <w:r w:rsidR="0092433F">
        <w:rPr>
          <w:lang w:val="en"/>
        </w:rPr>
        <w:fldChar w:fldCharType="begin"/>
      </w:r>
      <w:r w:rsidR="003C5BDC">
        <w:rPr>
          <w:lang w:val="en"/>
        </w:rPr>
        <w:instrText xml:space="preserve"> ADDIN EN.CITE &lt;EndNote&gt;&lt;Cite&gt;&lt;Author&gt;Vilar&lt;/Author&gt;&lt;Year&gt;2010&lt;/Year&gt;&lt;RecNum&gt;21&lt;/RecNum&gt;&lt;DisplayText&gt;(27)&lt;/DisplayText&gt;&lt;record&gt;&lt;rec-number&gt;21&lt;/rec-number&gt;&lt;foreign-keys&gt;&lt;key app="EN" db-id="traeztzeiwvfvhe9wxqv99d4fpd59rfve595" timestamp="1669505340"&gt;21&lt;/key&gt;&lt;/foreign-keys&gt;&lt;ref-type name="Journal Article"&gt;17&lt;/ref-type&gt;&lt;contributors&gt;&lt;authors&gt;&lt;author&gt;Vilar, Lucio&lt;/author&gt;&lt;author&gt;Canadas, Viviane&lt;/author&gt;&lt;author&gt;Arruda, Maria Juliana&lt;/author&gt;&lt;author&gt;Arahata, Carla&lt;/author&gt;&lt;author&gt;Agra, Rodrigo&lt;/author&gt;&lt;author&gt;Pontes, Lisete&lt;/author&gt;&lt;author&gt;Montenegro, Larissa&lt;/author&gt;&lt;author&gt;Vilar, Clarice Freitas&lt;/author&gt;&lt;author&gt;Albuquerque, José Luciano&lt;/author&gt;&lt;author&gt;Gusmão, Amaro&lt;/author&gt;&lt;/authors&gt;&lt;/contributors&gt;&lt;titles&gt;&lt;title&gt;Comparison of metformin, gliclazide MR and rosiglitazone in monotherapy and in combination for type 2 diabetes&lt;/title&gt;&lt;secondary-title&gt;Arquivos Brasileiros de Endocrinologia &amp;amp; Metabologia&lt;/secondary-title&gt;&lt;/titles&gt;&lt;periodical&gt;&lt;full-title&gt;Arquivos Brasileiros de Endocrinologia &amp;amp; Metabologia&lt;/full-title&gt;&lt;/periodical&gt;&lt;pages&gt;311-318&lt;/pages&gt;&lt;volume&gt;54&lt;/volume&gt;&lt;dates&gt;&lt;year&gt;2010&lt;/year&gt;&lt;/dates&gt;&lt;isbn&gt;1677-9487&lt;/isbn&gt;&lt;urls&gt;&lt;/urls&gt;&lt;/record&gt;&lt;/Cite&gt;&lt;/EndNote&gt;</w:instrText>
      </w:r>
      <w:r w:rsidR="0092433F">
        <w:rPr>
          <w:lang w:val="en"/>
        </w:rPr>
        <w:fldChar w:fldCharType="separate"/>
      </w:r>
      <w:r w:rsidR="003C5BDC">
        <w:rPr>
          <w:noProof/>
          <w:lang w:val="en"/>
        </w:rPr>
        <w:t>(27)</w:t>
      </w:r>
      <w:r w:rsidR="0092433F">
        <w:rPr>
          <w:lang w:val="en"/>
        </w:rPr>
        <w:fldChar w:fldCharType="end"/>
      </w:r>
      <w:r w:rsidR="0092433F">
        <w:rPr>
          <w:rFonts w:hint="eastAsia"/>
        </w:rPr>
        <w:t>.</w:t>
      </w:r>
      <w:r w:rsidR="0092433F">
        <w:t xml:space="preserve"> </w:t>
      </w:r>
      <w:r>
        <w:t>To address the research gap in the optimization of combination therapy</w:t>
      </w:r>
      <w:r w:rsidR="0092433F">
        <w:t xml:space="preserve">, </w:t>
      </w:r>
      <w:proofErr w:type="spellStart"/>
      <w:r w:rsidR="0092433F">
        <w:t>Eghbali-Zarch</w:t>
      </w:r>
      <w:proofErr w:type="spellEnd"/>
      <w:r w:rsidR="0092433F">
        <w:t xml:space="preserve"> </w:t>
      </w:r>
      <w:r w:rsidR="0092433F" w:rsidRPr="00BF0C91">
        <w:rPr>
          <w:rFonts w:hint="eastAsia"/>
          <w:i/>
        </w:rPr>
        <w:t>et</w:t>
      </w:r>
      <w:r w:rsidR="00D03E7F" w:rsidRPr="00BF0C91">
        <w:rPr>
          <w:i/>
        </w:rPr>
        <w:t xml:space="preserve"> al</w:t>
      </w:r>
      <w:r>
        <w:t xml:space="preserve">. </w:t>
      </w:r>
      <w:r w:rsidR="006A31C0">
        <w:t xml:space="preserve">used </w:t>
      </w:r>
      <w:r w:rsidR="0092433F">
        <w:t xml:space="preserve">a </w:t>
      </w:r>
      <w:r w:rsidR="006A31C0">
        <w:t>M</w:t>
      </w:r>
      <w:r w:rsidR="006A31C0" w:rsidRPr="002861FB">
        <w:t xml:space="preserve">arkov </w:t>
      </w:r>
      <w:r w:rsidR="0092433F" w:rsidRPr="002861FB">
        <w:t>decision process</w:t>
      </w:r>
      <w:r w:rsidR="0092433F">
        <w:t xml:space="preserve"> to </w:t>
      </w:r>
      <w:r w:rsidR="006A31C0">
        <w:t xml:space="preserve">find </w:t>
      </w:r>
      <w:r w:rsidR="0092433F">
        <w:t xml:space="preserve">the best dosing regimen </w:t>
      </w:r>
      <w:r w:rsidR="0092433F">
        <w:lastRenderedPageBreak/>
        <w:t xml:space="preserve">between </w:t>
      </w:r>
      <w:r w:rsidR="006A31C0">
        <w:t>m</w:t>
      </w:r>
      <w:r w:rsidR="006A31C0" w:rsidRPr="00670BD4">
        <w:t>etformin</w:t>
      </w:r>
      <w:r w:rsidR="0092433F" w:rsidRPr="00670BD4">
        <w:t xml:space="preserve">, </w:t>
      </w:r>
      <w:r w:rsidR="006A31C0">
        <w:t>s</w:t>
      </w:r>
      <w:r w:rsidR="006A31C0" w:rsidRPr="00670BD4">
        <w:t>ulfonylurea</w:t>
      </w:r>
      <w:r w:rsidR="0092433F" w:rsidRPr="00670BD4">
        <w:t xml:space="preserve">, and </w:t>
      </w:r>
      <w:r w:rsidR="006A31C0">
        <w:t>i</w:t>
      </w:r>
      <w:r w:rsidR="006A31C0" w:rsidRPr="00670BD4">
        <w:t>nsulin</w:t>
      </w:r>
      <w:r w:rsidR="006A31C0">
        <w:t xml:space="preserve"> </w:t>
      </w:r>
      <w:r>
        <w:fldChar w:fldCharType="begin"/>
      </w:r>
      <w:r w:rsidR="003C5BDC">
        <w:instrText xml:space="preserve"> ADDIN EN.CITE &lt;EndNote&gt;&lt;Cite&gt;&lt;Author&gt;Eghbali-Zarch&lt;/Author&gt;&lt;Year&gt;2019&lt;/Year&gt;&lt;RecNum&gt;7&lt;/RecNum&gt;&lt;DisplayText&gt;(11)&lt;/DisplayText&gt;&lt;record&gt;&lt;rec-number&gt;7&lt;/rec-number&gt;&lt;foreign-keys&gt;&lt;key app="EN" db-id="traeztzeiwvfvhe9wxqv99d4fpd59rfve595" timestamp="1669505336"&gt;7&lt;/key&gt;&lt;/foreign-keys&gt;&lt;ref-type name="Journal Article"&gt;17&lt;/ref-type&gt;&lt;contributors&gt;&lt;authors&gt;&lt;author&gt;Eghbali-Zarch, Maryam&lt;/author&gt;&lt;author&gt;Tavakkoli-Moghaddam, Reza&lt;/author&gt;&lt;author&gt;Esfahanian, Fatemeh&lt;/author&gt;&lt;author&gt;Azaron, Amir&lt;/author&gt;&lt;author&gt;Sepehri, Mohammad Mehdi&lt;/author&gt;&lt;/authors&gt;&lt;/contributors&gt;&lt;titles&gt;&lt;title&gt;A Markov decision process for modeling adverse drug reactions in medication treatment of type 2 diabetes&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793-811&lt;/pages&gt;&lt;volume&gt;233&lt;/volume&gt;&lt;number&gt;8&lt;/number&gt;&lt;dates&gt;&lt;year&gt;2019&lt;/year&gt;&lt;/dates&gt;&lt;isbn&gt;0954-4119&lt;/isbn&gt;&lt;urls&gt;&lt;/urls&gt;&lt;/record&gt;&lt;/Cite&gt;&lt;/EndNote&gt;</w:instrText>
      </w:r>
      <w:r>
        <w:fldChar w:fldCharType="separate"/>
      </w:r>
      <w:r w:rsidR="003C5BDC">
        <w:rPr>
          <w:noProof/>
        </w:rPr>
        <w:t>(11)</w:t>
      </w:r>
      <w:r>
        <w:fldChar w:fldCharType="end"/>
      </w:r>
      <w:r w:rsidR="0092433F">
        <w:t>. T</w:t>
      </w:r>
      <w:r w:rsidR="0092433F" w:rsidRPr="002861FB">
        <w:t>he model can be extended to consider other anti-diabetic medications and include the determination of the optimal dosing regimen for diabetes patients</w:t>
      </w:r>
      <w:r w:rsidR="006A31C0">
        <w:t xml:space="preserve"> as a </w:t>
      </w:r>
      <w:r w:rsidR="0036482C">
        <w:t xml:space="preserve">novel </w:t>
      </w:r>
      <w:r w:rsidR="006A31C0">
        <w:t>pathway towards precise medicine</w:t>
      </w:r>
      <w:r w:rsidR="0092433F">
        <w:t>.</w:t>
      </w:r>
    </w:p>
    <w:p w14:paraId="3DA3D635" w14:textId="77777777" w:rsidR="00AF337F" w:rsidRDefault="00AF337F"/>
    <w:p w14:paraId="515D7204" w14:textId="030BB99E" w:rsidR="00F04B9C" w:rsidRDefault="00F04B9C" w:rsidP="00F04B9C">
      <w:pPr>
        <w:rPr>
          <w:lang w:val="en"/>
        </w:rPr>
      </w:pPr>
      <w:r w:rsidRPr="000C7478">
        <w:rPr>
          <w:lang w:val="en"/>
        </w:rPr>
        <w:t xml:space="preserve">### </w:t>
      </w:r>
      <w:r w:rsidR="005D67E5">
        <w:rPr>
          <w:lang w:val="en"/>
        </w:rPr>
        <w:t>T</w:t>
      </w:r>
      <w:r w:rsidRPr="000C7478">
        <w:rPr>
          <w:lang w:val="en"/>
        </w:rPr>
        <w:t>he result of algorithm</w:t>
      </w:r>
    </w:p>
    <w:p w14:paraId="08EBD73A" w14:textId="18FC354F" w:rsidR="003C1C7E" w:rsidRPr="000C7478" w:rsidRDefault="00773224" w:rsidP="002955AF">
      <w:pPr>
        <w:ind w:firstLine="420"/>
        <w:rPr>
          <w:lang w:val="en"/>
        </w:rPr>
      </w:pPr>
      <w:r>
        <w:rPr>
          <w:lang w:val="en"/>
        </w:rPr>
        <w:t>V</w:t>
      </w:r>
      <w:r w:rsidR="000F2CFB">
        <w:rPr>
          <w:lang w:val="en"/>
        </w:rPr>
        <w:t>arious AI algorithms</w:t>
      </w:r>
      <w:r w:rsidR="003C1C7E" w:rsidRPr="000C7478">
        <w:rPr>
          <w:lang w:val="en"/>
        </w:rPr>
        <w:t xml:space="preserve"> </w:t>
      </w:r>
      <w:r w:rsidR="008D7569">
        <w:rPr>
          <w:lang w:val="en"/>
        </w:rPr>
        <w:t>have been</w:t>
      </w:r>
      <w:r w:rsidR="008D7569" w:rsidRPr="000C7478">
        <w:rPr>
          <w:lang w:val="en"/>
        </w:rPr>
        <w:t xml:space="preserve"> </w:t>
      </w:r>
      <w:r w:rsidR="003C1C7E" w:rsidRPr="000C7478">
        <w:rPr>
          <w:lang w:val="en"/>
        </w:rPr>
        <w:t>used in predicting treatment response in DM research</w:t>
      </w:r>
      <w:r w:rsidR="000F2CFB">
        <w:rPr>
          <w:lang w:val="en"/>
        </w:rPr>
        <w:t>,</w:t>
      </w:r>
      <w:r w:rsidR="003C1C7E" w:rsidRPr="000C7478">
        <w:rPr>
          <w:lang w:val="en"/>
        </w:rPr>
        <w:t xml:space="preserve"> mainly utilized in specified primary studies</w:t>
      </w:r>
      <w:r>
        <w:rPr>
          <w:lang w:val="en"/>
        </w:rPr>
        <w:t xml:space="preserve"> (Table 2)</w:t>
      </w:r>
      <w:r w:rsidR="003C1C7E" w:rsidRPr="000C7478">
        <w:rPr>
          <w:lang w:val="en"/>
        </w:rPr>
        <w:t>.</w:t>
      </w:r>
      <w:r w:rsidR="003C1C7E">
        <w:rPr>
          <w:lang w:val="en"/>
        </w:rPr>
        <w:t xml:space="preserve"> </w:t>
      </w:r>
      <w:r w:rsidR="000F2CFB">
        <w:rPr>
          <w:lang w:val="en"/>
        </w:rPr>
        <w:t xml:space="preserve">The </w:t>
      </w:r>
      <w:r w:rsidR="003C1C7E">
        <w:rPr>
          <w:lang w:val="en"/>
        </w:rPr>
        <w:t>n</w:t>
      </w:r>
      <w:r w:rsidR="003C1C7E" w:rsidRPr="00881D67">
        <w:rPr>
          <w:lang w:val="en"/>
        </w:rPr>
        <w:t>eural networks and ensemble tree models</w:t>
      </w:r>
      <w:r w:rsidR="00B00C02">
        <w:rPr>
          <w:lang w:val="en"/>
        </w:rPr>
        <w:t xml:space="preserve"> are more common</w:t>
      </w:r>
      <w:r w:rsidR="000F2CFB">
        <w:rPr>
          <w:lang w:val="en"/>
        </w:rPr>
        <w:t>, while s</w:t>
      </w:r>
      <w:r w:rsidR="003C1C7E">
        <w:rPr>
          <w:lang w:val="en"/>
        </w:rPr>
        <w:t xml:space="preserve">ingle decision trees </w:t>
      </w:r>
      <w:r w:rsidR="00B00C02">
        <w:rPr>
          <w:lang w:val="en"/>
        </w:rPr>
        <w:t xml:space="preserve">were </w:t>
      </w:r>
      <w:r w:rsidR="000F2CFB">
        <w:rPr>
          <w:lang w:val="en"/>
        </w:rPr>
        <w:t>also investigated</w:t>
      </w:r>
      <w:r w:rsidR="003C1C7E">
        <w:rPr>
          <w:rFonts w:hint="eastAsia"/>
          <w:lang w:val="en"/>
        </w:rPr>
        <w:t>.</w:t>
      </w:r>
      <w:r w:rsidR="003C1C7E" w:rsidRPr="000C7478">
        <w:rPr>
          <w:lang w:val="en"/>
        </w:rPr>
        <w:t xml:space="preserve"> </w:t>
      </w:r>
    </w:p>
    <w:p w14:paraId="5AAC8264" w14:textId="049EF265" w:rsidR="0092433F" w:rsidRDefault="0092433F">
      <w:pPr>
        <w:rPr>
          <w:lang w:val="en"/>
        </w:rPr>
      </w:pPr>
    </w:p>
    <w:p w14:paraId="09BD87E0" w14:textId="6057838D" w:rsidR="00C03B96" w:rsidRPr="00246C7F" w:rsidRDefault="00C03B96" w:rsidP="00C03B96">
      <w:r>
        <w:rPr>
          <w:lang w:val="en"/>
        </w:rPr>
        <w:t>Table 2. Summary of the algorithms in included studies.</w:t>
      </w:r>
    </w:p>
    <w:p w14:paraId="5B421BFF" w14:textId="6BCBBDB8" w:rsidR="00C03B96" w:rsidRPr="008C0606" w:rsidRDefault="00C03B96"/>
    <w:tbl>
      <w:tblPr>
        <w:tblStyle w:val="TableGrid"/>
        <w:tblW w:w="9918" w:type="dxa"/>
        <w:tblLayout w:type="fixed"/>
        <w:tblLook w:val="04A0" w:firstRow="1" w:lastRow="0" w:firstColumn="1" w:lastColumn="0" w:noHBand="0" w:noVBand="1"/>
      </w:tblPr>
      <w:tblGrid>
        <w:gridCol w:w="1413"/>
        <w:gridCol w:w="1843"/>
        <w:gridCol w:w="3118"/>
        <w:gridCol w:w="1559"/>
        <w:gridCol w:w="1985"/>
      </w:tblGrid>
      <w:tr w:rsidR="00580E47" w:rsidRPr="00AF3B00" w14:paraId="2801515B" w14:textId="77777777" w:rsidTr="008C0606">
        <w:trPr>
          <w:trHeight w:val="1797"/>
        </w:trPr>
        <w:tc>
          <w:tcPr>
            <w:tcW w:w="1413" w:type="dxa"/>
          </w:tcPr>
          <w:p w14:paraId="26994751" w14:textId="77777777" w:rsidR="00580E47" w:rsidRPr="00AF3B00" w:rsidRDefault="00580E47" w:rsidP="00580E47">
            <w:pPr>
              <w:rPr>
                <w:lang w:val="en-GB"/>
              </w:rPr>
            </w:pPr>
            <w:r w:rsidRPr="00AF3B00">
              <w:rPr>
                <w:lang w:val="en-GB"/>
              </w:rPr>
              <w:t>S</w:t>
            </w:r>
            <w:r w:rsidRPr="00AF3B00">
              <w:rPr>
                <w:rFonts w:hint="eastAsia"/>
                <w:lang w:val="en-GB"/>
              </w:rPr>
              <w:t>tudy</w:t>
            </w:r>
          </w:p>
        </w:tc>
        <w:tc>
          <w:tcPr>
            <w:tcW w:w="1843" w:type="dxa"/>
          </w:tcPr>
          <w:p w14:paraId="61008A52" w14:textId="3436C1F3" w:rsidR="00580E47" w:rsidRDefault="00580E47" w:rsidP="00580E47">
            <w:pPr>
              <w:rPr>
                <w:lang w:val="en-GB"/>
              </w:rPr>
            </w:pPr>
            <w:r>
              <w:rPr>
                <w:lang w:val="en-GB"/>
              </w:rPr>
              <w:t>Drugs used in medication</w:t>
            </w:r>
          </w:p>
        </w:tc>
        <w:tc>
          <w:tcPr>
            <w:tcW w:w="3118" w:type="dxa"/>
          </w:tcPr>
          <w:p w14:paraId="6151C02C" w14:textId="3AA38425" w:rsidR="00580E47" w:rsidRPr="00AF3B00" w:rsidRDefault="00580E47" w:rsidP="00580E47">
            <w:pPr>
              <w:rPr>
                <w:lang w:val="en-GB"/>
              </w:rPr>
            </w:pPr>
            <w:r>
              <w:rPr>
                <w:lang w:val="en-GB"/>
              </w:rPr>
              <w:t>Algorithms</w:t>
            </w:r>
          </w:p>
        </w:tc>
        <w:tc>
          <w:tcPr>
            <w:tcW w:w="1559" w:type="dxa"/>
          </w:tcPr>
          <w:p w14:paraId="18463858" w14:textId="101CFB72" w:rsidR="00580E47" w:rsidRPr="00AF3B00" w:rsidRDefault="00580E47" w:rsidP="00EA05E2">
            <w:pPr>
              <w:rPr>
                <w:lang w:val="en-GB"/>
              </w:rPr>
            </w:pPr>
            <w:r>
              <w:rPr>
                <w:lang w:val="en-GB"/>
              </w:rPr>
              <w:t>T</w:t>
            </w:r>
            <w:r w:rsidRPr="00C03887">
              <w:rPr>
                <w:lang w:val="en-GB"/>
              </w:rPr>
              <w:t>raining</w:t>
            </w:r>
            <w:r>
              <w:rPr>
                <w:lang w:val="en-GB"/>
              </w:rPr>
              <w:t>/testing</w:t>
            </w:r>
            <w:r w:rsidRPr="00C03887">
              <w:rPr>
                <w:lang w:val="en-GB"/>
              </w:rPr>
              <w:t xml:space="preserve"> dataset (No. of subjects</w:t>
            </w:r>
            <w:r>
              <w:rPr>
                <w:lang w:val="en-GB"/>
              </w:rPr>
              <w:t xml:space="preserve"> or </w:t>
            </w:r>
            <w:r w:rsidRPr="00C03887">
              <w:rPr>
                <w:lang w:val="en-GB"/>
              </w:rPr>
              <w:t>data segments)</w:t>
            </w:r>
          </w:p>
        </w:tc>
        <w:tc>
          <w:tcPr>
            <w:tcW w:w="1985" w:type="dxa"/>
          </w:tcPr>
          <w:p w14:paraId="7D156F07" w14:textId="42E706BA" w:rsidR="00580E47" w:rsidRPr="00AF3B00" w:rsidRDefault="00580E47" w:rsidP="00580E47">
            <w:pPr>
              <w:rPr>
                <w:lang w:val="en-GB"/>
              </w:rPr>
            </w:pPr>
            <w:r>
              <w:rPr>
                <w:lang w:val="en-GB"/>
              </w:rPr>
              <w:t>Performance</w:t>
            </w:r>
          </w:p>
        </w:tc>
      </w:tr>
      <w:tr w:rsidR="00C403FC" w:rsidRPr="00AF3B00" w14:paraId="1BA3C198" w14:textId="77777777" w:rsidTr="008C0606">
        <w:trPr>
          <w:trHeight w:val="913"/>
        </w:trPr>
        <w:tc>
          <w:tcPr>
            <w:tcW w:w="1413" w:type="dxa"/>
          </w:tcPr>
          <w:p w14:paraId="6E1CA613" w14:textId="5903C13B" w:rsidR="00C403FC" w:rsidRPr="00AF3B00" w:rsidRDefault="00C403FC" w:rsidP="003C5BDC">
            <w:pPr>
              <w:rPr>
                <w:lang w:val="en-GB"/>
              </w:rPr>
            </w:pPr>
            <w:proofErr w:type="spellStart"/>
            <w:r w:rsidRPr="00AF3B00">
              <w:rPr>
                <w:lang w:val="en-GB"/>
              </w:rPr>
              <w:t>Eghbali-Zarch</w:t>
            </w:r>
            <w:proofErr w:type="spellEnd"/>
            <w:r w:rsidRPr="00AF3B00">
              <w:rPr>
                <w:lang w:val="en-GB"/>
              </w:rPr>
              <w:t xml:space="preserve"> </w:t>
            </w:r>
            <w:r w:rsidRPr="00773224">
              <w:rPr>
                <w:i/>
                <w:lang w:val="en-GB"/>
              </w:rPr>
              <w:t>et al</w:t>
            </w:r>
            <w:r w:rsidRPr="00AF3B00">
              <w:rPr>
                <w:lang w:val="en-GB"/>
              </w:rPr>
              <w:t>.</w:t>
            </w:r>
            <w:r>
              <w:rPr>
                <w:lang w:val="en-GB"/>
              </w:rPr>
              <w:t xml:space="preserve"> </w:t>
            </w:r>
            <w:r w:rsidRPr="00AF3B00">
              <w:rPr>
                <w:lang w:val="en-GB"/>
              </w:rPr>
              <w:t>2019</w:t>
            </w:r>
            <w:r>
              <w:rPr>
                <w:lang w:val="en-GB"/>
              </w:rPr>
              <w:t xml:space="preserve"> </w:t>
            </w:r>
            <w:r>
              <w:rPr>
                <w:lang w:val="en-GB"/>
              </w:rPr>
              <w:fldChar w:fldCharType="begin"/>
            </w:r>
            <w:r w:rsidR="003C5BDC">
              <w:rPr>
                <w:lang w:val="en-GB"/>
              </w:rPr>
              <w:instrText xml:space="preserve"> ADDIN EN.CITE &lt;EndNote&gt;&lt;Cite&gt;&lt;Author&gt;Eghbali-Zarch&lt;/Author&gt;&lt;Year&gt;2019&lt;/Year&gt;&lt;RecNum&gt;7&lt;/RecNum&gt;&lt;DisplayText&gt;(11)&lt;/DisplayText&gt;&lt;record&gt;&lt;rec-number&gt;7&lt;/rec-number&gt;&lt;foreign-keys&gt;&lt;key app="EN" db-id="traeztzeiwvfvhe9wxqv99d4fpd59rfve595" timestamp="1669505336"&gt;7&lt;/key&gt;&lt;/foreign-keys&gt;&lt;ref-type name="Journal Article"&gt;17&lt;/ref-type&gt;&lt;contributors&gt;&lt;authors&gt;&lt;author&gt;Eghbali-Zarch, Maryam&lt;/author&gt;&lt;author&gt;Tavakkoli-Moghaddam, Reza&lt;/author&gt;&lt;author&gt;Esfahanian, Fatemeh&lt;/author&gt;&lt;author&gt;Azaron, Amir&lt;/author&gt;&lt;author&gt;Sepehri, Mohammad Mehdi&lt;/author&gt;&lt;/authors&gt;&lt;/contributors&gt;&lt;titles&gt;&lt;title&gt;A Markov decision process for modeling adverse drug reactions in medication treatment of type 2 diabetes&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793-811&lt;/pages&gt;&lt;volume&gt;233&lt;/volume&gt;&lt;number&gt;8&lt;/number&gt;&lt;dates&gt;&lt;year&gt;2019&lt;/year&gt;&lt;/dates&gt;&lt;isbn&gt;0954-4119&lt;/isbn&gt;&lt;urls&gt;&lt;/urls&gt;&lt;/record&gt;&lt;/Cite&gt;&lt;/EndNote&gt;</w:instrText>
            </w:r>
            <w:r>
              <w:rPr>
                <w:lang w:val="en-GB"/>
              </w:rPr>
              <w:fldChar w:fldCharType="separate"/>
            </w:r>
            <w:r w:rsidR="003C5BDC">
              <w:rPr>
                <w:noProof/>
                <w:lang w:val="en-GB"/>
              </w:rPr>
              <w:t>(11)</w:t>
            </w:r>
            <w:r>
              <w:rPr>
                <w:lang w:val="en-GB"/>
              </w:rPr>
              <w:fldChar w:fldCharType="end"/>
            </w:r>
          </w:p>
        </w:tc>
        <w:tc>
          <w:tcPr>
            <w:tcW w:w="1843" w:type="dxa"/>
          </w:tcPr>
          <w:p w14:paraId="38532EC9" w14:textId="73DC968C" w:rsidR="00C403FC" w:rsidRPr="00C03B96" w:rsidRDefault="00DE0AB5" w:rsidP="00C403FC">
            <w:pPr>
              <w:rPr>
                <w:lang w:val="en-GB"/>
              </w:rPr>
            </w:pPr>
            <w:r>
              <w:rPr>
                <w:lang w:val="en-GB"/>
              </w:rPr>
              <w:t>M</w:t>
            </w:r>
            <w:r w:rsidR="00C403FC" w:rsidRPr="008F07FC">
              <w:rPr>
                <w:lang w:val="en-GB"/>
              </w:rPr>
              <w:t xml:space="preserve">etformin, </w:t>
            </w:r>
            <w:r w:rsidR="00C403FC">
              <w:rPr>
                <w:lang w:val="en-GB"/>
              </w:rPr>
              <w:t>s</w:t>
            </w:r>
            <w:r w:rsidR="00C403FC" w:rsidRPr="008F07FC">
              <w:rPr>
                <w:lang w:val="en-GB"/>
              </w:rPr>
              <w:t xml:space="preserve">ulfonylurea, and </w:t>
            </w:r>
            <w:r w:rsidR="00C403FC">
              <w:rPr>
                <w:lang w:val="en-GB"/>
              </w:rPr>
              <w:t>i</w:t>
            </w:r>
            <w:r w:rsidR="00C403FC" w:rsidRPr="008F07FC">
              <w:rPr>
                <w:lang w:val="en-GB"/>
              </w:rPr>
              <w:t>nsulin</w:t>
            </w:r>
          </w:p>
        </w:tc>
        <w:tc>
          <w:tcPr>
            <w:tcW w:w="3118" w:type="dxa"/>
          </w:tcPr>
          <w:p w14:paraId="5C1C0D2E" w14:textId="6A44B4B5" w:rsidR="00C403FC" w:rsidRPr="00AF3B00" w:rsidRDefault="00C403FC" w:rsidP="00C403FC">
            <w:pPr>
              <w:rPr>
                <w:lang w:val="en-GB"/>
              </w:rPr>
            </w:pPr>
            <w:r w:rsidRPr="00C03B96">
              <w:rPr>
                <w:lang w:val="en-GB"/>
              </w:rPr>
              <w:t>Markov decision model</w:t>
            </w:r>
          </w:p>
        </w:tc>
        <w:tc>
          <w:tcPr>
            <w:tcW w:w="1559" w:type="dxa"/>
          </w:tcPr>
          <w:p w14:paraId="3B32754D" w14:textId="17DC90B8" w:rsidR="00C403FC" w:rsidRPr="00AF3B00" w:rsidRDefault="00C403FC" w:rsidP="00C403FC">
            <w:pPr>
              <w:rPr>
                <w:lang w:val="en-GB"/>
              </w:rPr>
            </w:pPr>
            <w:r>
              <w:rPr>
                <w:lang w:val="en-GB"/>
              </w:rPr>
              <w:t>N/A</w:t>
            </w:r>
          </w:p>
        </w:tc>
        <w:tc>
          <w:tcPr>
            <w:tcW w:w="1985" w:type="dxa"/>
          </w:tcPr>
          <w:p w14:paraId="19AA1ADD" w14:textId="2E75145F" w:rsidR="00C403FC" w:rsidRPr="00AF3B00" w:rsidRDefault="00C403FC" w:rsidP="00C403FC">
            <w:pPr>
              <w:rPr>
                <w:lang w:val="en-GB"/>
              </w:rPr>
            </w:pPr>
            <w:r>
              <w:rPr>
                <w:lang w:val="en-GB"/>
              </w:rPr>
              <w:t>N/A</w:t>
            </w:r>
          </w:p>
        </w:tc>
      </w:tr>
      <w:tr w:rsidR="00C403FC" w:rsidRPr="00AF3B00" w14:paraId="65D634F5" w14:textId="77777777" w:rsidTr="008C0606">
        <w:trPr>
          <w:trHeight w:val="2102"/>
        </w:trPr>
        <w:tc>
          <w:tcPr>
            <w:tcW w:w="1413" w:type="dxa"/>
          </w:tcPr>
          <w:p w14:paraId="4DBA5759" w14:textId="5D365062" w:rsidR="00C403FC" w:rsidRPr="00AF3B00" w:rsidRDefault="00C403FC" w:rsidP="003C5BDC">
            <w:pPr>
              <w:rPr>
                <w:lang w:val="en-GB"/>
              </w:rPr>
            </w:pPr>
            <w:r w:rsidRPr="00AF3B00">
              <w:rPr>
                <w:lang w:val="en-GB"/>
              </w:rPr>
              <w:t>Murphree</w:t>
            </w:r>
            <w:r>
              <w:rPr>
                <w:lang w:val="en-GB"/>
              </w:rPr>
              <w:t xml:space="preserve"> </w:t>
            </w:r>
            <w:r w:rsidRPr="00FE5940">
              <w:rPr>
                <w:i/>
                <w:lang w:val="en-GB"/>
              </w:rPr>
              <w:t xml:space="preserve">et al. </w:t>
            </w:r>
            <w:r>
              <w:rPr>
                <w:lang w:val="en-GB"/>
              </w:rPr>
              <w:t xml:space="preserve">2018 </w:t>
            </w:r>
            <w:r>
              <w:fldChar w:fldCharType="begin"/>
            </w:r>
            <w:r w:rsidR="003C5BDC">
              <w:instrText xml:space="preserve"> ADDIN EN.CITE &lt;EndNote&gt;&lt;Cite&gt;&lt;Author&gt;Murphree&lt;/Author&gt;&lt;Year&gt;2018&lt;/Year&gt;&lt;RecNum&gt;8&lt;/RecNum&gt;&lt;DisplayText&gt;(12)&lt;/DisplayText&gt;&lt;record&gt;&lt;rec-number&gt;8&lt;/rec-number&gt;&lt;foreign-keys&gt;&lt;key app="EN" db-id="traeztzeiwvfvhe9wxqv99d4fpd59rfve595" timestamp="1669505336"&gt;8&lt;/key&gt;&lt;/foreign-keys&gt;&lt;ref-type name="Journal Article"&gt;17&lt;/ref-type&gt;&lt;contributors&gt;&lt;authors&gt;&lt;author&gt;Murphree, Dennis H&lt;/author&gt;&lt;author&gt;Arabmakki, Elaheh&lt;/author&gt;&lt;author&gt;Ngufor, Che&lt;/author&gt;&lt;author&gt;Storlie, Curtis B&lt;/author&gt;&lt;author&gt;McCoy, Rozalina G&lt;/author&gt;&lt;/authors&gt;&lt;/contributors&gt;&lt;titles&gt;&lt;title&gt;Stacked classifiers for individualized prediction of glycemic control following initiation of metformin therapy in type 2 diabetes&lt;/title&gt;&lt;secondary-title&gt;Computers in biology and medicine&lt;/secondary-title&gt;&lt;/titles&gt;&lt;periodical&gt;&lt;full-title&gt;Computers in biology and medicine&lt;/full-title&gt;&lt;/periodical&gt;&lt;pages&gt;109-115&lt;/pages&gt;&lt;volume&gt;103&lt;/volume&gt;&lt;dates&gt;&lt;year&gt;2018&lt;/year&gt;&lt;/dates&gt;&lt;isbn&gt;0010-4825&lt;/isbn&gt;&lt;urls&gt;&lt;/urls&gt;&lt;/record&gt;&lt;/Cite&gt;&lt;/EndNote&gt;</w:instrText>
            </w:r>
            <w:r>
              <w:fldChar w:fldCharType="separate"/>
            </w:r>
            <w:r w:rsidR="003C5BDC">
              <w:rPr>
                <w:noProof/>
              </w:rPr>
              <w:t>(12)</w:t>
            </w:r>
            <w:r>
              <w:fldChar w:fldCharType="end"/>
            </w:r>
          </w:p>
        </w:tc>
        <w:tc>
          <w:tcPr>
            <w:tcW w:w="1843" w:type="dxa"/>
          </w:tcPr>
          <w:p w14:paraId="4BE821BC" w14:textId="708862E2" w:rsidR="00C403FC" w:rsidRDefault="00DE0AB5" w:rsidP="00C403FC">
            <w:pPr>
              <w:rPr>
                <w:lang w:val="en-GB"/>
              </w:rPr>
            </w:pPr>
            <w:r>
              <w:rPr>
                <w:lang w:val="en-GB"/>
              </w:rPr>
              <w:t>M</w:t>
            </w:r>
            <w:r w:rsidR="00C403FC" w:rsidRPr="008F07FC">
              <w:rPr>
                <w:lang w:val="en-GB"/>
              </w:rPr>
              <w:t>etformin</w:t>
            </w:r>
          </w:p>
        </w:tc>
        <w:tc>
          <w:tcPr>
            <w:tcW w:w="3118" w:type="dxa"/>
          </w:tcPr>
          <w:p w14:paraId="00B5C063" w14:textId="3B4669C5" w:rsidR="00C403FC" w:rsidRPr="00AF3B00" w:rsidRDefault="00DE0AB5" w:rsidP="00C403FC">
            <w:pPr>
              <w:rPr>
                <w:lang w:val="en-GB"/>
              </w:rPr>
            </w:pPr>
            <w:r>
              <w:rPr>
                <w:lang w:val="en-GB"/>
              </w:rPr>
              <w:t>B</w:t>
            </w:r>
            <w:r w:rsidR="00C403FC">
              <w:rPr>
                <w:lang w:val="en-GB"/>
              </w:rPr>
              <w:t xml:space="preserve">ase models: </w:t>
            </w:r>
            <w:r w:rsidR="00C403FC" w:rsidRPr="005A416B">
              <w:rPr>
                <w:lang w:val="en-GB"/>
              </w:rPr>
              <w:t>linear logistic regression, tree-based models (e.g. random forest, stochastic gradient boosting [</w:t>
            </w:r>
            <w:proofErr w:type="spellStart"/>
            <w:r w:rsidR="00C403FC" w:rsidRPr="005A416B">
              <w:rPr>
                <w:lang w:val="en-GB"/>
              </w:rPr>
              <w:t>gbm</w:t>
            </w:r>
            <w:proofErr w:type="spellEnd"/>
            <w:r w:rsidR="00C403FC" w:rsidRPr="005A416B">
              <w:rPr>
                <w:lang w:val="en-GB"/>
              </w:rPr>
              <w:t>]), neural networks and several other approaches (e.g. regression splines, discriminant analysis)</w:t>
            </w:r>
            <w:r w:rsidR="00C403FC">
              <w:rPr>
                <w:lang w:val="en-GB"/>
              </w:rPr>
              <w:t xml:space="preserve">; </w:t>
            </w:r>
            <w:r w:rsidR="00C403FC" w:rsidRPr="005A416B">
              <w:rPr>
                <w:lang w:val="en-GB"/>
              </w:rPr>
              <w:t>a non-linear (</w:t>
            </w:r>
            <w:proofErr w:type="spellStart"/>
            <w:r w:rsidR="00C403FC" w:rsidRPr="005A416B">
              <w:rPr>
                <w:lang w:val="en-GB"/>
              </w:rPr>
              <w:t>gbm</w:t>
            </w:r>
            <w:proofErr w:type="spellEnd"/>
            <w:r w:rsidR="00C403FC" w:rsidRPr="005A416B">
              <w:rPr>
                <w:lang w:val="en-GB"/>
              </w:rPr>
              <w:t>) stack of all base models, and a linear stack of a subset of maximally diverse models.</w:t>
            </w:r>
          </w:p>
        </w:tc>
        <w:tc>
          <w:tcPr>
            <w:tcW w:w="1559" w:type="dxa"/>
          </w:tcPr>
          <w:p w14:paraId="57A23B47" w14:textId="0C80D42F" w:rsidR="00C403FC" w:rsidRPr="00AF3B00" w:rsidRDefault="00C403FC" w:rsidP="00C403FC">
            <w:pPr>
              <w:rPr>
                <w:lang w:val="en-GB"/>
              </w:rPr>
            </w:pPr>
            <w:r>
              <w:rPr>
                <w:lang w:val="en-GB"/>
              </w:rPr>
              <w:t>2419/9716</w:t>
            </w:r>
          </w:p>
        </w:tc>
        <w:tc>
          <w:tcPr>
            <w:tcW w:w="1985" w:type="dxa"/>
          </w:tcPr>
          <w:p w14:paraId="7955037B" w14:textId="1754732D" w:rsidR="00C403FC" w:rsidRPr="00AF3B00" w:rsidRDefault="00DE0AB5" w:rsidP="00C403FC">
            <w:pPr>
              <w:rPr>
                <w:lang w:val="en-GB"/>
              </w:rPr>
            </w:pPr>
            <w:r>
              <w:rPr>
                <w:lang w:val="en-GB"/>
              </w:rPr>
              <w:t>F</w:t>
            </w:r>
            <w:r w:rsidR="00C403FC">
              <w:rPr>
                <w:lang w:val="en-GB"/>
              </w:rPr>
              <w:t xml:space="preserve">ive-fold cross-validation, </w:t>
            </w:r>
            <w:r w:rsidR="00C403FC" w:rsidRPr="007D77FE">
              <w:rPr>
                <w:lang w:val="en-GB"/>
              </w:rPr>
              <w:t>AUC ranged from 0.58 to 0.75</w:t>
            </w:r>
          </w:p>
        </w:tc>
      </w:tr>
      <w:tr w:rsidR="00C403FC" w:rsidRPr="00AF3B00" w14:paraId="07A450B3" w14:textId="77777777" w:rsidTr="008C0606">
        <w:trPr>
          <w:trHeight w:val="2102"/>
        </w:trPr>
        <w:tc>
          <w:tcPr>
            <w:tcW w:w="1413" w:type="dxa"/>
          </w:tcPr>
          <w:p w14:paraId="4AFB24A3" w14:textId="6C1B4DA8" w:rsidR="00C403FC" w:rsidRPr="00AF3B00" w:rsidRDefault="00C403FC" w:rsidP="003C5BDC">
            <w:pPr>
              <w:rPr>
                <w:lang w:val="en-GB"/>
              </w:rPr>
            </w:pPr>
            <w:r>
              <w:rPr>
                <w:lang w:val="en-GB"/>
              </w:rPr>
              <w:t xml:space="preserve">Huang </w:t>
            </w:r>
            <w:r w:rsidRPr="00FE5940">
              <w:rPr>
                <w:i/>
                <w:lang w:val="en-GB"/>
              </w:rPr>
              <w:t>et al</w:t>
            </w:r>
            <w:r>
              <w:rPr>
                <w:lang w:val="en-GB"/>
              </w:rPr>
              <w:t xml:space="preserve">. 2021 </w:t>
            </w:r>
            <w:r>
              <w:rPr>
                <w:lang w:val="en-GB"/>
              </w:rPr>
              <w:fldChar w:fldCharType="begin"/>
            </w:r>
            <w:r w:rsidR="003C5BDC">
              <w:rPr>
                <w:lang w:val="en-GB"/>
              </w:rPr>
              <w:instrText xml:space="preserve"> ADDIN EN.CITE &lt;EndNote&gt;&lt;Cite&gt;&lt;Author&gt;Huang&lt;/Author&gt;&lt;Year&gt;2021&lt;/Year&gt;&lt;RecNum&gt;11&lt;/RecNum&gt;&lt;DisplayText&gt;(13)&lt;/DisplayText&gt;&lt;record&gt;&lt;rec-number&gt;11&lt;/rec-number&gt;&lt;foreign-keys&gt;&lt;key app="EN" db-id="traeztzeiwvfvhe9wxqv99d4fpd59rfve595" timestamp="1669505338"&gt;11&lt;/key&gt;&lt;/foreign-keys&gt;&lt;ref-type name="Journal Article"&gt;17&lt;/ref-type&gt;&lt;contributors&gt;&lt;authors&gt;&lt;author&gt;Huang, Xin&lt;/author&gt;&lt;author&gt;Zhou, Yang&lt;/author&gt;&lt;author&gt;Tang, Haoze&lt;/author&gt;&lt;author&gt;Liu, Bing&lt;/author&gt;&lt;author&gt;Su, Benzhe&lt;/author&gt;&lt;author&gt;Wang, Qi&lt;/author&gt;&lt;/authors&gt;&lt;/contributors&gt;&lt;titles&gt;&lt;title&gt;Differential metabolic network construction for personalized medicine: Study of type 2 diabetes mellitus patients&amp;apos; response to gliclazide-modified-release-treated&lt;/title&gt;&lt;secondary-title&gt;Journal of Biomedical Informatics&lt;/secondary-title&gt;&lt;/titles&gt;&lt;periodical&gt;&lt;full-title&gt;Journal of Biomedical Informatics&lt;/full-title&gt;&lt;/periodical&gt;&lt;pages&gt;103796&lt;/pages&gt;&lt;volume&gt;118&lt;/volume&gt;&lt;dates&gt;&lt;year&gt;2021&lt;/year&gt;&lt;/dates&gt;&lt;isbn&gt;1532-0464&lt;/isbn&gt;&lt;urls&gt;&lt;/urls&gt;&lt;/record&gt;&lt;/Cite&gt;&lt;/EndNote&gt;</w:instrText>
            </w:r>
            <w:r>
              <w:rPr>
                <w:lang w:val="en-GB"/>
              </w:rPr>
              <w:fldChar w:fldCharType="separate"/>
            </w:r>
            <w:r w:rsidR="003C5BDC">
              <w:rPr>
                <w:noProof/>
                <w:lang w:val="en-GB"/>
              </w:rPr>
              <w:t>(13)</w:t>
            </w:r>
            <w:r>
              <w:rPr>
                <w:lang w:val="en-GB"/>
              </w:rPr>
              <w:fldChar w:fldCharType="end"/>
            </w:r>
          </w:p>
        </w:tc>
        <w:tc>
          <w:tcPr>
            <w:tcW w:w="1843" w:type="dxa"/>
          </w:tcPr>
          <w:p w14:paraId="2A7BD05E" w14:textId="1DD33933" w:rsidR="00C403FC" w:rsidRPr="005A416B" w:rsidRDefault="00DE0AB5" w:rsidP="00C403FC">
            <w:pPr>
              <w:rPr>
                <w:lang w:val="en-GB"/>
              </w:rPr>
            </w:pPr>
            <w:r>
              <w:rPr>
                <w:lang w:val="en-GB"/>
              </w:rPr>
              <w:t>G</w:t>
            </w:r>
            <w:r w:rsidR="00C403FC" w:rsidRPr="008F07FC">
              <w:rPr>
                <w:lang w:val="en-GB"/>
              </w:rPr>
              <w:t>liclazide</w:t>
            </w:r>
          </w:p>
        </w:tc>
        <w:tc>
          <w:tcPr>
            <w:tcW w:w="3118" w:type="dxa"/>
          </w:tcPr>
          <w:p w14:paraId="1FB9501E" w14:textId="4B4627AD" w:rsidR="00C403FC" w:rsidRPr="00AF3B00" w:rsidRDefault="00DE0AB5" w:rsidP="00C403FC">
            <w:pPr>
              <w:rPr>
                <w:lang w:val="en-GB"/>
              </w:rPr>
            </w:pPr>
            <w:r>
              <w:rPr>
                <w:lang w:val="en-GB"/>
              </w:rPr>
              <w:t>D</w:t>
            </w:r>
            <w:r w:rsidR="00C403FC" w:rsidRPr="005A416B">
              <w:rPr>
                <w:lang w:val="en-GB"/>
              </w:rPr>
              <w:t>ifferential metabolic network construction (DMNC)</w:t>
            </w:r>
          </w:p>
        </w:tc>
        <w:tc>
          <w:tcPr>
            <w:tcW w:w="1559" w:type="dxa"/>
          </w:tcPr>
          <w:p w14:paraId="23434CA4" w14:textId="4558BDC1" w:rsidR="00C403FC" w:rsidRPr="00AF3B00" w:rsidRDefault="00C403FC" w:rsidP="00C403FC">
            <w:pPr>
              <w:rPr>
                <w:lang w:val="en-GB"/>
              </w:rPr>
            </w:pPr>
            <w:r>
              <w:rPr>
                <w:lang w:val="en-GB"/>
              </w:rPr>
              <w:t>90/26</w:t>
            </w:r>
          </w:p>
        </w:tc>
        <w:tc>
          <w:tcPr>
            <w:tcW w:w="1985" w:type="dxa"/>
          </w:tcPr>
          <w:p w14:paraId="1DD54F62" w14:textId="5D6D02FE" w:rsidR="00C403FC" w:rsidRPr="007D77FE" w:rsidRDefault="00DE0AB5" w:rsidP="00C403FC">
            <w:pPr>
              <w:rPr>
                <w:lang w:val="en-GB"/>
              </w:rPr>
            </w:pPr>
            <w:r>
              <w:rPr>
                <w:lang w:val="en-GB"/>
              </w:rPr>
              <w:t>O</w:t>
            </w:r>
            <w:r w:rsidR="00C403FC">
              <w:rPr>
                <w:lang w:val="en-GB"/>
              </w:rPr>
              <w:t xml:space="preserve">n validation dataset: </w:t>
            </w:r>
            <w:r w:rsidR="00C403FC" w:rsidRPr="007D77FE">
              <w:rPr>
                <w:lang w:val="en-GB"/>
              </w:rPr>
              <w:t>AUC</w:t>
            </w:r>
            <w:r w:rsidR="00C403FC">
              <w:rPr>
                <w:lang w:val="en-GB"/>
              </w:rPr>
              <w:t>=</w:t>
            </w:r>
            <w:r w:rsidR="00C403FC" w:rsidRPr="007D77FE">
              <w:rPr>
                <w:lang w:val="en-GB"/>
              </w:rPr>
              <w:t>1.000</w:t>
            </w:r>
            <w:r w:rsidR="00C403FC">
              <w:rPr>
                <w:lang w:val="en-GB"/>
              </w:rPr>
              <w:t>,</w:t>
            </w:r>
          </w:p>
          <w:p w14:paraId="1B5316E7" w14:textId="0E7D3467" w:rsidR="00C403FC" w:rsidRPr="007D77FE" w:rsidRDefault="00C403FC" w:rsidP="00C403FC">
            <w:pPr>
              <w:rPr>
                <w:lang w:val="en-GB"/>
              </w:rPr>
            </w:pPr>
            <w:r>
              <w:rPr>
                <w:lang w:val="en-GB"/>
              </w:rPr>
              <w:t>sensitivity=</w:t>
            </w:r>
            <w:r w:rsidRPr="007D77FE">
              <w:rPr>
                <w:lang w:val="en-GB"/>
              </w:rPr>
              <w:t>1.000</w:t>
            </w:r>
            <w:r>
              <w:rPr>
                <w:lang w:val="en-GB"/>
              </w:rPr>
              <w:t>,</w:t>
            </w:r>
          </w:p>
          <w:p w14:paraId="16F33546" w14:textId="3583B4C6" w:rsidR="00C403FC" w:rsidRPr="00AF3B00" w:rsidRDefault="00C403FC" w:rsidP="00C403FC">
            <w:pPr>
              <w:rPr>
                <w:lang w:val="en-GB"/>
              </w:rPr>
            </w:pPr>
            <w:r>
              <w:rPr>
                <w:lang w:val="en-GB"/>
              </w:rPr>
              <w:t>specificity=</w:t>
            </w:r>
            <w:r w:rsidRPr="007D77FE">
              <w:rPr>
                <w:lang w:val="en-GB"/>
              </w:rPr>
              <w:t>1.000</w:t>
            </w:r>
          </w:p>
        </w:tc>
      </w:tr>
      <w:tr w:rsidR="00C403FC" w:rsidRPr="00AF3B00" w14:paraId="05325201" w14:textId="77777777" w:rsidTr="008C0606">
        <w:trPr>
          <w:trHeight w:val="289"/>
        </w:trPr>
        <w:tc>
          <w:tcPr>
            <w:tcW w:w="1413" w:type="dxa"/>
          </w:tcPr>
          <w:p w14:paraId="2358B610" w14:textId="712B87A8" w:rsidR="00C403FC" w:rsidRPr="00AF3B00" w:rsidRDefault="00C403FC" w:rsidP="003C5BDC">
            <w:pPr>
              <w:rPr>
                <w:lang w:val="en-GB"/>
              </w:rPr>
            </w:pPr>
            <w:r>
              <w:rPr>
                <w:lang w:val="en-GB"/>
              </w:rPr>
              <w:t xml:space="preserve">Kang </w:t>
            </w:r>
            <w:r w:rsidRPr="00431319">
              <w:rPr>
                <w:i/>
                <w:lang w:val="en-GB"/>
              </w:rPr>
              <w:t>et al</w:t>
            </w:r>
            <w:r>
              <w:rPr>
                <w:lang w:val="en-GB"/>
              </w:rPr>
              <w:t xml:space="preserve">. 2018 </w:t>
            </w:r>
            <w:r>
              <w:rPr>
                <w:lang w:val="en-GB"/>
              </w:rPr>
              <w:fldChar w:fldCharType="begin"/>
            </w:r>
            <w:r w:rsidR="003C5BDC">
              <w:rPr>
                <w:lang w:val="en-GB"/>
              </w:rPr>
              <w:instrText xml:space="preserve"> ADDIN EN.CITE &lt;EndNote&gt;&lt;Cite&gt;&lt;Author&gt;Kang&lt;/Author&gt;&lt;Year&gt;2018&lt;/Year&gt;&lt;RecNum&gt;6&lt;/RecNum&gt;&lt;DisplayText&gt;(14)&lt;/DisplayText&gt;&lt;record&gt;&lt;rec-number&gt;6&lt;/rec-number&gt;&lt;foreign-keys&gt;&lt;key app="EN" db-id="traeztzeiwvfvhe9wxqv99d4fpd59rfve595" timestamp="1669505336"&gt;6&lt;/key&gt;&lt;/foreign-keys&gt;&lt;ref-type name="Journal Article"&gt;17&lt;/ref-type&gt;&lt;contributors&gt;&lt;authors&gt;&lt;author&gt;Kang, Seokho&lt;/author&gt;&lt;/authors&gt;&lt;/contributors&gt;&lt;titles&gt;&lt;title&gt;Personalized prediction of drug efficacy for diabetes treatment via patient-level sequential modeling with neural networks&lt;/title&gt;&lt;secondary-title&gt;Artificial intelligence in medicine&lt;/secondary-title&gt;&lt;/titles&gt;&lt;periodical&gt;&lt;full-title&gt;Artificial intelligence in medicine&lt;/full-title&gt;&lt;/periodical&gt;&lt;pages&gt;1-6&lt;/pages&gt;&lt;volume&gt;85&lt;/volume&gt;&lt;dates&gt;&lt;year&gt;2018&lt;/year&gt;&lt;/dates&gt;&lt;isbn&gt;0933-3657&lt;/isbn&gt;&lt;urls&gt;&lt;/urls&gt;&lt;/record&gt;&lt;/Cite&gt;&lt;/EndNote&gt;</w:instrText>
            </w:r>
            <w:r>
              <w:rPr>
                <w:lang w:val="en-GB"/>
              </w:rPr>
              <w:fldChar w:fldCharType="separate"/>
            </w:r>
            <w:r w:rsidR="003C5BDC">
              <w:rPr>
                <w:noProof/>
                <w:lang w:val="en-GB"/>
              </w:rPr>
              <w:t>(14)</w:t>
            </w:r>
            <w:r>
              <w:rPr>
                <w:lang w:val="en-GB"/>
              </w:rPr>
              <w:fldChar w:fldCharType="end"/>
            </w:r>
          </w:p>
        </w:tc>
        <w:tc>
          <w:tcPr>
            <w:tcW w:w="1843" w:type="dxa"/>
          </w:tcPr>
          <w:p w14:paraId="66786760" w14:textId="3A18C0BC" w:rsidR="00C403FC" w:rsidRPr="00EA05E2" w:rsidRDefault="00DE0AB5" w:rsidP="00C403FC">
            <w:pPr>
              <w:rPr>
                <w:lang w:val="en-GB"/>
              </w:rPr>
            </w:pPr>
            <w:r>
              <w:rPr>
                <w:lang w:val="en-GB"/>
              </w:rPr>
              <w:t>M</w:t>
            </w:r>
            <w:r w:rsidR="00C403FC">
              <w:rPr>
                <w:lang w:val="en-GB"/>
              </w:rPr>
              <w:t xml:space="preserve">ultiple </w:t>
            </w:r>
            <w:r w:rsidR="00C403FC" w:rsidRPr="008F07FC">
              <w:rPr>
                <w:lang w:val="en-GB"/>
              </w:rPr>
              <w:t>anti-diabetic and other drugs</w:t>
            </w:r>
          </w:p>
        </w:tc>
        <w:tc>
          <w:tcPr>
            <w:tcW w:w="3118" w:type="dxa"/>
          </w:tcPr>
          <w:p w14:paraId="1D4D58C9" w14:textId="62A6CCCD" w:rsidR="00C403FC" w:rsidRPr="00AF3B00" w:rsidRDefault="00000000" w:rsidP="00C403FC">
            <w:pPr>
              <w:rPr>
                <w:lang w:val="en-GB"/>
              </w:rPr>
            </w:pPr>
            <w:hyperlink r:id="rId11" w:tooltip="Learn more about recurrent neural network from ScienceDirect's AI-generated Topic Pages" w:history="1">
              <w:r w:rsidR="00DE0AB5">
                <w:rPr>
                  <w:lang w:val="en-GB"/>
                </w:rPr>
                <w:t>R</w:t>
              </w:r>
              <w:r w:rsidR="00C403FC" w:rsidRPr="008C0606">
                <w:rPr>
                  <w:lang w:val="en-GB"/>
                </w:rPr>
                <w:t>ecurrent neural network</w:t>
              </w:r>
            </w:hyperlink>
            <w:r w:rsidR="00C403FC" w:rsidRPr="008C0606">
              <w:rPr>
                <w:lang w:val="en-GB"/>
              </w:rPr>
              <w:t> (RNN) and feed-forward neural network (FNN)</w:t>
            </w:r>
          </w:p>
        </w:tc>
        <w:tc>
          <w:tcPr>
            <w:tcW w:w="1559" w:type="dxa"/>
          </w:tcPr>
          <w:p w14:paraId="3B53E0C0" w14:textId="7874752B" w:rsidR="00C403FC" w:rsidRPr="00AF3B00" w:rsidRDefault="00C403FC" w:rsidP="00C403FC">
            <w:pPr>
              <w:rPr>
                <w:lang w:val="en-GB"/>
              </w:rPr>
            </w:pPr>
            <w:r>
              <w:rPr>
                <w:lang w:val="en-GB"/>
              </w:rPr>
              <w:t>634/2535</w:t>
            </w:r>
          </w:p>
        </w:tc>
        <w:tc>
          <w:tcPr>
            <w:tcW w:w="1985" w:type="dxa"/>
          </w:tcPr>
          <w:p w14:paraId="4E638DB1" w14:textId="340BD2E1" w:rsidR="00C403FC" w:rsidRPr="007D77FE" w:rsidRDefault="00DE0AB5" w:rsidP="00C403FC">
            <w:pPr>
              <w:rPr>
                <w:lang w:val="en-GB"/>
              </w:rPr>
            </w:pPr>
            <w:r>
              <w:rPr>
                <w:lang w:val="en-GB"/>
              </w:rPr>
              <w:t>F</w:t>
            </w:r>
            <w:r w:rsidR="00C403FC" w:rsidRPr="007D77FE">
              <w:rPr>
                <w:lang w:val="en-GB"/>
              </w:rPr>
              <w:t xml:space="preserve">ive-fold </w:t>
            </w:r>
            <w:r w:rsidR="00C403FC">
              <w:rPr>
                <w:lang w:val="en-GB"/>
              </w:rPr>
              <w:t>cross-validation,</w:t>
            </w:r>
          </w:p>
          <w:p w14:paraId="5C3FA653" w14:textId="0B7A59C8" w:rsidR="00C403FC" w:rsidRPr="007D77FE" w:rsidRDefault="00C403FC" w:rsidP="00C403FC">
            <w:pPr>
              <w:rPr>
                <w:lang w:val="en-GB"/>
              </w:rPr>
            </w:pPr>
            <w:r w:rsidRPr="007D77FE">
              <w:rPr>
                <w:lang w:val="en-GB"/>
              </w:rPr>
              <w:t>RNN</w:t>
            </w:r>
            <w:r>
              <w:rPr>
                <w:rFonts w:hint="eastAsia"/>
                <w:lang w:val="en-GB"/>
              </w:rPr>
              <w:t>:</w:t>
            </w:r>
            <w:r>
              <w:rPr>
                <w:lang w:val="en-GB"/>
              </w:rPr>
              <w:t xml:space="preserve"> </w:t>
            </w:r>
            <w:r w:rsidRPr="007D77FE">
              <w:rPr>
                <w:lang w:val="en-GB"/>
              </w:rPr>
              <w:t>AUC</w:t>
            </w:r>
            <w:r>
              <w:rPr>
                <w:lang w:val="en-GB"/>
              </w:rPr>
              <w:t>=</w:t>
            </w:r>
            <w:r w:rsidRPr="007D77FE">
              <w:rPr>
                <w:lang w:val="en-GB"/>
              </w:rPr>
              <w:t>0.8667</w:t>
            </w:r>
            <w:r>
              <w:rPr>
                <w:lang w:val="en-GB"/>
              </w:rPr>
              <w:t>,</w:t>
            </w:r>
          </w:p>
          <w:p w14:paraId="10DCB4FE" w14:textId="7F8A9C25" w:rsidR="00C403FC" w:rsidRPr="007D77FE" w:rsidRDefault="00C403FC" w:rsidP="00C403FC">
            <w:pPr>
              <w:rPr>
                <w:lang w:val="en-GB"/>
              </w:rPr>
            </w:pPr>
            <w:r w:rsidRPr="007D77FE">
              <w:rPr>
                <w:lang w:val="en-GB"/>
              </w:rPr>
              <w:t>RMSE</w:t>
            </w:r>
            <w:r>
              <w:rPr>
                <w:lang w:val="en-GB"/>
              </w:rPr>
              <w:t>=</w:t>
            </w:r>
            <w:r w:rsidRPr="007D77FE">
              <w:rPr>
                <w:lang w:val="en-GB"/>
              </w:rPr>
              <w:t>0.624</w:t>
            </w:r>
          </w:p>
          <w:p w14:paraId="7E182AE5" w14:textId="616047B3" w:rsidR="00C403FC" w:rsidRPr="007D77FE" w:rsidRDefault="00C403FC" w:rsidP="00C403FC">
            <w:pPr>
              <w:rPr>
                <w:lang w:val="en-GB"/>
              </w:rPr>
            </w:pPr>
            <w:r w:rsidRPr="007D77FE">
              <w:rPr>
                <w:lang w:val="en-GB"/>
              </w:rPr>
              <w:t>FNN</w:t>
            </w:r>
            <w:r>
              <w:rPr>
                <w:rFonts w:hint="eastAsia"/>
                <w:lang w:val="en-GB"/>
              </w:rPr>
              <w:t>:</w:t>
            </w:r>
            <w:r>
              <w:rPr>
                <w:lang w:val="en-GB"/>
              </w:rPr>
              <w:t xml:space="preserve"> AUC=</w:t>
            </w:r>
            <w:r w:rsidRPr="007D77FE">
              <w:rPr>
                <w:lang w:val="en-GB"/>
              </w:rPr>
              <w:t>0.8494</w:t>
            </w:r>
            <w:r>
              <w:rPr>
                <w:lang w:val="en-GB"/>
              </w:rPr>
              <w:t>,</w:t>
            </w:r>
          </w:p>
          <w:p w14:paraId="2339744E" w14:textId="280FBCA3" w:rsidR="00C403FC" w:rsidRPr="00AF3B00" w:rsidRDefault="00C403FC" w:rsidP="00EA05E2">
            <w:pPr>
              <w:rPr>
                <w:lang w:val="en-GB"/>
              </w:rPr>
            </w:pPr>
            <w:r w:rsidRPr="007D77FE">
              <w:rPr>
                <w:lang w:val="en-GB"/>
              </w:rPr>
              <w:t>RMSE</w:t>
            </w:r>
            <w:r>
              <w:rPr>
                <w:lang w:val="en-GB"/>
              </w:rPr>
              <w:t>=</w:t>
            </w:r>
            <w:r w:rsidRPr="007D77FE">
              <w:rPr>
                <w:lang w:val="en-GB"/>
              </w:rPr>
              <w:t>0.652</w:t>
            </w:r>
          </w:p>
        </w:tc>
      </w:tr>
      <w:tr w:rsidR="00C403FC" w:rsidRPr="00AF3B00" w14:paraId="7AC437C9" w14:textId="77777777" w:rsidTr="008C0606">
        <w:trPr>
          <w:trHeight w:val="2102"/>
        </w:trPr>
        <w:tc>
          <w:tcPr>
            <w:tcW w:w="1413" w:type="dxa"/>
          </w:tcPr>
          <w:p w14:paraId="3E96EC99" w14:textId="6BA67ACD" w:rsidR="00C403FC" w:rsidRPr="00AF3B00" w:rsidRDefault="00C403FC" w:rsidP="003C5BDC">
            <w:pPr>
              <w:rPr>
                <w:lang w:val="en-GB"/>
              </w:rPr>
            </w:pPr>
            <w:proofErr w:type="spellStart"/>
            <w:r>
              <w:rPr>
                <w:lang w:val="en-GB"/>
              </w:rPr>
              <w:lastRenderedPageBreak/>
              <w:t>Koren</w:t>
            </w:r>
            <w:proofErr w:type="spellEnd"/>
            <w:r>
              <w:rPr>
                <w:lang w:val="en-GB"/>
              </w:rPr>
              <w:t xml:space="preserve"> </w:t>
            </w:r>
            <w:r w:rsidRPr="003D1304">
              <w:rPr>
                <w:i/>
                <w:lang w:val="en-GB"/>
              </w:rPr>
              <w:t>et al</w:t>
            </w:r>
            <w:r>
              <w:rPr>
                <w:lang w:val="en-GB"/>
              </w:rPr>
              <w:t xml:space="preserve">. 2019 </w:t>
            </w:r>
            <w:r>
              <w:rPr>
                <w:lang w:val="en-GB"/>
              </w:rPr>
              <w:fldChar w:fldCharType="begin"/>
            </w:r>
            <w:r w:rsidR="003C5BDC">
              <w:rPr>
                <w:lang w:val="en-GB"/>
              </w:rPr>
              <w:instrText xml:space="preserve"> ADDIN EN.CITE &lt;EndNote&gt;&lt;Cite&gt;&lt;Author&gt;Koren&lt;/Author&gt;&lt;Year&gt;2019&lt;/Year&gt;&lt;RecNum&gt;9&lt;/RecNum&gt;&lt;DisplayText&gt;(15)&lt;/DisplayText&gt;&lt;record&gt;&lt;rec-number&gt;9&lt;/rec-number&gt;&lt;foreign-keys&gt;&lt;key app="EN" db-id="traeztzeiwvfvhe9wxqv99d4fpd59rfve595" timestamp="1669505337"&gt;9&lt;/key&gt;&lt;/foreign-keys&gt;&lt;ref-type name="Journal Article"&gt;17&lt;/ref-type&gt;&lt;contributors&gt;&lt;authors&gt;&lt;author&gt;Koren, Gideon&lt;/author&gt;&lt;author&gt;Nordon, Galia&lt;/author&gt;&lt;author&gt;Radinsky, Kira&lt;/author&gt;&lt;author&gt;Shalev, Varda&lt;/author&gt;&lt;/authors&gt;&lt;/contributors&gt;&lt;titles&gt;&lt;title&gt;Identification of repurposable drugs with beneficial effects on glucose control in type 2 diabetes using machine learning&lt;/title&gt;&lt;secondary-title&gt;Pharmacology Research &amp;amp; Perspectives&lt;/secondary-title&gt;&lt;/titles&gt;&lt;periodical&gt;&lt;full-title&gt;Pharmacology Research &amp;amp; Perspectives&lt;/full-title&gt;&lt;/periodical&gt;&lt;pages&gt;e00529&lt;/pages&gt;&lt;volume&gt;7&lt;/volume&gt;&lt;number&gt;6&lt;/number&gt;&lt;dates&gt;&lt;year&gt;2019&lt;/year&gt;&lt;/dates&gt;&lt;isbn&gt;2052-1707&lt;/isbn&gt;&lt;urls&gt;&lt;/urls&gt;&lt;/record&gt;&lt;/Cite&gt;&lt;/EndNote&gt;</w:instrText>
            </w:r>
            <w:r>
              <w:rPr>
                <w:lang w:val="en-GB"/>
              </w:rPr>
              <w:fldChar w:fldCharType="separate"/>
            </w:r>
            <w:r w:rsidR="003C5BDC">
              <w:rPr>
                <w:noProof/>
                <w:lang w:val="en-GB"/>
              </w:rPr>
              <w:t>(15)</w:t>
            </w:r>
            <w:r>
              <w:rPr>
                <w:lang w:val="en-GB"/>
              </w:rPr>
              <w:fldChar w:fldCharType="end"/>
            </w:r>
          </w:p>
        </w:tc>
        <w:tc>
          <w:tcPr>
            <w:tcW w:w="1843" w:type="dxa"/>
          </w:tcPr>
          <w:p w14:paraId="323DD57F" w14:textId="2FAFEF7C" w:rsidR="00C403FC" w:rsidRDefault="00C403FC" w:rsidP="00C403FC">
            <w:pPr>
              <w:rPr>
                <w:lang w:val="en-GB"/>
              </w:rPr>
            </w:pPr>
            <w:r w:rsidRPr="008F07FC">
              <w:rPr>
                <w:lang w:val="en-GB"/>
              </w:rPr>
              <w:t>α1‐adrenoceptor antagonists</w:t>
            </w:r>
          </w:p>
        </w:tc>
        <w:tc>
          <w:tcPr>
            <w:tcW w:w="3118" w:type="dxa"/>
          </w:tcPr>
          <w:p w14:paraId="04DC0CC7" w14:textId="44A5C5A0" w:rsidR="00C403FC" w:rsidRPr="005A416B" w:rsidRDefault="00DE0AB5" w:rsidP="00C403FC">
            <w:pPr>
              <w:rPr>
                <w:lang w:val="en-GB"/>
              </w:rPr>
            </w:pPr>
            <w:r>
              <w:rPr>
                <w:lang w:val="en-GB"/>
              </w:rPr>
              <w:t>D</w:t>
            </w:r>
            <w:r w:rsidR="00C403FC" w:rsidRPr="005A416B">
              <w:rPr>
                <w:lang w:val="en-GB"/>
              </w:rPr>
              <w:t xml:space="preserve">ecision trees </w:t>
            </w:r>
            <w:r w:rsidR="00C403FC">
              <w:rPr>
                <w:lang w:val="en-GB"/>
              </w:rPr>
              <w:t>and</w:t>
            </w:r>
          </w:p>
          <w:p w14:paraId="3EFF78DB" w14:textId="2B4ED7FC" w:rsidR="00C403FC" w:rsidRPr="00AF3B00" w:rsidRDefault="00C403FC" w:rsidP="00C403FC">
            <w:pPr>
              <w:rPr>
                <w:lang w:val="en-GB"/>
              </w:rPr>
            </w:pPr>
            <w:r w:rsidRPr="005A416B">
              <w:rPr>
                <w:lang w:val="en-GB"/>
              </w:rPr>
              <w:t>fully connected neural networks</w:t>
            </w:r>
          </w:p>
        </w:tc>
        <w:tc>
          <w:tcPr>
            <w:tcW w:w="1559" w:type="dxa"/>
          </w:tcPr>
          <w:p w14:paraId="69CC4A24" w14:textId="3BCB4BF7" w:rsidR="00C403FC" w:rsidRPr="00AF3B00" w:rsidRDefault="00C403FC" w:rsidP="00C403FC">
            <w:pPr>
              <w:rPr>
                <w:lang w:val="en-GB"/>
              </w:rPr>
            </w:pPr>
            <w:r>
              <w:rPr>
                <w:lang w:val="en-GB"/>
              </w:rPr>
              <w:t>N/A</w:t>
            </w:r>
          </w:p>
        </w:tc>
        <w:tc>
          <w:tcPr>
            <w:tcW w:w="1985" w:type="dxa"/>
          </w:tcPr>
          <w:p w14:paraId="40D3001F" w14:textId="431AFB95" w:rsidR="00C403FC" w:rsidRPr="00AF3B00" w:rsidRDefault="00C403FC" w:rsidP="00C403FC">
            <w:pPr>
              <w:rPr>
                <w:lang w:val="en-GB"/>
              </w:rPr>
            </w:pPr>
            <w:r>
              <w:rPr>
                <w:lang w:val="en-GB"/>
              </w:rPr>
              <w:t>N/A</w:t>
            </w:r>
          </w:p>
        </w:tc>
      </w:tr>
      <w:tr w:rsidR="00C403FC" w:rsidRPr="00AF3B00" w14:paraId="6B66DEA6" w14:textId="77777777" w:rsidTr="008C0606">
        <w:trPr>
          <w:trHeight w:val="2102"/>
        </w:trPr>
        <w:tc>
          <w:tcPr>
            <w:tcW w:w="1413" w:type="dxa"/>
          </w:tcPr>
          <w:p w14:paraId="7A3CC816" w14:textId="5D10E3A5" w:rsidR="00C403FC" w:rsidRPr="00AF3B00" w:rsidRDefault="00C403FC" w:rsidP="003C5BDC">
            <w:pPr>
              <w:rPr>
                <w:lang w:val="en-GB"/>
              </w:rPr>
            </w:pPr>
            <w:proofErr w:type="spellStart"/>
            <w:r w:rsidRPr="0044093C">
              <w:rPr>
                <w:lang w:val="en-GB"/>
              </w:rPr>
              <w:t>Oikonomou</w:t>
            </w:r>
            <w:proofErr w:type="spellEnd"/>
            <w:r>
              <w:rPr>
                <w:lang w:val="en-GB"/>
              </w:rPr>
              <w:t xml:space="preserve"> </w:t>
            </w:r>
            <w:r w:rsidRPr="0072649D">
              <w:rPr>
                <w:i/>
                <w:lang w:val="en-GB"/>
              </w:rPr>
              <w:t>et al</w:t>
            </w:r>
            <w:r>
              <w:rPr>
                <w:lang w:val="en-GB"/>
              </w:rPr>
              <w:t xml:space="preserve">. 2022 </w:t>
            </w:r>
            <w:r>
              <w:rPr>
                <w:lang w:val="en-GB"/>
              </w:rPr>
              <w:fldChar w:fldCharType="begin"/>
            </w:r>
            <w:r w:rsidR="003C5BDC">
              <w:rPr>
                <w:lang w:val="en-GB"/>
              </w:rPr>
              <w:instrText xml:space="preserve"> ADDIN EN.CITE &lt;EndNote&gt;&lt;Cite&gt;&lt;Author&gt;Oikonomou&lt;/Author&gt;&lt;Year&gt;2022&lt;/Year&gt;&lt;RecNum&gt;34&lt;/RecNum&gt;&lt;DisplayText&gt;(16)&lt;/DisplayText&gt;&lt;record&gt;&lt;rec-number&gt;34&lt;/rec-number&gt;&lt;foreign-keys&gt;&lt;key app="EN" db-id="traeztzeiwvfvhe9wxqv99d4fpd59rfve595" timestamp="1670184296"&gt;34&lt;/key&gt;&lt;/foreign-keys&gt;&lt;ref-type name="Journal Article"&gt;17&lt;/ref-type&gt;&lt;contributors&gt;&lt;authors&gt;&lt;author&gt;Oikonomou, Evangelos K.&lt;/author&gt;&lt;author&gt;Suchard, Marc A.&lt;/author&gt;&lt;author&gt;McGuire, Darren K.&lt;/author&gt;&lt;author&gt;Khera, Rohan&lt;/author&gt;&lt;/authors&gt;&lt;/contributors&gt;&lt;titles&gt;&lt;title&gt;Phenomapping-Derived Tool to Individualize the Effect of Canagliflozin on Cardiovascular Risk in Type 2 Diabetes&lt;/title&gt;&lt;secondary-title&gt;Diabetes Care&lt;/secondary-title&gt;&lt;/titles&gt;&lt;periodical&gt;&lt;full-title&gt;Diabetes Care&lt;/full-title&gt;&lt;/periodical&gt;&lt;pages&gt;965-974&lt;/pages&gt;&lt;volume&gt;45&lt;/volume&gt;&lt;number&gt;4&lt;/number&gt;&lt;dates&gt;&lt;year&gt;2022&lt;/year&gt;&lt;/dates&gt;&lt;isbn&gt;0149-5992&lt;/isbn&gt;&lt;urls&gt;&lt;related-urls&gt;&lt;url&gt;https://doi.org/10.2337/dc21-1765&lt;/url&gt;&lt;/related-urls&gt;&lt;/urls&gt;&lt;electronic-resource-num&gt;10.2337/dc21-1765&lt;/electronic-resource-num&gt;&lt;access-date&gt;12/4/2022&lt;/access-date&gt;&lt;/record&gt;&lt;/Cite&gt;&lt;/EndNote&gt;</w:instrText>
            </w:r>
            <w:r>
              <w:rPr>
                <w:lang w:val="en-GB"/>
              </w:rPr>
              <w:fldChar w:fldCharType="separate"/>
            </w:r>
            <w:r w:rsidR="003C5BDC">
              <w:rPr>
                <w:noProof/>
                <w:lang w:val="en-GB"/>
              </w:rPr>
              <w:t>(16)</w:t>
            </w:r>
            <w:r>
              <w:rPr>
                <w:lang w:val="en-GB"/>
              </w:rPr>
              <w:fldChar w:fldCharType="end"/>
            </w:r>
          </w:p>
        </w:tc>
        <w:tc>
          <w:tcPr>
            <w:tcW w:w="1843" w:type="dxa"/>
          </w:tcPr>
          <w:p w14:paraId="330618FF" w14:textId="269B5455" w:rsidR="00C403FC" w:rsidRPr="005A416B" w:rsidRDefault="00DE0AB5" w:rsidP="00C403FC">
            <w:pPr>
              <w:rPr>
                <w:lang w:val="en-GB"/>
              </w:rPr>
            </w:pPr>
            <w:r>
              <w:rPr>
                <w:lang w:val="en-GB"/>
              </w:rPr>
              <w:t>C</w:t>
            </w:r>
            <w:r w:rsidR="00C403FC" w:rsidRPr="008F07FC">
              <w:rPr>
                <w:lang w:val="en-GB"/>
              </w:rPr>
              <w:t>anagliflozin</w:t>
            </w:r>
          </w:p>
        </w:tc>
        <w:tc>
          <w:tcPr>
            <w:tcW w:w="3118" w:type="dxa"/>
          </w:tcPr>
          <w:p w14:paraId="08D4EAFB" w14:textId="2FFF061D" w:rsidR="00C403FC" w:rsidRPr="00AF3B00" w:rsidRDefault="00DE0AB5" w:rsidP="00C403FC">
            <w:pPr>
              <w:rPr>
                <w:lang w:val="en-GB"/>
              </w:rPr>
            </w:pPr>
            <w:r>
              <w:rPr>
                <w:lang w:val="en-GB"/>
              </w:rPr>
              <w:t>C</w:t>
            </w:r>
            <w:r w:rsidR="00C403FC" w:rsidRPr="005A416B">
              <w:rPr>
                <w:lang w:val="en-GB"/>
              </w:rPr>
              <w:t>hained random forests with predictive mean matching</w:t>
            </w:r>
          </w:p>
        </w:tc>
        <w:tc>
          <w:tcPr>
            <w:tcW w:w="1559" w:type="dxa"/>
          </w:tcPr>
          <w:p w14:paraId="6B4763BE" w14:textId="4E80D144" w:rsidR="00C403FC" w:rsidRPr="00AF3B00" w:rsidRDefault="00C403FC" w:rsidP="00C403FC">
            <w:pPr>
              <w:rPr>
                <w:lang w:val="en-GB"/>
              </w:rPr>
            </w:pPr>
            <w:r>
              <w:rPr>
                <w:lang w:val="en-GB"/>
              </w:rPr>
              <w:t>3427/5808</w:t>
            </w:r>
          </w:p>
        </w:tc>
        <w:tc>
          <w:tcPr>
            <w:tcW w:w="1985" w:type="dxa"/>
          </w:tcPr>
          <w:p w14:paraId="246E0EE0" w14:textId="02BD66D5" w:rsidR="00C403FC" w:rsidRPr="00AF3B00" w:rsidRDefault="00C403FC" w:rsidP="00EA05E2">
            <w:pPr>
              <w:rPr>
                <w:lang w:val="en-GB"/>
              </w:rPr>
            </w:pPr>
            <w:r>
              <w:rPr>
                <w:lang w:val="en-GB"/>
              </w:rPr>
              <w:t xml:space="preserve">Identification of patient </w:t>
            </w:r>
            <w:r w:rsidRPr="00950E00">
              <w:rPr>
                <w:lang w:val="en-GB"/>
              </w:rPr>
              <w:t>phenotypes</w:t>
            </w:r>
            <w:r>
              <w:rPr>
                <w:lang w:val="en-GB"/>
              </w:rPr>
              <w:t xml:space="preserve"> on testing dataset: </w:t>
            </w:r>
            <w:r w:rsidRPr="00950E00">
              <w:rPr>
                <w:lang w:val="en-GB"/>
              </w:rPr>
              <w:t xml:space="preserve">HR 0.60 [95% CI 0.41–0.89] vs. 0.99 [95% CI 0.76–1.29]; </w:t>
            </w:r>
            <w:proofErr w:type="spellStart"/>
            <w:r w:rsidRPr="00950E00">
              <w:rPr>
                <w:lang w:val="en-GB"/>
              </w:rPr>
              <w:t>Pinteraction</w:t>
            </w:r>
            <w:proofErr w:type="spellEnd"/>
            <w:r w:rsidRPr="00950E00">
              <w:rPr>
                <w:lang w:val="en-GB"/>
              </w:rPr>
              <w:t xml:space="preserve"> = 0.04)</w:t>
            </w:r>
          </w:p>
        </w:tc>
      </w:tr>
      <w:tr w:rsidR="00C403FC" w:rsidRPr="00AF3B00" w14:paraId="4F27BBBE" w14:textId="77777777" w:rsidTr="008C0606">
        <w:trPr>
          <w:trHeight w:val="1812"/>
        </w:trPr>
        <w:tc>
          <w:tcPr>
            <w:tcW w:w="1413" w:type="dxa"/>
          </w:tcPr>
          <w:p w14:paraId="627D3CB4" w14:textId="45A25D9E" w:rsidR="00C403FC" w:rsidRPr="00AF3B00" w:rsidRDefault="00C403FC" w:rsidP="003C5BDC">
            <w:pPr>
              <w:rPr>
                <w:lang w:val="en-GB"/>
              </w:rPr>
            </w:pPr>
            <w:r>
              <w:rPr>
                <w:lang w:val="en-GB"/>
              </w:rPr>
              <w:t xml:space="preserve">Wang </w:t>
            </w:r>
            <w:r w:rsidRPr="0072649D">
              <w:rPr>
                <w:i/>
                <w:lang w:val="en-GB"/>
              </w:rPr>
              <w:t>et al</w:t>
            </w:r>
            <w:r>
              <w:rPr>
                <w:lang w:val="en-GB"/>
              </w:rPr>
              <w:t xml:space="preserve">. 2020 </w:t>
            </w:r>
            <w:r>
              <w:rPr>
                <w:lang w:val="en-GB"/>
              </w:rPr>
              <w:fldChar w:fldCharType="begin"/>
            </w:r>
            <w:r w:rsidR="003C5BDC">
              <w:rPr>
                <w:lang w:val="en-GB"/>
              </w:rPr>
              <w:instrText xml:space="preserve"> ADDIN EN.CITE &lt;EndNote&gt;&lt;Cite&gt;&lt;Author&gt;Wang&lt;/Author&gt;&lt;Year&gt;2020&lt;/Year&gt;&lt;RecNum&gt;12&lt;/RecNum&gt;&lt;DisplayText&gt;(17)&lt;/DisplayText&gt;&lt;record&gt;&lt;rec-number&gt;12&lt;/rec-number&gt;&lt;foreign-keys&gt;&lt;key app="EN" db-id="traeztzeiwvfvhe9wxqv99d4fpd59rfve595" timestamp="1669505338"&gt;12&lt;/key&gt;&lt;/foreign-keys&gt;&lt;ref-type name="Journal Article"&gt;17&lt;/ref-type&gt;&lt;contributors&gt;&lt;authors&gt;&lt;author&gt;Wang, Jiao&lt;/author&gt;&lt;author&gt;Wang, Meng-Yang&lt;/author&gt;&lt;author&gt;Wang, Hui&lt;/author&gt;&lt;author&gt;Liu, Hong-Wei&lt;/author&gt;&lt;author&gt;Lu, Rui&lt;/author&gt;&lt;author&gt;Duan, Tong-Qing&lt;/author&gt;&lt;author&gt;Li, Chang-Ping&lt;/author&gt;&lt;author&gt;Cui, Zhuang&lt;/author&gt;&lt;author&gt;Liu, Yuan-Yuan&lt;/author&gt;&lt;author&gt;Lyu, Yuan-Jun&lt;/author&gt;&lt;/authors&gt;&lt;/contributors&gt;&lt;titles&gt;&lt;title&gt;Status of glycosylated hemoglobin and prediction of glycemic control among patients with insulin-treated type 2 diabetes in North China: a multicenter observational study&lt;/title&gt;&lt;secondary-title&gt;Chinese medical journal&lt;/secondary-title&gt;&lt;/titles&gt;&lt;periodical&gt;&lt;full-title&gt;Chinese medical journal&lt;/full-title&gt;&lt;/periodical&gt;&lt;pages&gt;17-24&lt;/pages&gt;&lt;volume&gt;133&lt;/volume&gt;&lt;number&gt;01&lt;/number&gt;&lt;dates&gt;&lt;year&gt;2020&lt;/year&gt;&lt;/dates&gt;&lt;isbn&gt;0366-6999&lt;/isbn&gt;&lt;urls&gt;&lt;/urls&gt;&lt;/record&gt;&lt;/Cite&gt;&lt;/EndNote&gt;</w:instrText>
            </w:r>
            <w:r>
              <w:rPr>
                <w:lang w:val="en-GB"/>
              </w:rPr>
              <w:fldChar w:fldCharType="separate"/>
            </w:r>
            <w:r w:rsidR="003C5BDC">
              <w:rPr>
                <w:noProof/>
                <w:lang w:val="en-GB"/>
              </w:rPr>
              <w:t>(17)</w:t>
            </w:r>
            <w:r>
              <w:rPr>
                <w:lang w:val="en-GB"/>
              </w:rPr>
              <w:fldChar w:fldCharType="end"/>
            </w:r>
          </w:p>
        </w:tc>
        <w:tc>
          <w:tcPr>
            <w:tcW w:w="1843" w:type="dxa"/>
          </w:tcPr>
          <w:p w14:paraId="06B55735" w14:textId="46132CAC" w:rsidR="00C403FC" w:rsidRPr="005A416B" w:rsidRDefault="00C403FC" w:rsidP="00C403FC">
            <w:pPr>
              <w:rPr>
                <w:lang w:val="en-GB"/>
              </w:rPr>
            </w:pPr>
            <w:r>
              <w:rPr>
                <w:lang w:val="en-GB"/>
              </w:rPr>
              <w:t xml:space="preserve">Insulin and </w:t>
            </w:r>
            <w:r w:rsidRPr="008666D3">
              <w:rPr>
                <w:lang w:val="en-GB"/>
              </w:rPr>
              <w:t xml:space="preserve">oral </w:t>
            </w:r>
            <w:proofErr w:type="spellStart"/>
            <w:r w:rsidRPr="008666D3">
              <w:rPr>
                <w:lang w:val="en-GB"/>
              </w:rPr>
              <w:t>hypoglycemic</w:t>
            </w:r>
            <w:proofErr w:type="spellEnd"/>
            <w:r w:rsidRPr="008666D3">
              <w:rPr>
                <w:lang w:val="en-GB"/>
              </w:rPr>
              <w:t xml:space="preserve"> drugs </w:t>
            </w:r>
            <w:r>
              <w:rPr>
                <w:lang w:val="en-GB"/>
              </w:rPr>
              <w:t xml:space="preserve">(biguanides, sulfonylureas prolactin, </w:t>
            </w:r>
            <w:proofErr w:type="spellStart"/>
            <w:r>
              <w:rPr>
                <w:lang w:val="en-GB"/>
              </w:rPr>
              <w:t>glidides</w:t>
            </w:r>
            <w:proofErr w:type="spellEnd"/>
            <w:r>
              <w:rPr>
                <w:lang w:val="en-GB"/>
              </w:rPr>
              <w:t>, and DPP-4 inhibitors)</w:t>
            </w:r>
          </w:p>
        </w:tc>
        <w:tc>
          <w:tcPr>
            <w:tcW w:w="3118" w:type="dxa"/>
          </w:tcPr>
          <w:p w14:paraId="798EA48C" w14:textId="77937095" w:rsidR="00C403FC" w:rsidRPr="00AF3B00" w:rsidRDefault="00C403FC" w:rsidP="00C403FC">
            <w:pPr>
              <w:rPr>
                <w:lang w:val="en-GB"/>
              </w:rPr>
            </w:pPr>
            <w:r w:rsidRPr="005A416B">
              <w:rPr>
                <w:lang w:val="en-GB"/>
              </w:rPr>
              <w:t xml:space="preserve">An EN regression was used to address variable collinearity. </w:t>
            </w:r>
            <w:r>
              <w:rPr>
                <w:lang w:val="en-GB"/>
              </w:rPr>
              <w:t>T</w:t>
            </w:r>
            <w:r w:rsidRPr="005A416B">
              <w:rPr>
                <w:lang w:val="en-GB"/>
              </w:rPr>
              <w:t>hree common machine learning algorithms (random forest [RF], support vector machine [SVM], and back propagation artificial neural network [BP-ANN]) were used to simulate and predict blood glucose status.</w:t>
            </w:r>
          </w:p>
        </w:tc>
        <w:tc>
          <w:tcPr>
            <w:tcW w:w="1559" w:type="dxa"/>
          </w:tcPr>
          <w:p w14:paraId="704B82EC" w14:textId="4D784643" w:rsidR="00C403FC" w:rsidRPr="00AF3B00" w:rsidRDefault="00C403FC" w:rsidP="00C403FC">
            <w:pPr>
              <w:rPr>
                <w:lang w:val="en-GB"/>
              </w:rPr>
            </w:pPr>
            <w:r>
              <w:rPr>
                <w:lang w:val="en-GB"/>
              </w:rPr>
              <w:t>1951/836</w:t>
            </w:r>
          </w:p>
        </w:tc>
        <w:tc>
          <w:tcPr>
            <w:tcW w:w="1985" w:type="dxa"/>
          </w:tcPr>
          <w:p w14:paraId="13A06B5E" w14:textId="224FC6F9" w:rsidR="00C403FC" w:rsidRPr="00950E00" w:rsidRDefault="00C403FC" w:rsidP="00C403FC">
            <w:pPr>
              <w:rPr>
                <w:lang w:val="en-GB"/>
              </w:rPr>
            </w:pPr>
            <w:r w:rsidRPr="00950E00">
              <w:rPr>
                <w:lang w:val="en-GB"/>
              </w:rPr>
              <w:t>RF:</w:t>
            </w:r>
            <w:r>
              <w:rPr>
                <w:lang w:val="en-GB"/>
              </w:rPr>
              <w:t xml:space="preserve"> </w:t>
            </w:r>
            <w:r w:rsidRPr="00950E00">
              <w:rPr>
                <w:lang w:val="en-GB"/>
              </w:rPr>
              <w:t>AUC</w:t>
            </w:r>
            <w:r>
              <w:rPr>
                <w:lang w:val="en-GB"/>
              </w:rPr>
              <w:t>=</w:t>
            </w:r>
            <w:r w:rsidRPr="00950E00">
              <w:rPr>
                <w:lang w:val="en-GB"/>
              </w:rPr>
              <w:t>0.73</w:t>
            </w:r>
            <w:r>
              <w:rPr>
                <w:lang w:val="en-GB"/>
              </w:rPr>
              <w:t xml:space="preserve">, </w:t>
            </w:r>
          </w:p>
          <w:p w14:paraId="1760FFC8" w14:textId="5548F991" w:rsidR="00C403FC" w:rsidRPr="00950E00" w:rsidRDefault="00C403FC" w:rsidP="00C403FC">
            <w:pPr>
              <w:rPr>
                <w:lang w:val="en-GB"/>
              </w:rPr>
            </w:pPr>
            <w:r>
              <w:rPr>
                <w:lang w:val="en-GB"/>
              </w:rPr>
              <w:t>sensitivity=</w:t>
            </w:r>
            <w:r w:rsidRPr="00950E00">
              <w:rPr>
                <w:lang w:val="en-GB"/>
              </w:rPr>
              <w:t>0.79</w:t>
            </w:r>
            <w:r>
              <w:rPr>
                <w:lang w:val="en-GB"/>
              </w:rPr>
              <w:t>,</w:t>
            </w:r>
          </w:p>
          <w:p w14:paraId="7F416BC0" w14:textId="779ECAC0" w:rsidR="00C403FC" w:rsidRPr="00950E00" w:rsidRDefault="00C403FC" w:rsidP="00C403FC">
            <w:pPr>
              <w:rPr>
                <w:lang w:val="en-GB"/>
              </w:rPr>
            </w:pPr>
            <w:r>
              <w:rPr>
                <w:lang w:val="en-GB"/>
              </w:rPr>
              <w:t>specificity=</w:t>
            </w:r>
            <w:r w:rsidRPr="00950E00">
              <w:rPr>
                <w:lang w:val="en-GB"/>
              </w:rPr>
              <w:t>0.70</w:t>
            </w:r>
            <w:r>
              <w:rPr>
                <w:lang w:val="en-GB"/>
              </w:rPr>
              <w:t>;</w:t>
            </w:r>
          </w:p>
          <w:p w14:paraId="0BCFABA0" w14:textId="394202BD" w:rsidR="00C403FC" w:rsidRPr="00950E00" w:rsidRDefault="00C403FC" w:rsidP="00C403FC">
            <w:pPr>
              <w:rPr>
                <w:lang w:val="en-GB"/>
              </w:rPr>
            </w:pPr>
            <w:r w:rsidRPr="00950E00">
              <w:rPr>
                <w:lang w:val="en-GB"/>
              </w:rPr>
              <w:t>SVM:</w:t>
            </w:r>
            <w:r>
              <w:rPr>
                <w:lang w:val="en-GB"/>
              </w:rPr>
              <w:t xml:space="preserve"> </w:t>
            </w:r>
            <w:r w:rsidRPr="00950E00">
              <w:rPr>
                <w:lang w:val="en-GB"/>
              </w:rPr>
              <w:t>AUC</w:t>
            </w:r>
            <w:r>
              <w:rPr>
                <w:lang w:val="en-GB"/>
              </w:rPr>
              <w:t>=</w:t>
            </w:r>
            <w:r w:rsidRPr="00950E00">
              <w:rPr>
                <w:lang w:val="en-GB"/>
              </w:rPr>
              <w:t>0.61</w:t>
            </w:r>
            <w:r>
              <w:rPr>
                <w:lang w:val="en-GB"/>
              </w:rPr>
              <w:t>,</w:t>
            </w:r>
          </w:p>
          <w:p w14:paraId="38F7CACE" w14:textId="1D22B6B5" w:rsidR="00C403FC" w:rsidRPr="00950E00" w:rsidRDefault="00C403FC" w:rsidP="00C403FC">
            <w:pPr>
              <w:rPr>
                <w:lang w:val="en-GB"/>
              </w:rPr>
            </w:pPr>
            <w:r>
              <w:rPr>
                <w:lang w:val="en-GB"/>
              </w:rPr>
              <w:t>sensitivity=</w:t>
            </w:r>
            <w:r w:rsidRPr="00950E00">
              <w:rPr>
                <w:lang w:val="en-GB"/>
              </w:rPr>
              <w:t>0.84</w:t>
            </w:r>
            <w:r>
              <w:rPr>
                <w:lang w:val="en-GB"/>
              </w:rPr>
              <w:t>,</w:t>
            </w:r>
          </w:p>
          <w:p w14:paraId="152C04B9" w14:textId="4523092B" w:rsidR="00C403FC" w:rsidRPr="00950E00" w:rsidRDefault="00C403FC" w:rsidP="00C403FC">
            <w:pPr>
              <w:rPr>
                <w:lang w:val="en-GB"/>
              </w:rPr>
            </w:pPr>
            <w:r>
              <w:rPr>
                <w:lang w:val="en-GB"/>
              </w:rPr>
              <w:t>specificity=</w:t>
            </w:r>
            <w:r w:rsidRPr="00950E00">
              <w:rPr>
                <w:lang w:val="en-GB"/>
              </w:rPr>
              <w:t>0.73</w:t>
            </w:r>
            <w:r>
              <w:rPr>
                <w:lang w:val="en-GB"/>
              </w:rPr>
              <w:t>;</w:t>
            </w:r>
          </w:p>
          <w:p w14:paraId="54BDF669" w14:textId="469EBE36" w:rsidR="00C403FC" w:rsidRPr="00950E00" w:rsidRDefault="00C403FC" w:rsidP="00C403FC">
            <w:pPr>
              <w:rPr>
                <w:lang w:val="en-GB"/>
              </w:rPr>
            </w:pPr>
            <w:r w:rsidRPr="00950E00">
              <w:rPr>
                <w:lang w:val="en-GB"/>
              </w:rPr>
              <w:t>BP-ANN:</w:t>
            </w:r>
            <w:r>
              <w:rPr>
                <w:lang w:val="en-GB"/>
              </w:rPr>
              <w:t xml:space="preserve"> </w:t>
            </w:r>
            <w:r w:rsidRPr="00950E00">
              <w:rPr>
                <w:lang w:val="en-GB"/>
              </w:rPr>
              <w:t>AUC</w:t>
            </w:r>
            <w:r>
              <w:rPr>
                <w:lang w:val="en-GB"/>
              </w:rPr>
              <w:t>=</w:t>
            </w:r>
            <w:r w:rsidRPr="00950E00">
              <w:rPr>
                <w:lang w:val="en-GB"/>
              </w:rPr>
              <w:t>0.70</w:t>
            </w:r>
            <w:r>
              <w:rPr>
                <w:lang w:val="en-GB"/>
              </w:rPr>
              <w:t>,</w:t>
            </w:r>
          </w:p>
          <w:p w14:paraId="16A305BF" w14:textId="58886F72" w:rsidR="00C403FC" w:rsidRPr="00950E00" w:rsidRDefault="00C403FC" w:rsidP="00C403FC">
            <w:pPr>
              <w:rPr>
                <w:lang w:val="en-GB"/>
              </w:rPr>
            </w:pPr>
            <w:r>
              <w:rPr>
                <w:lang w:val="en-GB"/>
              </w:rPr>
              <w:t>sensitivity=</w:t>
            </w:r>
            <w:r w:rsidRPr="00950E00">
              <w:rPr>
                <w:lang w:val="en-GB"/>
              </w:rPr>
              <w:t>0.78</w:t>
            </w:r>
            <w:r>
              <w:rPr>
                <w:lang w:val="en-GB"/>
              </w:rPr>
              <w:t>,</w:t>
            </w:r>
          </w:p>
          <w:p w14:paraId="0E2A8E19" w14:textId="6E8037FB" w:rsidR="00C403FC" w:rsidRPr="00AF3B00" w:rsidRDefault="00C403FC" w:rsidP="00C403FC">
            <w:pPr>
              <w:rPr>
                <w:lang w:val="en-GB"/>
              </w:rPr>
            </w:pPr>
            <w:r>
              <w:rPr>
                <w:lang w:val="en-GB"/>
              </w:rPr>
              <w:t>specificity=</w:t>
            </w:r>
            <w:r w:rsidRPr="00950E00">
              <w:rPr>
                <w:lang w:val="en-GB"/>
              </w:rPr>
              <w:t>0.73</w:t>
            </w:r>
          </w:p>
        </w:tc>
      </w:tr>
      <w:tr w:rsidR="00C403FC" w:rsidRPr="00AF3B00" w14:paraId="4E31BC4D" w14:textId="77777777" w:rsidTr="008C0606">
        <w:trPr>
          <w:trHeight w:val="898"/>
        </w:trPr>
        <w:tc>
          <w:tcPr>
            <w:tcW w:w="1413" w:type="dxa"/>
          </w:tcPr>
          <w:p w14:paraId="5675F78B" w14:textId="7269BDA5" w:rsidR="00C403FC" w:rsidRPr="00AF3B00" w:rsidRDefault="00C403FC" w:rsidP="003C5BDC">
            <w:pPr>
              <w:rPr>
                <w:lang w:val="en-GB"/>
              </w:rPr>
            </w:pPr>
            <w:r>
              <w:rPr>
                <w:lang w:val="en-GB"/>
              </w:rPr>
              <w:t xml:space="preserve">Yang </w:t>
            </w:r>
            <w:r w:rsidRPr="0072649D">
              <w:rPr>
                <w:i/>
                <w:lang w:val="en-GB"/>
              </w:rPr>
              <w:t>et al</w:t>
            </w:r>
            <w:r>
              <w:rPr>
                <w:lang w:val="en-GB"/>
              </w:rPr>
              <w:t xml:space="preserve">. 2020 </w:t>
            </w:r>
            <w:r>
              <w:rPr>
                <w:lang w:val="en-GB"/>
              </w:rPr>
              <w:fldChar w:fldCharType="begin"/>
            </w:r>
            <w:r w:rsidR="003C5BDC">
              <w:rPr>
                <w:lang w:val="en-GB"/>
              </w:rPr>
              <w:instrText xml:space="preserve"> ADDIN EN.CITE &lt;EndNote&gt;&lt;Cite&gt;&lt;Author&gt;Yang&lt;/Author&gt;&lt;Year&gt;2021&lt;/Year&gt;&lt;RecNum&gt;35&lt;/RecNum&gt;&lt;DisplayText&gt;(18)&lt;/DisplayText&gt;&lt;record&gt;&lt;rec-number&gt;35&lt;/rec-number&gt;&lt;foreign-keys&gt;&lt;key app="EN" db-id="traeztzeiwvfvhe9wxqv99d4fpd59rfve595" timestamp="1670184421"&gt;35&lt;/key&gt;&lt;/foreign-keys&gt;&lt;ref-type name="Journal Article"&gt;17&lt;/ref-type&gt;&lt;contributors&gt;&lt;authors&gt;&lt;author&gt;Yang, Chen-Yi&lt;/author&gt;&lt;author&gt;Lin, Wei-Ann&lt;/author&gt;&lt;author&gt;Su, Pei-Fang&lt;/author&gt;&lt;author&gt;Li, Lun-Jie&lt;/author&gt;&lt;author&gt;Yang, Chun-Ting&lt;/author&gt;&lt;author&gt;Ou, Huang-Tz&lt;/author&gt;&lt;author&gt;Kuo, Shihchen&lt;/author&gt;&lt;/authors&gt;&lt;/contributors&gt;&lt;titles&gt;&lt;title&gt;Heterogeneous Treatment Effects on Cardiovascular Diseases With Dipeptidyl Peptidase-4 Inhibitors Versus Sulfonylureas in Type 2 Diabetes Patients&lt;/title&gt;&lt;secondary-title&gt;Clinical Pharmacology &amp;amp; Therapeutics&lt;/secondary-title&gt;&lt;/titles&gt;&lt;periodical&gt;&lt;full-title&gt;Clinical Pharmacology &amp;amp; Therapeutics&lt;/full-title&gt;&lt;/periodical&gt;&lt;pages&gt;772-781&lt;/pages&gt;&lt;volume&gt;109&lt;/volume&gt;&lt;number&gt;3&lt;/number&gt;&lt;dates&gt;&lt;year&gt;2021&lt;/year&gt;&lt;pub-dates&gt;&lt;date&gt;2021/03/01&lt;/date&gt;&lt;/pub-dates&gt;&lt;/dates&gt;&lt;publisher&gt;John Wiley &amp;amp; Sons, Ltd&lt;/publisher&gt;&lt;isbn&gt;0009-9236&lt;/isbn&gt;&lt;work-type&gt;https://doi.org/10.1002/cpt.2058&lt;/work-type&gt;&lt;urls&gt;&lt;related-urls&gt;&lt;url&gt;https://doi.org/10.1002/cpt.2058&lt;/url&gt;&lt;/related-urls&gt;&lt;/urls&gt;&lt;electronic-resource-num&gt;https://doi.org/10.1002/cpt.2058&lt;/electronic-resource-num&gt;&lt;access-date&gt;2022/12/04&lt;/access-date&gt;&lt;/record&gt;&lt;/Cite&gt;&lt;/EndNote&gt;</w:instrText>
            </w:r>
            <w:r>
              <w:rPr>
                <w:lang w:val="en-GB"/>
              </w:rPr>
              <w:fldChar w:fldCharType="separate"/>
            </w:r>
            <w:r w:rsidR="003C5BDC">
              <w:rPr>
                <w:noProof/>
                <w:lang w:val="en-GB"/>
              </w:rPr>
              <w:t>(18)</w:t>
            </w:r>
            <w:r>
              <w:rPr>
                <w:lang w:val="en-GB"/>
              </w:rPr>
              <w:fldChar w:fldCharType="end"/>
            </w:r>
          </w:p>
        </w:tc>
        <w:tc>
          <w:tcPr>
            <w:tcW w:w="1843" w:type="dxa"/>
          </w:tcPr>
          <w:p w14:paraId="0E5814BC" w14:textId="659A5A14" w:rsidR="00C403FC" w:rsidRPr="005A416B" w:rsidRDefault="000E671E" w:rsidP="00C403FC">
            <w:pPr>
              <w:rPr>
                <w:lang w:val="en-GB"/>
              </w:rPr>
            </w:pPr>
            <w:r>
              <w:rPr>
                <w:lang w:val="en-GB"/>
              </w:rPr>
              <w:t>D</w:t>
            </w:r>
            <w:r w:rsidR="00C403FC" w:rsidRPr="008F07FC">
              <w:rPr>
                <w:lang w:val="en-GB"/>
              </w:rPr>
              <w:t>ipeptidyl</w:t>
            </w:r>
            <w:r w:rsidR="00C403FC">
              <w:rPr>
                <w:lang w:val="en-GB"/>
              </w:rPr>
              <w:t>, p</w:t>
            </w:r>
            <w:r w:rsidR="00C403FC" w:rsidRPr="008F07FC">
              <w:rPr>
                <w:lang w:val="en-GB"/>
              </w:rPr>
              <w:t xml:space="preserve">eptidase-4 </w:t>
            </w:r>
            <w:r w:rsidR="00C403FC">
              <w:rPr>
                <w:lang w:val="en-GB"/>
              </w:rPr>
              <w:t>i</w:t>
            </w:r>
            <w:r w:rsidR="00C403FC" w:rsidRPr="008F07FC">
              <w:rPr>
                <w:lang w:val="en-GB"/>
              </w:rPr>
              <w:t>nhibitors</w:t>
            </w:r>
            <w:r w:rsidR="00C403FC">
              <w:rPr>
                <w:lang w:val="en-GB"/>
              </w:rPr>
              <w:t>, s</w:t>
            </w:r>
            <w:r w:rsidR="00C403FC" w:rsidRPr="008F07FC">
              <w:rPr>
                <w:lang w:val="en-GB"/>
              </w:rPr>
              <w:t>ulfonylureas</w:t>
            </w:r>
          </w:p>
        </w:tc>
        <w:tc>
          <w:tcPr>
            <w:tcW w:w="3118" w:type="dxa"/>
          </w:tcPr>
          <w:p w14:paraId="06A68211" w14:textId="7F9B1C7D" w:rsidR="00C403FC" w:rsidRPr="00AF3B00" w:rsidRDefault="00C403FC" w:rsidP="00C403FC">
            <w:pPr>
              <w:rPr>
                <w:lang w:val="en-GB"/>
              </w:rPr>
            </w:pPr>
            <w:r w:rsidRPr="005A416B">
              <w:rPr>
                <w:lang w:val="en-GB"/>
              </w:rPr>
              <w:t>Classification and regression tree (CART)</w:t>
            </w:r>
          </w:p>
        </w:tc>
        <w:tc>
          <w:tcPr>
            <w:tcW w:w="1559" w:type="dxa"/>
          </w:tcPr>
          <w:p w14:paraId="3CD86F3D" w14:textId="07859510" w:rsidR="00C403FC" w:rsidRPr="00AF3B00" w:rsidRDefault="00C403FC" w:rsidP="00C403FC">
            <w:pPr>
              <w:rPr>
                <w:lang w:val="en-GB"/>
              </w:rPr>
            </w:pPr>
            <w:r>
              <w:rPr>
                <w:lang w:val="en-GB"/>
              </w:rPr>
              <w:t>15882/3971</w:t>
            </w:r>
          </w:p>
        </w:tc>
        <w:tc>
          <w:tcPr>
            <w:tcW w:w="1985" w:type="dxa"/>
          </w:tcPr>
          <w:p w14:paraId="13F9DD32" w14:textId="686EA431" w:rsidR="00C403FC" w:rsidRPr="00AF3B00" w:rsidRDefault="00C403FC" w:rsidP="00C403FC">
            <w:pPr>
              <w:rPr>
                <w:lang w:val="en-GB"/>
              </w:rPr>
            </w:pPr>
            <w:r w:rsidRPr="00950E00">
              <w:rPr>
                <w:lang w:val="en-GB"/>
              </w:rPr>
              <w:t>AUC:0.646-0.719</w:t>
            </w:r>
          </w:p>
        </w:tc>
      </w:tr>
      <w:tr w:rsidR="00C403FC" w:rsidRPr="00AF3B00" w14:paraId="3E9279F3" w14:textId="77777777" w:rsidTr="008C0606">
        <w:trPr>
          <w:trHeight w:val="1507"/>
        </w:trPr>
        <w:tc>
          <w:tcPr>
            <w:tcW w:w="1413" w:type="dxa"/>
          </w:tcPr>
          <w:p w14:paraId="7216E49D" w14:textId="6081C075" w:rsidR="00C403FC" w:rsidRPr="00AF3B00" w:rsidRDefault="00C403FC" w:rsidP="003C5BDC">
            <w:pPr>
              <w:rPr>
                <w:lang w:val="en-GB"/>
              </w:rPr>
            </w:pPr>
            <w:r>
              <w:rPr>
                <w:lang w:val="en-GB"/>
              </w:rPr>
              <w:t xml:space="preserve">Yang </w:t>
            </w:r>
            <w:r w:rsidRPr="0072649D">
              <w:rPr>
                <w:i/>
                <w:lang w:val="en-GB"/>
              </w:rPr>
              <w:t>et al</w:t>
            </w:r>
            <w:r>
              <w:rPr>
                <w:lang w:val="en-GB"/>
              </w:rPr>
              <w:t xml:space="preserve">. 2021 </w:t>
            </w:r>
            <w:r>
              <w:rPr>
                <w:lang w:val="en-GB"/>
              </w:rPr>
              <w:fldChar w:fldCharType="begin"/>
            </w:r>
            <w:r w:rsidR="003C5BDC">
              <w:rPr>
                <w:lang w:val="en-GB"/>
              </w:rPr>
              <w:instrText xml:space="preserve"> ADDIN EN.CITE &lt;EndNote&gt;&lt;Cite&gt;&lt;Author&gt;Yang&lt;/Author&gt;&lt;Year&gt;2021&lt;/Year&gt;&lt;RecNum&gt;36&lt;/RecNum&gt;&lt;DisplayText&gt;(19)&lt;/DisplayText&gt;&lt;record&gt;&lt;rec-number&gt;36&lt;/rec-number&gt;&lt;foreign-keys&gt;&lt;key app="EN" db-id="traeztzeiwvfvhe9wxqv99d4fpd59rfve595" timestamp="1670184518"&gt;36&lt;/key&gt;&lt;/foreign-keys&gt;&lt;ref-type name="Journal Article"&gt;17&lt;/ref-type&gt;&lt;contributors&gt;&lt;authors&gt;&lt;author&gt;Yang, Lanting&lt;/author&gt;&lt;author&gt;Gabriel, Nico&lt;/author&gt;&lt;author&gt;Hernandez, Inmaculada&lt;/author&gt;&lt;author&gt;Winterstein, Almut G.&lt;/author&gt;&lt;author&gt;Guo, Jingchuan&lt;/author&gt;&lt;/authors&gt;&lt;/contributors&gt;&lt;titles&gt;&lt;title&gt;Using machine learning to identify diabetes patients with canagliflozin prescriptions at high-risk of lower extremity amputation using real-world data&lt;/title&gt;&lt;secondary-title&gt;Pharmacoepidemiology and Drug Safety&lt;/secondary-title&gt;&lt;/titles&gt;&lt;periodical&gt;&lt;full-title&gt;Pharmacoepidemiology and Drug Safety&lt;/full-title&gt;&lt;/periodical&gt;&lt;pages&gt;644-651&lt;/pages&gt;&lt;volume&gt;30&lt;/volume&gt;&lt;number&gt;5&lt;/number&gt;&lt;keywords&gt;&lt;keyword&gt;canagliflozin&lt;/keyword&gt;&lt;keyword&gt;lower extremity amputation&lt;/keyword&gt;&lt;keyword&gt;machine-learning&lt;/keyword&gt;&lt;/keywords&gt;&lt;dates&gt;&lt;year&gt;2021&lt;/year&gt;&lt;pub-dates&gt;&lt;date&gt;2021/05/01&lt;/date&gt;&lt;/pub-dates&gt;&lt;/dates&gt;&lt;publisher&gt;John Wiley &amp;amp; Sons, Ltd&lt;/publisher&gt;&lt;isbn&gt;1053-8569&lt;/isbn&gt;&lt;work-type&gt;https://doi.org/10.1002/pds.5206&lt;/work-type&gt;&lt;urls&gt;&lt;related-urls&gt;&lt;url&gt;https://doi.org/10.1002/pds.5206&lt;/url&gt;&lt;/related-urls&gt;&lt;/urls&gt;&lt;electronic-resource-num&gt;https://doi.org/10.1002/pds.5206&lt;/electronic-resource-num&gt;&lt;access-date&gt;2022/12/04&lt;/access-date&gt;&lt;/record&gt;&lt;/Cite&gt;&lt;/EndNote&gt;</w:instrText>
            </w:r>
            <w:r>
              <w:rPr>
                <w:lang w:val="en-GB"/>
              </w:rPr>
              <w:fldChar w:fldCharType="separate"/>
            </w:r>
            <w:r w:rsidR="003C5BDC">
              <w:rPr>
                <w:noProof/>
                <w:lang w:val="en-GB"/>
              </w:rPr>
              <w:t>(19)</w:t>
            </w:r>
            <w:r>
              <w:rPr>
                <w:lang w:val="en-GB"/>
              </w:rPr>
              <w:fldChar w:fldCharType="end"/>
            </w:r>
            <w:r>
              <w:rPr>
                <w:lang w:val="en-GB"/>
              </w:rPr>
              <w:t xml:space="preserve">  </w:t>
            </w:r>
          </w:p>
        </w:tc>
        <w:tc>
          <w:tcPr>
            <w:tcW w:w="1843" w:type="dxa"/>
          </w:tcPr>
          <w:p w14:paraId="3E3D494B" w14:textId="6D7E9F68" w:rsidR="00C403FC" w:rsidRDefault="000E671E" w:rsidP="00C403FC">
            <w:pPr>
              <w:rPr>
                <w:lang w:val="en-GB"/>
              </w:rPr>
            </w:pPr>
            <w:r>
              <w:rPr>
                <w:lang w:val="en-GB"/>
              </w:rPr>
              <w:t>C</w:t>
            </w:r>
            <w:r w:rsidR="00C403FC" w:rsidRPr="008F07FC">
              <w:rPr>
                <w:lang w:val="en-GB"/>
              </w:rPr>
              <w:t>anagliflozin</w:t>
            </w:r>
          </w:p>
        </w:tc>
        <w:tc>
          <w:tcPr>
            <w:tcW w:w="3118" w:type="dxa"/>
          </w:tcPr>
          <w:p w14:paraId="734D4428" w14:textId="41E85A8B" w:rsidR="00C403FC" w:rsidRPr="00AF3B00" w:rsidRDefault="00C403FC" w:rsidP="00C403FC">
            <w:pPr>
              <w:rPr>
                <w:lang w:val="en-GB"/>
              </w:rPr>
            </w:pPr>
            <w:r>
              <w:rPr>
                <w:lang w:val="en-GB"/>
              </w:rPr>
              <w:t xml:space="preserve">Four </w:t>
            </w:r>
            <w:r w:rsidRPr="005A416B">
              <w:rPr>
                <w:lang w:val="en-GB"/>
              </w:rPr>
              <w:t xml:space="preserve">machine learning approaches (elastic net, least absolute shrinkage and selection operator [LASSO], gradient boosting machine and random forests) </w:t>
            </w:r>
            <w:r>
              <w:rPr>
                <w:lang w:val="en-GB"/>
              </w:rPr>
              <w:t xml:space="preserve">were used </w:t>
            </w:r>
            <w:r w:rsidRPr="005A416B">
              <w:rPr>
                <w:lang w:val="en-GB"/>
              </w:rPr>
              <w:t>to predict LEA risk after canagliflozin initiation</w:t>
            </w:r>
          </w:p>
        </w:tc>
        <w:tc>
          <w:tcPr>
            <w:tcW w:w="1559" w:type="dxa"/>
          </w:tcPr>
          <w:p w14:paraId="763CACBC" w14:textId="18262A38" w:rsidR="00C403FC" w:rsidRPr="00AF3B00" w:rsidRDefault="00C403FC" w:rsidP="00C403FC">
            <w:pPr>
              <w:rPr>
                <w:lang w:val="en-GB"/>
              </w:rPr>
            </w:pPr>
            <w:r>
              <w:rPr>
                <w:lang w:val="en-GB"/>
              </w:rPr>
              <w:t>6953/6951</w:t>
            </w:r>
          </w:p>
        </w:tc>
        <w:tc>
          <w:tcPr>
            <w:tcW w:w="1985" w:type="dxa"/>
          </w:tcPr>
          <w:p w14:paraId="0BB7772E" w14:textId="731CEA31" w:rsidR="00C403FC" w:rsidRPr="00AF3B00" w:rsidRDefault="00C403FC" w:rsidP="00C403FC">
            <w:pPr>
              <w:rPr>
                <w:lang w:val="en-GB"/>
              </w:rPr>
            </w:pPr>
            <w:r w:rsidRPr="00950E00">
              <w:rPr>
                <w:lang w:val="en-GB"/>
              </w:rPr>
              <w:t>AUC</w:t>
            </w:r>
            <w:r>
              <w:rPr>
                <w:lang w:val="en-GB"/>
              </w:rPr>
              <w:t xml:space="preserve">=0.81 (95% </w:t>
            </w:r>
            <w:r w:rsidRPr="00950E00">
              <w:rPr>
                <w:lang w:val="en-GB"/>
              </w:rPr>
              <w:t>CI</w:t>
            </w:r>
            <w:r>
              <w:rPr>
                <w:lang w:val="en-GB"/>
              </w:rPr>
              <w:t>:</w:t>
            </w:r>
            <w:r w:rsidRPr="00950E00">
              <w:rPr>
                <w:lang w:val="en-GB"/>
              </w:rPr>
              <w:t xml:space="preserve"> 0.76,</w:t>
            </w:r>
            <w:r>
              <w:rPr>
                <w:lang w:val="en-GB"/>
              </w:rPr>
              <w:t xml:space="preserve"> </w:t>
            </w:r>
            <w:r w:rsidRPr="00950E00">
              <w:rPr>
                <w:lang w:val="en-GB"/>
              </w:rPr>
              <w:t>0.86)</w:t>
            </w:r>
          </w:p>
        </w:tc>
      </w:tr>
      <w:tr w:rsidR="00C403FC" w:rsidRPr="00AF3B00" w14:paraId="467555F8" w14:textId="77777777" w:rsidTr="008C0606">
        <w:trPr>
          <w:trHeight w:val="2392"/>
        </w:trPr>
        <w:tc>
          <w:tcPr>
            <w:tcW w:w="1413" w:type="dxa"/>
          </w:tcPr>
          <w:p w14:paraId="088FBC1D" w14:textId="0ED501BD" w:rsidR="00C403FC" w:rsidRPr="00AF3B00" w:rsidRDefault="00C403FC" w:rsidP="003C5BDC">
            <w:pPr>
              <w:rPr>
                <w:lang w:val="en-GB"/>
              </w:rPr>
            </w:pPr>
            <w:r>
              <w:rPr>
                <w:lang w:val="en-GB"/>
              </w:rPr>
              <w:t xml:space="preserve">Zou </w:t>
            </w:r>
            <w:r w:rsidRPr="0072649D">
              <w:rPr>
                <w:i/>
                <w:lang w:val="en-GB"/>
              </w:rPr>
              <w:t>et al</w:t>
            </w:r>
            <w:r>
              <w:rPr>
                <w:lang w:val="en-GB"/>
              </w:rPr>
              <w:t xml:space="preserve">. 2022 </w:t>
            </w:r>
            <w:r>
              <w:rPr>
                <w:lang w:val="en-GB"/>
              </w:rPr>
              <w:fldChar w:fldCharType="begin"/>
            </w:r>
            <w:r w:rsidR="003C5BDC">
              <w:rPr>
                <w:lang w:val="en-GB"/>
              </w:rPr>
              <w:instrText xml:space="preserve"> ADDIN EN.CITE &lt;EndNote&gt;&lt;Cite&gt;&lt;Author&gt;Zou&lt;/Author&gt;&lt;Year&gt;2022&lt;/Year&gt;&lt;RecNum&gt;20&lt;/RecNum&gt;&lt;DisplayText&gt;(20)&lt;/DisplayText&gt;&lt;record&gt;&lt;rec-number&gt;20&lt;/rec-number&gt;&lt;foreign-keys&gt;&lt;key app="EN" db-id="traeztzeiwvfvhe9wxqv99d4fpd59rfve595" timestamp="1669505340"&gt;20&lt;/key&gt;&lt;/foreign-keys&gt;&lt;ref-type name="Journal Article"&gt;17&lt;/ref-type&gt;&lt;contributors&gt;&lt;authors&gt;&lt;author&gt;Zou, Xiantong&lt;/author&gt;&lt;author&gt;Huang, Qi&lt;/author&gt;&lt;author&gt;Luo, Yingying&lt;/author&gt;&lt;author&gt;Ren, Qian&lt;/author&gt;&lt;author&gt;Han, Xueyao&lt;/author&gt;&lt;author&gt;Zhou, Xianghai&lt;/author&gt;&lt;author&gt;Ji, Linong&lt;/author&gt;&lt;/authors&gt;&lt;/contributors&gt;&lt;titles&gt;&lt;title&gt;The efficacy of canagliflozin in diabetes subgroups stratified by data-driven clustering or a supervised machine learning method: a post hoc analysis of canagliflozin clinical trial data&lt;/title&gt;&lt;secondary-title&gt;Diabetologia&lt;/secondary-title&gt;&lt;/titles&gt;&lt;periodical&gt;&lt;full-title&gt;Diabetologia&lt;/full-title&gt;&lt;/periodical&gt;&lt;pages&gt;1424-1435&lt;/pages&gt;&lt;volume&gt;65&lt;/volume&gt;&lt;number&gt;9&lt;/number&gt;&lt;dates&gt;&lt;year&gt;2022&lt;/year&gt;&lt;/dates&gt;&lt;isbn&gt;1432-0428&lt;/isbn&gt;&lt;urls&gt;&lt;/urls&gt;&lt;/record&gt;&lt;/Cite&gt;&lt;/EndNote&gt;</w:instrText>
            </w:r>
            <w:r>
              <w:rPr>
                <w:lang w:val="en-GB"/>
              </w:rPr>
              <w:fldChar w:fldCharType="separate"/>
            </w:r>
            <w:r w:rsidR="003C5BDC">
              <w:rPr>
                <w:noProof/>
                <w:lang w:val="en-GB"/>
              </w:rPr>
              <w:t>(20)</w:t>
            </w:r>
            <w:r>
              <w:rPr>
                <w:lang w:val="en-GB"/>
              </w:rPr>
              <w:fldChar w:fldCharType="end"/>
            </w:r>
          </w:p>
        </w:tc>
        <w:tc>
          <w:tcPr>
            <w:tcW w:w="1843" w:type="dxa"/>
          </w:tcPr>
          <w:p w14:paraId="17497E7A" w14:textId="2DB6596F" w:rsidR="00C403FC" w:rsidRPr="00834986" w:rsidRDefault="000E671E" w:rsidP="00C403FC">
            <w:pPr>
              <w:rPr>
                <w:lang w:val="it-IT"/>
              </w:rPr>
            </w:pPr>
            <w:r w:rsidRPr="00834986">
              <w:rPr>
                <w:lang w:val="it-IT"/>
              </w:rPr>
              <w:t>C</w:t>
            </w:r>
            <w:r w:rsidR="00C403FC" w:rsidRPr="00834986">
              <w:rPr>
                <w:lang w:val="it-IT"/>
              </w:rPr>
              <w:t xml:space="preserve">anagliflozin </w:t>
            </w:r>
          </w:p>
          <w:p w14:paraId="1B407E07" w14:textId="7985B97A" w:rsidR="00C403FC" w:rsidRPr="00834986" w:rsidRDefault="00C403FC" w:rsidP="00C403FC">
            <w:pPr>
              <w:rPr>
                <w:lang w:val="it-IT"/>
              </w:rPr>
            </w:pPr>
            <w:r w:rsidRPr="009A49F4">
              <w:rPr>
                <w:lang w:val="it-IT"/>
              </w:rPr>
              <w:t>sitagliptin, glimepiride</w:t>
            </w:r>
            <w:r>
              <w:rPr>
                <w:lang w:val="it-IT"/>
              </w:rPr>
              <w:t xml:space="preserve">, and </w:t>
            </w:r>
            <w:r w:rsidRPr="00834986">
              <w:rPr>
                <w:lang w:val="it-IT"/>
              </w:rPr>
              <w:t>metformin</w:t>
            </w:r>
          </w:p>
        </w:tc>
        <w:tc>
          <w:tcPr>
            <w:tcW w:w="3118" w:type="dxa"/>
          </w:tcPr>
          <w:p w14:paraId="0D304A87" w14:textId="4791CC84" w:rsidR="00C403FC" w:rsidRPr="00AF3B00" w:rsidRDefault="00C403FC" w:rsidP="00C403FC">
            <w:pPr>
              <w:rPr>
                <w:lang w:val="en-GB"/>
              </w:rPr>
            </w:pPr>
            <w:r w:rsidRPr="007339D7">
              <w:rPr>
                <w:lang w:val="en-GB"/>
              </w:rPr>
              <w:t xml:space="preserve">a spectrum of supervised </w:t>
            </w:r>
            <w:r w:rsidR="000E671E">
              <w:rPr>
                <w:lang w:val="en-GB"/>
              </w:rPr>
              <w:t>machine</w:t>
            </w:r>
            <w:r>
              <w:rPr>
                <w:lang w:val="en-GB"/>
              </w:rPr>
              <w:t xml:space="preserve"> learning</w:t>
            </w:r>
            <w:r w:rsidRPr="007339D7">
              <w:rPr>
                <w:lang w:val="en-GB"/>
              </w:rPr>
              <w:t xml:space="preserve"> methods</w:t>
            </w:r>
            <w:r>
              <w:rPr>
                <w:lang w:val="en-GB"/>
              </w:rPr>
              <w:t>:</w:t>
            </w:r>
            <w:r w:rsidRPr="007339D7">
              <w:rPr>
                <w:lang w:val="en-GB"/>
              </w:rPr>
              <w:t xml:space="preserve"> linear regression, random forest</w:t>
            </w:r>
            <w:r>
              <w:rPr>
                <w:lang w:val="en-GB"/>
              </w:rPr>
              <w:t xml:space="preserve"> </w:t>
            </w:r>
            <w:r w:rsidRPr="007339D7">
              <w:rPr>
                <w:lang w:val="en-GB"/>
              </w:rPr>
              <w:t>(RF),</w:t>
            </w:r>
            <w:r>
              <w:rPr>
                <w:lang w:val="en-GB"/>
              </w:rPr>
              <w:t xml:space="preserve"> </w:t>
            </w:r>
            <w:proofErr w:type="spellStart"/>
            <w:r w:rsidRPr="007339D7">
              <w:rPr>
                <w:lang w:val="en-GB"/>
              </w:rPr>
              <w:t>XGBoost</w:t>
            </w:r>
            <w:proofErr w:type="spellEnd"/>
            <w:r w:rsidRPr="007339D7">
              <w:rPr>
                <w:lang w:val="en-GB"/>
              </w:rPr>
              <w:t>, k-nearest neighbours (</w:t>
            </w:r>
            <w:proofErr w:type="spellStart"/>
            <w:r w:rsidRPr="007339D7">
              <w:rPr>
                <w:lang w:val="en-GB"/>
              </w:rPr>
              <w:t>kNN</w:t>
            </w:r>
            <w:proofErr w:type="spellEnd"/>
            <w:r w:rsidRPr="007339D7">
              <w:rPr>
                <w:lang w:val="en-GB"/>
              </w:rPr>
              <w:t>) and support vector machine (SVM)</w:t>
            </w:r>
          </w:p>
        </w:tc>
        <w:tc>
          <w:tcPr>
            <w:tcW w:w="1559" w:type="dxa"/>
          </w:tcPr>
          <w:p w14:paraId="10A7D40B" w14:textId="42AAEBD1" w:rsidR="00C403FC" w:rsidRPr="00AF3B00" w:rsidRDefault="00C403FC" w:rsidP="00C403FC">
            <w:pPr>
              <w:rPr>
                <w:lang w:val="en-GB"/>
              </w:rPr>
            </w:pPr>
            <w:r>
              <w:rPr>
                <w:lang w:val="en-GB"/>
              </w:rPr>
              <w:t>5720/636</w:t>
            </w:r>
          </w:p>
        </w:tc>
        <w:tc>
          <w:tcPr>
            <w:tcW w:w="1985" w:type="dxa"/>
          </w:tcPr>
          <w:p w14:paraId="3A80D144" w14:textId="56A35D6E" w:rsidR="00C403FC" w:rsidRPr="006018D9" w:rsidRDefault="00C403FC" w:rsidP="00C403FC">
            <w:pPr>
              <w:rPr>
                <w:lang w:val="en-GB"/>
              </w:rPr>
            </w:pPr>
            <w:r w:rsidRPr="006018D9">
              <w:rPr>
                <w:lang w:val="en-GB"/>
              </w:rPr>
              <w:t>The effect of canagliflozin vs placebo on albuminuria progression differed significantly</w:t>
            </w:r>
            <w:r>
              <w:rPr>
                <w:lang w:val="en-GB"/>
              </w:rPr>
              <w:t xml:space="preserve"> </w:t>
            </w:r>
            <w:r w:rsidRPr="006018D9">
              <w:rPr>
                <w:lang w:val="en-GB"/>
              </w:rPr>
              <w:t xml:space="preserve">between the high-risk (HR 0.67 [95% </w:t>
            </w:r>
            <w:r w:rsidRPr="006018D9">
              <w:rPr>
                <w:lang w:val="en-GB"/>
              </w:rPr>
              <w:lastRenderedPageBreak/>
              <w:t>CI</w:t>
            </w:r>
            <w:r>
              <w:rPr>
                <w:lang w:val="en-GB"/>
              </w:rPr>
              <w:t>:</w:t>
            </w:r>
            <w:r w:rsidRPr="006018D9">
              <w:rPr>
                <w:lang w:val="en-GB"/>
              </w:rPr>
              <w:t xml:space="preserve"> 0.57, 0.80]) and low-risk</w:t>
            </w:r>
          </w:p>
          <w:p w14:paraId="39B1E729" w14:textId="237E8399" w:rsidR="00C403FC" w:rsidRPr="00AF3B00" w:rsidRDefault="00C403FC" w:rsidP="00EA05E2">
            <w:pPr>
              <w:rPr>
                <w:lang w:val="en-GB"/>
              </w:rPr>
            </w:pPr>
            <w:r w:rsidRPr="006018D9">
              <w:rPr>
                <w:lang w:val="en-GB"/>
              </w:rPr>
              <w:t>groups (HR 0.91 [0.75, 1.11]) (</w:t>
            </w:r>
            <w:proofErr w:type="spellStart"/>
            <w:r>
              <w:rPr>
                <w:lang w:val="en-GB"/>
              </w:rPr>
              <w:t>P</w:t>
            </w:r>
            <w:r w:rsidRPr="006018D9">
              <w:rPr>
                <w:lang w:val="en-GB"/>
              </w:rPr>
              <w:t>interaction</w:t>
            </w:r>
            <w:proofErr w:type="spellEnd"/>
            <w:r w:rsidRPr="006018D9">
              <w:rPr>
                <w:lang w:val="en-GB"/>
              </w:rPr>
              <w:t>=0.016)</w:t>
            </w:r>
            <w:r>
              <w:rPr>
                <w:lang w:val="en-GB"/>
              </w:rPr>
              <w:t>.</w:t>
            </w:r>
          </w:p>
        </w:tc>
      </w:tr>
    </w:tbl>
    <w:p w14:paraId="023A2F03" w14:textId="68426021" w:rsidR="00C03B96" w:rsidRPr="008C0606" w:rsidRDefault="00C03B96"/>
    <w:p w14:paraId="556ED184" w14:textId="77777777" w:rsidR="00C03B96" w:rsidRPr="003C1C7E" w:rsidRDefault="00C03B96">
      <w:pPr>
        <w:rPr>
          <w:lang w:val="en"/>
        </w:rPr>
      </w:pPr>
    </w:p>
    <w:p w14:paraId="27132A9E" w14:textId="77777777" w:rsidR="0092433F" w:rsidRDefault="003C1C7E">
      <w:r>
        <w:rPr>
          <w:rFonts w:hint="eastAsia"/>
        </w:rPr>
        <w:t>#</w:t>
      </w:r>
      <w:r>
        <w:t xml:space="preserve">### </w:t>
      </w:r>
      <w:r>
        <w:rPr>
          <w:lang w:val="en"/>
        </w:rPr>
        <w:t>E</w:t>
      </w:r>
      <w:r w:rsidRPr="00881D67">
        <w:rPr>
          <w:lang w:val="en"/>
        </w:rPr>
        <w:t>nsemble tree models</w:t>
      </w:r>
    </w:p>
    <w:p w14:paraId="2556C5A5" w14:textId="5649066C" w:rsidR="003C1C7E" w:rsidRPr="003C1C7E" w:rsidRDefault="0053711A" w:rsidP="003C1C7E">
      <w:pPr>
        <w:pStyle w:val="ListParagraph"/>
        <w:numPr>
          <w:ilvl w:val="0"/>
          <w:numId w:val="4"/>
        </w:numPr>
        <w:ind w:firstLineChars="0"/>
        <w:rPr>
          <w:lang w:val="en"/>
        </w:rPr>
      </w:pPr>
      <w:proofErr w:type="spellStart"/>
      <w:r w:rsidRPr="003C1C7E">
        <w:rPr>
          <w:lang w:val="en"/>
        </w:rPr>
        <w:t>EXtreme</w:t>
      </w:r>
      <w:proofErr w:type="spellEnd"/>
      <w:r w:rsidRPr="003C1C7E">
        <w:rPr>
          <w:lang w:val="en"/>
        </w:rPr>
        <w:t xml:space="preserve"> Gradient Boosting </w:t>
      </w:r>
      <w:r>
        <w:rPr>
          <w:lang w:val="en"/>
        </w:rPr>
        <w:t>(</w:t>
      </w:r>
      <w:proofErr w:type="spellStart"/>
      <w:r w:rsidR="003C1C7E" w:rsidRPr="003C1C7E">
        <w:rPr>
          <w:lang w:val="en"/>
        </w:rPr>
        <w:t>XGBoost</w:t>
      </w:r>
      <w:proofErr w:type="spellEnd"/>
      <w:r>
        <w:rPr>
          <w:lang w:val="en"/>
        </w:rPr>
        <w:t>)</w:t>
      </w:r>
    </w:p>
    <w:p w14:paraId="0CE9010B" w14:textId="4D02AC13" w:rsidR="003C1C7E" w:rsidRDefault="00FF179F" w:rsidP="002955AF">
      <w:pPr>
        <w:ind w:firstLine="360"/>
        <w:rPr>
          <w:lang w:val="en"/>
        </w:rPr>
      </w:pPr>
      <w:proofErr w:type="spellStart"/>
      <w:r w:rsidRPr="003C1C7E">
        <w:rPr>
          <w:lang w:val="en"/>
        </w:rPr>
        <w:t>EXtreme</w:t>
      </w:r>
      <w:proofErr w:type="spellEnd"/>
      <w:r w:rsidRPr="003C1C7E">
        <w:rPr>
          <w:lang w:val="en"/>
        </w:rPr>
        <w:t xml:space="preserve"> Gradient Boosting (</w:t>
      </w:r>
      <w:proofErr w:type="spellStart"/>
      <w:r w:rsidRPr="003C1C7E">
        <w:rPr>
          <w:lang w:val="en"/>
        </w:rPr>
        <w:t>XGBoost</w:t>
      </w:r>
      <w:proofErr w:type="spellEnd"/>
      <w:r w:rsidRPr="003C1C7E">
        <w:rPr>
          <w:lang w:val="en"/>
        </w:rPr>
        <w:t>)</w:t>
      </w:r>
      <w:r w:rsidRPr="00FF179F">
        <w:rPr>
          <w:lang w:val="en"/>
        </w:rPr>
        <w:t xml:space="preserve"> </w:t>
      </w:r>
      <w:r>
        <w:rPr>
          <w:lang w:val="en"/>
        </w:rPr>
        <w:t xml:space="preserve">is </w:t>
      </w:r>
      <w:r w:rsidRPr="003C1C7E">
        <w:rPr>
          <w:lang w:val="en"/>
        </w:rPr>
        <w:t>an ensemble learning algorithm</w:t>
      </w:r>
      <w:r>
        <w:rPr>
          <w:lang w:val="en"/>
        </w:rPr>
        <w:t xml:space="preserve">. </w:t>
      </w:r>
      <w:r w:rsidRPr="003C1C7E">
        <w:rPr>
          <w:lang w:val="en"/>
        </w:rPr>
        <w:t xml:space="preserve">Salient features of </w:t>
      </w:r>
      <w:proofErr w:type="spellStart"/>
      <w:r w:rsidRPr="003C1C7E">
        <w:rPr>
          <w:lang w:val="en"/>
        </w:rPr>
        <w:t>XGBoost</w:t>
      </w:r>
      <w:proofErr w:type="spellEnd"/>
      <w:r>
        <w:rPr>
          <w:lang w:val="en"/>
        </w:rPr>
        <w:t xml:space="preserve"> </w:t>
      </w:r>
      <w:r w:rsidRPr="003C1C7E">
        <w:rPr>
          <w:lang w:val="en"/>
        </w:rPr>
        <w:t xml:space="preserve">which make it different from other gradient boosting algorithms include </w:t>
      </w:r>
      <w:r w:rsidRPr="003C1C7E">
        <w:rPr>
          <w:rFonts w:hint="eastAsia"/>
          <w:lang w:val="en"/>
        </w:rPr>
        <w:t>c</w:t>
      </w:r>
      <w:r w:rsidRPr="003C1C7E">
        <w:rPr>
          <w:lang w:val="en"/>
        </w:rPr>
        <w:t>lever penalization of trees</w:t>
      </w:r>
      <w:r w:rsidRPr="003C1C7E">
        <w:rPr>
          <w:rFonts w:hint="eastAsia"/>
          <w:lang w:val="en"/>
        </w:rPr>
        <w:t>,</w:t>
      </w:r>
      <w:r w:rsidRPr="003C1C7E">
        <w:rPr>
          <w:lang w:val="en"/>
        </w:rPr>
        <w:t xml:space="preserve"> </w:t>
      </w:r>
      <w:r w:rsidRPr="003C1C7E">
        <w:rPr>
          <w:rFonts w:hint="eastAsia"/>
          <w:lang w:val="en"/>
        </w:rPr>
        <w:t>a</w:t>
      </w:r>
      <w:r w:rsidRPr="003C1C7E">
        <w:rPr>
          <w:lang w:val="en"/>
        </w:rPr>
        <w:t xml:space="preserve"> proportional shrinking of leaf nodes</w:t>
      </w:r>
      <w:r w:rsidRPr="003C1C7E">
        <w:rPr>
          <w:rFonts w:hint="eastAsia"/>
          <w:lang w:val="en"/>
        </w:rPr>
        <w:t>,</w:t>
      </w:r>
      <w:r w:rsidRPr="003C1C7E">
        <w:rPr>
          <w:lang w:val="en"/>
        </w:rPr>
        <w:t xml:space="preserve"> newton boosting and so on</w:t>
      </w:r>
      <w:r>
        <w:rPr>
          <w:lang w:val="en"/>
        </w:rPr>
        <w:t xml:space="preserve"> </w:t>
      </w:r>
      <w:r>
        <w:rPr>
          <w:lang w:val="en"/>
        </w:rPr>
        <w:fldChar w:fldCharType="begin"/>
      </w:r>
      <w:r w:rsidR="003C5BDC">
        <w:rPr>
          <w:lang w:val="en"/>
        </w:rPr>
        <w:instrText xml:space="preserve"> ADDIN EN.CITE &lt;EndNote&gt;&lt;Cite&gt;&lt;Author&gt;Chen&lt;/Author&gt;&lt;Year&gt;2016&lt;/Year&gt;&lt;RecNum&gt;22&lt;/RecNum&gt;&lt;DisplayText&gt;(28)&lt;/DisplayText&gt;&lt;record&gt;&lt;rec-number&gt;22&lt;/rec-number&gt;&lt;foreign-keys&gt;&lt;key app="EN" db-id="traeztzeiwvfvhe9wxqv99d4fpd59rfve595" timestamp="1669505340"&gt;22&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Pr>
          <w:lang w:val="en"/>
        </w:rPr>
        <w:fldChar w:fldCharType="separate"/>
      </w:r>
      <w:r w:rsidR="003C5BDC">
        <w:rPr>
          <w:noProof/>
          <w:lang w:val="en"/>
        </w:rPr>
        <w:t>(28)</w:t>
      </w:r>
      <w:r>
        <w:rPr>
          <w:lang w:val="en"/>
        </w:rPr>
        <w:fldChar w:fldCharType="end"/>
      </w:r>
      <w:r w:rsidRPr="003C1C7E">
        <w:rPr>
          <w:lang w:val="en"/>
        </w:rPr>
        <w:t>.</w:t>
      </w:r>
      <w:r>
        <w:rPr>
          <w:lang w:val="en"/>
        </w:rPr>
        <w:t xml:space="preserve"> </w:t>
      </w:r>
      <w:r w:rsidR="003C1C7E" w:rsidRPr="003C1C7E">
        <w:rPr>
          <w:lang w:val="en"/>
        </w:rPr>
        <w:t>Zou</w:t>
      </w:r>
      <w:r w:rsidR="00B00C02">
        <w:rPr>
          <w:lang w:val="en"/>
        </w:rPr>
        <w:t xml:space="preserve"> </w:t>
      </w:r>
      <w:r w:rsidR="00B00C02" w:rsidRPr="001B000B">
        <w:rPr>
          <w:i/>
          <w:lang w:val="en"/>
        </w:rPr>
        <w:t>et al</w:t>
      </w:r>
      <w:r w:rsidR="00B00C02">
        <w:rPr>
          <w:lang w:val="en"/>
        </w:rPr>
        <w:t xml:space="preserve">. </w:t>
      </w:r>
      <w:r>
        <w:rPr>
          <w:lang w:val="en"/>
        </w:rPr>
        <w:t>used</w:t>
      </w:r>
      <w:r w:rsidR="003C1C7E" w:rsidRPr="003C1C7E">
        <w:rPr>
          <w:lang w:val="en"/>
        </w:rPr>
        <w:t xml:space="preserve"> </w:t>
      </w:r>
      <w:proofErr w:type="spellStart"/>
      <w:r w:rsidR="003C1C7E" w:rsidRPr="003C1C7E">
        <w:rPr>
          <w:lang w:val="en"/>
        </w:rPr>
        <w:t>XGBoost</w:t>
      </w:r>
      <w:proofErr w:type="spellEnd"/>
      <w:r>
        <w:rPr>
          <w:lang w:val="en"/>
        </w:rPr>
        <w:t xml:space="preserve"> </w:t>
      </w:r>
      <w:r w:rsidR="003C1C7E" w:rsidRPr="003C1C7E">
        <w:rPr>
          <w:lang w:val="en"/>
        </w:rPr>
        <w:t>to make a post hoc analysis of canagliflozin clinical trial data</w:t>
      </w:r>
      <w:r>
        <w:rPr>
          <w:lang w:val="en"/>
        </w:rPr>
        <w:t xml:space="preserve"> </w:t>
      </w:r>
      <w:r>
        <w:rPr>
          <w:lang w:val="en"/>
        </w:rPr>
        <w:fldChar w:fldCharType="begin"/>
      </w:r>
      <w:r w:rsidR="003C5BDC">
        <w:rPr>
          <w:lang w:val="en"/>
        </w:rPr>
        <w:instrText xml:space="preserve"> ADDIN EN.CITE &lt;EndNote&gt;&lt;Cite&gt;&lt;Author&gt;Zou&lt;/Author&gt;&lt;Year&gt;2022&lt;/Year&gt;&lt;RecNum&gt;20&lt;/RecNum&gt;&lt;DisplayText&gt;(20)&lt;/DisplayText&gt;&lt;record&gt;&lt;rec-number&gt;20&lt;/rec-number&gt;&lt;foreign-keys&gt;&lt;key app="EN" db-id="traeztzeiwvfvhe9wxqv99d4fpd59rfve595" timestamp="1669505340"&gt;20&lt;/key&gt;&lt;/foreign-keys&gt;&lt;ref-type name="Journal Article"&gt;17&lt;/ref-type&gt;&lt;contributors&gt;&lt;authors&gt;&lt;author&gt;Zou, Xiantong&lt;/author&gt;&lt;author&gt;Huang, Qi&lt;/author&gt;&lt;author&gt;Luo, Yingying&lt;/author&gt;&lt;author&gt;Ren, Qian&lt;/author&gt;&lt;author&gt;Han, Xueyao&lt;/author&gt;&lt;author&gt;Zhou, Xianghai&lt;/author&gt;&lt;author&gt;Ji, Linong&lt;/author&gt;&lt;/authors&gt;&lt;/contributors&gt;&lt;titles&gt;&lt;title&gt;The efficacy of canagliflozin in diabetes subgroups stratified by data-driven clustering or a supervised machine learning method: a post hoc analysis of canagliflozin clinical trial data&lt;/title&gt;&lt;secondary-title&gt;Diabetologia&lt;/secondary-title&gt;&lt;/titles&gt;&lt;periodical&gt;&lt;full-title&gt;Diabetologia&lt;/full-title&gt;&lt;/periodical&gt;&lt;pages&gt;1424-1435&lt;/pages&gt;&lt;volume&gt;65&lt;/volume&gt;&lt;number&gt;9&lt;/number&gt;&lt;dates&gt;&lt;year&gt;2022&lt;/year&gt;&lt;/dates&gt;&lt;isbn&gt;1432-0428&lt;/isbn&gt;&lt;urls&gt;&lt;/urls&gt;&lt;/record&gt;&lt;/Cite&gt;&lt;/EndNote&gt;</w:instrText>
      </w:r>
      <w:r>
        <w:rPr>
          <w:lang w:val="en"/>
        </w:rPr>
        <w:fldChar w:fldCharType="separate"/>
      </w:r>
      <w:r w:rsidR="003C5BDC">
        <w:rPr>
          <w:noProof/>
          <w:lang w:val="en"/>
        </w:rPr>
        <w:t>(20)</w:t>
      </w:r>
      <w:r>
        <w:rPr>
          <w:lang w:val="en"/>
        </w:rPr>
        <w:fldChar w:fldCharType="end"/>
      </w:r>
      <w:r w:rsidR="003C1C7E" w:rsidRPr="003C1C7E">
        <w:rPr>
          <w:lang w:val="en"/>
        </w:rPr>
        <w:t xml:space="preserve">. </w:t>
      </w:r>
      <w:r w:rsidR="0017579B" w:rsidRPr="0017579B">
        <w:rPr>
          <w:lang w:val="en"/>
        </w:rPr>
        <w:t xml:space="preserve">The maximum internal </w:t>
      </w:r>
      <w:r w:rsidR="0017579B">
        <w:rPr>
          <w:lang w:val="en"/>
        </w:rPr>
        <w:t>a</w:t>
      </w:r>
      <w:r w:rsidR="0017579B" w:rsidRPr="0017579B">
        <w:rPr>
          <w:lang w:val="en"/>
        </w:rPr>
        <w:t xml:space="preserve">verage area under the receiver-operating characteristic curve </w:t>
      </w:r>
      <w:r w:rsidR="0017579B">
        <w:rPr>
          <w:lang w:val="en"/>
        </w:rPr>
        <w:t>(</w:t>
      </w:r>
      <w:r w:rsidR="0017579B" w:rsidRPr="0017579B">
        <w:rPr>
          <w:lang w:val="en"/>
        </w:rPr>
        <w:t>ROC AUC</w:t>
      </w:r>
      <w:r w:rsidR="0017579B">
        <w:rPr>
          <w:lang w:val="en"/>
        </w:rPr>
        <w:t>)</w:t>
      </w:r>
      <w:r w:rsidR="0017579B" w:rsidRPr="0017579B">
        <w:rPr>
          <w:lang w:val="en"/>
        </w:rPr>
        <w:t xml:space="preserve"> of the </w:t>
      </w:r>
      <w:r w:rsidR="0017579B">
        <w:rPr>
          <w:lang w:val="en"/>
        </w:rPr>
        <w:t xml:space="preserve">prediction </w:t>
      </w:r>
      <w:r w:rsidR="0017579B" w:rsidRPr="0017579B">
        <w:rPr>
          <w:lang w:val="en"/>
        </w:rPr>
        <w:t xml:space="preserve">model was achieved using </w:t>
      </w:r>
      <w:proofErr w:type="spellStart"/>
      <w:r w:rsidR="0017579B" w:rsidRPr="0017579B">
        <w:rPr>
          <w:lang w:val="en"/>
        </w:rPr>
        <w:t>XGBoost</w:t>
      </w:r>
      <w:proofErr w:type="spellEnd"/>
      <w:r w:rsidR="0017579B" w:rsidRPr="0017579B">
        <w:rPr>
          <w:lang w:val="en"/>
        </w:rPr>
        <w:t xml:space="preserve"> (0.71 [95% CI 0.67, 0.74])</w:t>
      </w:r>
      <w:r w:rsidR="0017579B">
        <w:rPr>
          <w:lang w:val="en"/>
        </w:rPr>
        <w:t xml:space="preserve">, compared with other commonly used algorithms including </w:t>
      </w:r>
      <w:r w:rsidR="0017579B" w:rsidRPr="0017579B">
        <w:rPr>
          <w:lang w:val="en"/>
        </w:rPr>
        <w:t xml:space="preserve">logistic regression, random forest (RF), </w:t>
      </w:r>
      <w:proofErr w:type="spellStart"/>
      <w:r w:rsidR="0017579B" w:rsidRPr="0017579B">
        <w:rPr>
          <w:lang w:val="en"/>
        </w:rPr>
        <w:t>XGBoost</w:t>
      </w:r>
      <w:proofErr w:type="spellEnd"/>
      <w:r w:rsidR="0017579B" w:rsidRPr="0017579B">
        <w:rPr>
          <w:lang w:val="en"/>
        </w:rPr>
        <w:t xml:space="preserve">, k-nearest </w:t>
      </w:r>
      <w:proofErr w:type="spellStart"/>
      <w:r w:rsidR="0017579B" w:rsidRPr="0017579B">
        <w:rPr>
          <w:lang w:val="en"/>
        </w:rPr>
        <w:t>neighbours</w:t>
      </w:r>
      <w:proofErr w:type="spellEnd"/>
      <w:r w:rsidR="0017579B" w:rsidRPr="0017579B">
        <w:rPr>
          <w:lang w:val="en"/>
        </w:rPr>
        <w:t xml:space="preserve"> (</w:t>
      </w:r>
      <w:proofErr w:type="spellStart"/>
      <w:r w:rsidR="0017579B" w:rsidRPr="0017579B">
        <w:rPr>
          <w:lang w:val="en"/>
        </w:rPr>
        <w:t>kNN</w:t>
      </w:r>
      <w:proofErr w:type="spellEnd"/>
      <w:r w:rsidR="0017579B" w:rsidRPr="0017579B">
        <w:rPr>
          <w:lang w:val="en"/>
        </w:rPr>
        <w:t>) and support vector machine (SVM)</w:t>
      </w:r>
      <w:r w:rsidR="0017579B">
        <w:rPr>
          <w:lang w:val="en"/>
        </w:rPr>
        <w:t>.</w:t>
      </w:r>
    </w:p>
    <w:p w14:paraId="7DDA4A55" w14:textId="77777777" w:rsidR="00A61D2F" w:rsidRPr="003C1C7E" w:rsidRDefault="00A61D2F" w:rsidP="003C1C7E">
      <w:pPr>
        <w:rPr>
          <w:lang w:val="en"/>
        </w:rPr>
      </w:pPr>
    </w:p>
    <w:p w14:paraId="61D9BC04" w14:textId="3F5FD1F3" w:rsidR="003C1C7E" w:rsidRDefault="000A7E7E" w:rsidP="003C1C7E">
      <w:pPr>
        <w:pStyle w:val="ListParagraph"/>
        <w:numPr>
          <w:ilvl w:val="0"/>
          <w:numId w:val="4"/>
        </w:numPr>
        <w:ind w:firstLineChars="0"/>
      </w:pPr>
      <w:r>
        <w:t>G</w:t>
      </w:r>
      <w:r w:rsidR="003C1C7E" w:rsidRPr="00D561A1">
        <w:t>radient boosting machine (</w:t>
      </w:r>
      <w:r w:rsidR="0053711A">
        <w:t>GBM</w:t>
      </w:r>
      <w:r w:rsidR="003C1C7E" w:rsidRPr="00D561A1">
        <w:t>)</w:t>
      </w:r>
    </w:p>
    <w:p w14:paraId="15A5F8CA" w14:textId="5FA63160" w:rsidR="00F463F4" w:rsidRPr="008C0606" w:rsidRDefault="0053711A" w:rsidP="002955AF">
      <w:pPr>
        <w:ind w:firstLine="360"/>
        <w:rPr>
          <w:lang w:val="en"/>
        </w:rPr>
      </w:pPr>
      <w:r w:rsidRPr="0053711A">
        <w:t>Gradient Boosting Machine</w:t>
      </w:r>
      <w:r>
        <w:t xml:space="preserve"> (GBM)</w:t>
      </w:r>
      <w:r w:rsidRPr="0053711A">
        <w:t xml:space="preserve"> is a forward learning ensemble method</w:t>
      </w:r>
      <w:r>
        <w:t xml:space="preserve"> widely used in regression and classification</w:t>
      </w:r>
      <w:r w:rsidRPr="0053711A">
        <w:t xml:space="preserve">. </w:t>
      </w:r>
      <w:r>
        <w:t>A GBM algorithm is</w:t>
      </w:r>
      <w:r w:rsidR="003C1C7E" w:rsidRPr="00D561A1">
        <w:t xml:space="preserve"> trained by taking the probabilities from all base models and using these as predictors</w:t>
      </w:r>
      <w:r w:rsidR="003C1C7E">
        <w:t>.</w:t>
      </w:r>
      <w:r>
        <w:t xml:space="preserve"> </w:t>
      </w:r>
      <w:r w:rsidR="003C1C7E">
        <w:t xml:space="preserve">Murphree </w:t>
      </w:r>
      <w:r w:rsidR="003C1C7E" w:rsidRPr="00A61D2F">
        <w:rPr>
          <w:i/>
        </w:rPr>
        <w:t>et al</w:t>
      </w:r>
      <w:r>
        <w:t xml:space="preserve">. </w:t>
      </w:r>
      <w:r w:rsidR="003C1C7E">
        <w:fldChar w:fldCharType="begin"/>
      </w:r>
      <w:r w:rsidR="003C5BDC">
        <w:instrText xml:space="preserve"> ADDIN EN.CITE &lt;EndNote&gt;&lt;Cite&gt;&lt;Author&gt;Murphree&lt;/Author&gt;&lt;Year&gt;2018&lt;/Year&gt;&lt;RecNum&gt;8&lt;/RecNum&gt;&lt;DisplayText&gt;(12)&lt;/DisplayText&gt;&lt;record&gt;&lt;rec-number&gt;8&lt;/rec-number&gt;&lt;foreign-keys&gt;&lt;key app="EN" db-id="traeztzeiwvfvhe9wxqv99d4fpd59rfve595" timestamp="1669505336"&gt;8&lt;/key&gt;&lt;/foreign-keys&gt;&lt;ref-type name="Journal Article"&gt;17&lt;/ref-type&gt;&lt;contributors&gt;&lt;authors&gt;&lt;author&gt;Murphree, Dennis H&lt;/author&gt;&lt;author&gt;Arabmakki, Elaheh&lt;/author&gt;&lt;author&gt;Ngufor, Che&lt;/author&gt;&lt;author&gt;Storlie, Curtis B&lt;/author&gt;&lt;author&gt;McCoy, Rozalina G&lt;/author&gt;&lt;/authors&gt;&lt;/contributors&gt;&lt;titles&gt;&lt;title&gt;Stacked classifiers for individualized prediction of glycemic control following initiation of metformin therapy in type 2 diabetes&lt;/title&gt;&lt;secondary-title&gt;Computers in biology and medicine&lt;/secondary-title&gt;&lt;/titles&gt;&lt;periodical&gt;&lt;full-title&gt;Computers in biology and medicine&lt;/full-title&gt;&lt;/periodical&gt;&lt;pages&gt;109-115&lt;/pages&gt;&lt;volume&gt;103&lt;/volume&gt;&lt;dates&gt;&lt;year&gt;2018&lt;/year&gt;&lt;/dates&gt;&lt;isbn&gt;0010-4825&lt;/isbn&gt;&lt;urls&gt;&lt;/urls&gt;&lt;/record&gt;&lt;/Cite&gt;&lt;/EndNote&gt;</w:instrText>
      </w:r>
      <w:r w:rsidR="003C1C7E">
        <w:fldChar w:fldCharType="separate"/>
      </w:r>
      <w:r w:rsidR="003C5BDC">
        <w:rPr>
          <w:noProof/>
        </w:rPr>
        <w:t>(12)</w:t>
      </w:r>
      <w:r w:rsidR="003C1C7E">
        <w:fldChar w:fldCharType="end"/>
      </w:r>
      <w:r>
        <w:t xml:space="preserve"> </w:t>
      </w:r>
      <w:r w:rsidR="00A61D2F">
        <w:t>calculated</w:t>
      </w:r>
      <w:r w:rsidR="003C1C7E">
        <w:t xml:space="preserve"> t</w:t>
      </w:r>
      <w:r w:rsidR="003C1C7E" w:rsidRPr="00D561A1">
        <w:t>he probabilities assigned to a randomly chosen subset of the data by the base models</w:t>
      </w:r>
      <w:r>
        <w:t xml:space="preserve"> where GBM and some other algorithms commonly consist</w:t>
      </w:r>
      <w:r w:rsidR="00C77A8F">
        <w:t xml:space="preserve"> the best </w:t>
      </w:r>
      <w:r w:rsidR="00C77A8F">
        <w:rPr>
          <w:lang w:val="en"/>
        </w:rPr>
        <w:t xml:space="preserve">integration. </w:t>
      </w:r>
      <w:r w:rsidR="00F463F4">
        <w:rPr>
          <w:lang w:val="en"/>
        </w:rPr>
        <w:t xml:space="preserve">The </w:t>
      </w:r>
      <w:r w:rsidR="00F463F4" w:rsidRPr="00F463F4">
        <w:rPr>
          <w:lang w:val="en"/>
        </w:rPr>
        <w:t>AUC</w:t>
      </w:r>
      <w:r w:rsidR="00F463F4">
        <w:rPr>
          <w:lang w:val="en"/>
        </w:rPr>
        <w:t xml:space="preserve"> ROC</w:t>
      </w:r>
      <w:r w:rsidR="00F463F4" w:rsidRPr="00F463F4">
        <w:rPr>
          <w:lang w:val="en"/>
        </w:rPr>
        <w:t xml:space="preserve"> </w:t>
      </w:r>
      <w:r w:rsidR="00F463F4">
        <w:rPr>
          <w:lang w:val="en"/>
        </w:rPr>
        <w:t>derived from</w:t>
      </w:r>
      <w:r w:rsidR="00F463F4" w:rsidRPr="00F463F4">
        <w:rPr>
          <w:lang w:val="en"/>
        </w:rPr>
        <w:t xml:space="preserve"> five-fold cross-valid</w:t>
      </w:r>
      <w:r w:rsidR="00D5161A">
        <w:rPr>
          <w:lang w:val="en"/>
        </w:rPr>
        <w:t>ation ranged from 0.58 to 0.75.</w:t>
      </w:r>
    </w:p>
    <w:p w14:paraId="471DC2C9" w14:textId="77777777" w:rsidR="0092433F" w:rsidRDefault="0092433F" w:rsidP="003C1C7E"/>
    <w:p w14:paraId="5BC6830B" w14:textId="77777777" w:rsidR="0092433F" w:rsidRDefault="00C77A8F">
      <w:r>
        <w:rPr>
          <w:rFonts w:hint="eastAsia"/>
        </w:rPr>
        <w:t>#</w:t>
      </w:r>
      <w:r>
        <w:t xml:space="preserve">### </w:t>
      </w:r>
      <w:r>
        <w:rPr>
          <w:lang w:val="en"/>
        </w:rPr>
        <w:t>N</w:t>
      </w:r>
      <w:r w:rsidRPr="00881D67">
        <w:rPr>
          <w:lang w:val="en"/>
        </w:rPr>
        <w:t>eural networks</w:t>
      </w:r>
    </w:p>
    <w:p w14:paraId="699E17A8" w14:textId="5A0623A1" w:rsidR="00C77A8F" w:rsidRDefault="000A7E7E" w:rsidP="00C77A8F">
      <w:pPr>
        <w:pStyle w:val="ListParagraph"/>
        <w:numPr>
          <w:ilvl w:val="0"/>
          <w:numId w:val="5"/>
        </w:numPr>
        <w:ind w:firstLineChars="0"/>
      </w:pPr>
      <w:r>
        <w:t>R</w:t>
      </w:r>
      <w:r w:rsidR="003C464C" w:rsidRPr="00105FDE">
        <w:t>ecurrent neural network (RNN)</w:t>
      </w:r>
    </w:p>
    <w:p w14:paraId="70FE7FFD" w14:textId="214F9DEF" w:rsidR="00C77A8F" w:rsidRDefault="003C464C" w:rsidP="002955AF">
      <w:pPr>
        <w:ind w:firstLine="360"/>
      </w:pPr>
      <w:r w:rsidRPr="003C464C">
        <w:t xml:space="preserve">A recurrent neural network (RNN) is a type of artificial neural network which uses sequential data or time series data. </w:t>
      </w:r>
      <w:r w:rsidR="00C77A8F">
        <w:t>Kang</w:t>
      </w:r>
      <w:r w:rsidR="00FF179F">
        <w:t xml:space="preserve"> </w:t>
      </w:r>
      <w:r w:rsidR="00FF179F" w:rsidRPr="00D5161A">
        <w:rPr>
          <w:i/>
        </w:rPr>
        <w:t>et al</w:t>
      </w:r>
      <w:r w:rsidR="00FF179F">
        <w:t xml:space="preserve">. </w:t>
      </w:r>
      <w:r w:rsidR="00C77A8F">
        <w:fldChar w:fldCharType="begin"/>
      </w:r>
      <w:r w:rsidR="003C5BDC">
        <w:instrText xml:space="preserve"> ADDIN EN.CITE &lt;EndNote&gt;&lt;Cite&gt;&lt;Author&gt;Kang&lt;/Author&gt;&lt;Year&gt;2018&lt;/Year&gt;&lt;RecNum&gt;6&lt;/RecNum&gt;&lt;DisplayText&gt;(14)&lt;/DisplayText&gt;&lt;record&gt;&lt;rec-number&gt;6&lt;/rec-number&gt;&lt;foreign-keys&gt;&lt;key app="EN" db-id="traeztzeiwvfvhe9wxqv99d4fpd59rfve595" timestamp="1669505336"&gt;6&lt;/key&gt;&lt;/foreign-keys&gt;&lt;ref-type name="Journal Article"&gt;17&lt;/ref-type&gt;&lt;contributors&gt;&lt;authors&gt;&lt;author&gt;Kang, Seokho&lt;/author&gt;&lt;/authors&gt;&lt;/contributors&gt;&lt;titles&gt;&lt;title&gt;Personalized prediction of drug efficacy for diabetes treatment via patient-level sequential modeling with neural networks&lt;/title&gt;&lt;secondary-title&gt;Artificial intelligence in medicine&lt;/secondary-title&gt;&lt;/titles&gt;&lt;periodical&gt;&lt;full-title&gt;Artificial intelligence in medicine&lt;/full-title&gt;&lt;/periodical&gt;&lt;pages&gt;1-6&lt;/pages&gt;&lt;volume&gt;85&lt;/volume&gt;&lt;dates&gt;&lt;year&gt;2018&lt;/year&gt;&lt;/dates&gt;&lt;isbn&gt;0933-3657&lt;/isbn&gt;&lt;urls&gt;&lt;/urls&gt;&lt;/record&gt;&lt;/Cite&gt;&lt;/EndNote&gt;</w:instrText>
      </w:r>
      <w:r w:rsidR="00C77A8F">
        <w:fldChar w:fldCharType="separate"/>
      </w:r>
      <w:r w:rsidR="003C5BDC">
        <w:rPr>
          <w:noProof/>
        </w:rPr>
        <w:t>(14)</w:t>
      </w:r>
      <w:r w:rsidR="00C77A8F">
        <w:fldChar w:fldCharType="end"/>
      </w:r>
      <w:r w:rsidR="00C77A8F" w:rsidRPr="00105FDE">
        <w:t xml:space="preserve"> employed a RNN</w:t>
      </w:r>
      <w:r w:rsidR="00AE1878">
        <w:t xml:space="preserve"> to build</w:t>
      </w:r>
      <w:r w:rsidR="00AE1878" w:rsidRPr="00105FDE">
        <w:t xml:space="preserve"> the sequential prediction model, </w:t>
      </w:r>
      <w:r w:rsidR="00C77A8F" w:rsidRPr="00105FDE">
        <w:t>because of its ability to deal with arbitrary length sequences of vectors as inputs. This makes it suitable for patient-</w:t>
      </w:r>
      <w:r w:rsidR="00AE1878">
        <w:t>specific</w:t>
      </w:r>
      <w:r w:rsidR="00AE1878" w:rsidRPr="00105FDE">
        <w:t xml:space="preserve"> </w:t>
      </w:r>
      <w:r w:rsidR="00C77A8F" w:rsidRPr="00105FDE">
        <w:t xml:space="preserve">modeling, for which each patient has a different number of previous records. </w:t>
      </w:r>
      <w:r w:rsidR="00F463F4">
        <w:t>The AUC ROC was higher than 0.85 in the prediction of any time interval higher than 3 months.</w:t>
      </w:r>
    </w:p>
    <w:p w14:paraId="2449E687" w14:textId="77777777" w:rsidR="007740E8" w:rsidRDefault="007740E8" w:rsidP="00C77A8F"/>
    <w:p w14:paraId="6E8105B1" w14:textId="4B77653E" w:rsidR="00C77A8F" w:rsidRDefault="00C77A8F" w:rsidP="00C77A8F">
      <w:pPr>
        <w:pStyle w:val="ListParagraph"/>
        <w:numPr>
          <w:ilvl w:val="0"/>
          <w:numId w:val="5"/>
        </w:numPr>
        <w:ind w:firstLineChars="0"/>
      </w:pPr>
      <w:r>
        <w:t>D</w:t>
      </w:r>
      <w:r w:rsidRPr="00CB5F8E">
        <w:t>ifferential metabolic network construction</w:t>
      </w:r>
      <w:r w:rsidR="003C464C">
        <w:t xml:space="preserve"> (DMNC)</w:t>
      </w:r>
    </w:p>
    <w:p w14:paraId="66C45002" w14:textId="50C62852" w:rsidR="00C77A8F" w:rsidRDefault="00C77A8F" w:rsidP="002955AF">
      <w:pPr>
        <w:ind w:firstLine="360"/>
      </w:pPr>
      <w:r>
        <w:t xml:space="preserve">Huang </w:t>
      </w:r>
      <w:r w:rsidRPr="007740E8">
        <w:rPr>
          <w:i/>
        </w:rPr>
        <w:t>et al</w:t>
      </w:r>
      <w:r>
        <w:t>.</w:t>
      </w:r>
      <w:r w:rsidR="0078290A">
        <w:t xml:space="preserve"> </w:t>
      </w:r>
      <w:r w:rsidRPr="00CB5F8E">
        <w:t>proposed a novel method named differential metabolic network construction</w:t>
      </w:r>
      <w:r w:rsidR="003C464C">
        <w:t xml:space="preserve"> </w:t>
      </w:r>
      <w:r>
        <w:t>(</w:t>
      </w:r>
      <w:r w:rsidRPr="00CB5F8E">
        <w:t>DMNC</w:t>
      </w:r>
      <w:r>
        <w:t>)</w:t>
      </w:r>
      <w:r w:rsidR="0078290A" w:rsidRPr="0078290A">
        <w:t xml:space="preserve"> to identify metabolic signals for personalized medicine</w:t>
      </w:r>
      <w:r w:rsidR="0078290A">
        <w:t xml:space="preserve"> in the treatment of T2D </w:t>
      </w:r>
      <w:r w:rsidR="0078290A">
        <w:fldChar w:fldCharType="begin"/>
      </w:r>
      <w:r w:rsidR="003C5BDC">
        <w:instrText xml:space="preserve"> ADDIN EN.CITE &lt;EndNote&gt;&lt;Cite&gt;&lt;Author&gt;Huang&lt;/Author&gt;&lt;Year&gt;2021&lt;/Year&gt;&lt;RecNum&gt;11&lt;/RecNum&gt;&lt;DisplayText&gt;(13)&lt;/DisplayText&gt;&lt;record&gt;&lt;rec-number&gt;11&lt;/rec-number&gt;&lt;foreign-keys&gt;&lt;key app="EN" db-id="traeztzeiwvfvhe9wxqv99d4fpd59rfve595" timestamp="1669505338"&gt;11&lt;/key&gt;&lt;/foreign-keys&gt;&lt;ref-type name="Journal Article"&gt;17&lt;/ref-type&gt;&lt;contributors&gt;&lt;authors&gt;&lt;author&gt;Huang, Xin&lt;/author&gt;&lt;author&gt;Zhou, Yang&lt;/author&gt;&lt;author&gt;Tang, Haoze&lt;/author&gt;&lt;author&gt;Liu, Bing&lt;/author&gt;&lt;author&gt;Su, Benzhe&lt;/author&gt;&lt;author&gt;Wang, Qi&lt;/author&gt;&lt;/authors&gt;&lt;/contributors&gt;&lt;titles&gt;&lt;title&gt;Differential metabolic network construction for personalized medicine: Study of type 2 diabetes mellitus patients&amp;apos; response to gliclazide-modified-release-treated&lt;/title&gt;&lt;secondary-title&gt;Journal of Biomedical Informatics&lt;/secondary-title&gt;&lt;/titles&gt;&lt;periodical&gt;&lt;full-title&gt;Journal of Biomedical Informatics&lt;/full-title&gt;&lt;/periodical&gt;&lt;pages&gt;103796&lt;/pages&gt;&lt;volume&gt;118&lt;/volume&gt;&lt;dates&gt;&lt;year&gt;2021&lt;/year&gt;&lt;/dates&gt;&lt;isbn&gt;1532-0464&lt;/isbn&gt;&lt;urls&gt;&lt;/urls&gt;&lt;/record&gt;&lt;/Cite&gt;&lt;/EndNote&gt;</w:instrText>
      </w:r>
      <w:r w:rsidR="0078290A">
        <w:fldChar w:fldCharType="separate"/>
      </w:r>
      <w:r w:rsidR="003C5BDC">
        <w:rPr>
          <w:noProof/>
        </w:rPr>
        <w:t>(13)</w:t>
      </w:r>
      <w:r w:rsidR="0078290A">
        <w:fldChar w:fldCharType="end"/>
      </w:r>
      <w:r>
        <w:t>.</w:t>
      </w:r>
      <w:r w:rsidR="0078290A">
        <w:t xml:space="preserve"> </w:t>
      </w:r>
      <w:r w:rsidR="0078290A" w:rsidRPr="0078290A">
        <w:t xml:space="preserve">A network biomarker was defined to assess the patients’ suitability for gliclazide modified-release therapy. It can be effective in the prediction of significant responders from nonsignificant responders, achieving </w:t>
      </w:r>
      <w:r w:rsidR="0017579B">
        <w:t>AUC ROC</w:t>
      </w:r>
      <w:r w:rsidR="0078290A" w:rsidRPr="0078290A">
        <w:t xml:space="preserve"> values of 0.893 and 1.000 for the discovery and validation sets, respectively. Compared with the metabolites selected by the other </w:t>
      </w:r>
      <w:r w:rsidR="0078290A" w:rsidRPr="0078290A">
        <w:lastRenderedPageBreak/>
        <w:t xml:space="preserve">methods, the network biomarker selected by DMNC was more stable and precise to reflect the </w:t>
      </w:r>
      <w:r w:rsidR="0078290A">
        <w:t xml:space="preserve">patient-specific </w:t>
      </w:r>
      <w:r w:rsidR="0078290A" w:rsidRPr="0078290A">
        <w:t>metabolic responses, thereby contributing for the personalized medicine of T2D</w:t>
      </w:r>
      <w:r w:rsidR="0078290A">
        <w:t xml:space="preserve"> </w:t>
      </w:r>
      <w:r w:rsidR="0078290A" w:rsidRPr="0078290A">
        <w:t>patients</w:t>
      </w:r>
      <w:r w:rsidR="0078290A">
        <w:t xml:space="preserve"> </w:t>
      </w:r>
      <w:r w:rsidR="0078290A">
        <w:fldChar w:fldCharType="begin"/>
      </w:r>
      <w:r w:rsidR="003C5BDC">
        <w:instrText xml:space="preserve"> ADDIN EN.CITE &lt;EndNote&gt;&lt;Cite&gt;&lt;Author&gt;Huang&lt;/Author&gt;&lt;Year&gt;2021&lt;/Year&gt;&lt;RecNum&gt;11&lt;/RecNum&gt;&lt;DisplayText&gt;(13)&lt;/DisplayText&gt;&lt;record&gt;&lt;rec-number&gt;11&lt;/rec-number&gt;&lt;foreign-keys&gt;&lt;key app="EN" db-id="traeztzeiwvfvhe9wxqv99d4fpd59rfve595" timestamp="1669505338"&gt;11&lt;/key&gt;&lt;/foreign-keys&gt;&lt;ref-type name="Journal Article"&gt;17&lt;/ref-type&gt;&lt;contributors&gt;&lt;authors&gt;&lt;author&gt;Huang, Xin&lt;/author&gt;&lt;author&gt;Zhou, Yang&lt;/author&gt;&lt;author&gt;Tang, Haoze&lt;/author&gt;&lt;author&gt;Liu, Bing&lt;/author&gt;&lt;author&gt;Su, Benzhe&lt;/author&gt;&lt;author&gt;Wang, Qi&lt;/author&gt;&lt;/authors&gt;&lt;/contributors&gt;&lt;titles&gt;&lt;title&gt;Differential metabolic network construction for personalized medicine: Study of type 2 diabetes mellitus patients&amp;apos; response to gliclazide-modified-release-treated&lt;/title&gt;&lt;secondary-title&gt;Journal of Biomedical Informatics&lt;/secondary-title&gt;&lt;/titles&gt;&lt;periodical&gt;&lt;full-title&gt;Journal of Biomedical Informatics&lt;/full-title&gt;&lt;/periodical&gt;&lt;pages&gt;103796&lt;/pages&gt;&lt;volume&gt;118&lt;/volume&gt;&lt;dates&gt;&lt;year&gt;2021&lt;/year&gt;&lt;/dates&gt;&lt;isbn&gt;1532-0464&lt;/isbn&gt;&lt;urls&gt;&lt;/urls&gt;&lt;/record&gt;&lt;/Cite&gt;&lt;/EndNote&gt;</w:instrText>
      </w:r>
      <w:r w:rsidR="0078290A">
        <w:fldChar w:fldCharType="separate"/>
      </w:r>
      <w:r w:rsidR="003C5BDC">
        <w:rPr>
          <w:noProof/>
        </w:rPr>
        <w:t>(13)</w:t>
      </w:r>
      <w:r w:rsidR="0078290A">
        <w:fldChar w:fldCharType="end"/>
      </w:r>
      <w:r w:rsidR="0078290A" w:rsidRPr="0078290A">
        <w:t>.</w:t>
      </w:r>
      <w:r>
        <w:t xml:space="preserve"> </w:t>
      </w:r>
    </w:p>
    <w:p w14:paraId="143E4E8C" w14:textId="77777777" w:rsidR="0092433F" w:rsidRPr="00C77A8F" w:rsidRDefault="0092433F"/>
    <w:p w14:paraId="355800F7" w14:textId="77777777" w:rsidR="00C77A8F" w:rsidRDefault="00C77A8F">
      <w:r>
        <w:rPr>
          <w:rFonts w:hint="eastAsia"/>
        </w:rPr>
        <w:t>#</w:t>
      </w:r>
      <w:r>
        <w:t>### Other</w:t>
      </w:r>
      <w:r w:rsidR="00293233">
        <w:t xml:space="preserve"> algorithms</w:t>
      </w:r>
    </w:p>
    <w:p w14:paraId="0C29CEBD" w14:textId="757F4242" w:rsidR="00C77A8F" w:rsidRDefault="00342FBB" w:rsidP="00C77A8F">
      <w:pPr>
        <w:pStyle w:val="ListParagraph"/>
        <w:numPr>
          <w:ilvl w:val="0"/>
          <w:numId w:val="6"/>
        </w:numPr>
        <w:ind w:firstLineChars="0"/>
      </w:pPr>
      <w:r>
        <w:t>Elastic net (</w:t>
      </w:r>
      <w:r w:rsidR="00C77A8F">
        <w:rPr>
          <w:rFonts w:hint="eastAsia"/>
        </w:rPr>
        <w:t>E</w:t>
      </w:r>
      <w:r w:rsidR="00C77A8F">
        <w:t>N</w:t>
      </w:r>
      <w:r>
        <w:t>)</w:t>
      </w:r>
    </w:p>
    <w:p w14:paraId="4B96574F" w14:textId="4F3351E9" w:rsidR="00347A94" w:rsidRDefault="00FB36F2" w:rsidP="002955AF">
      <w:pPr>
        <w:ind w:firstLine="360"/>
      </w:pPr>
      <w:r>
        <w:t>The h</w:t>
      </w:r>
      <w:r w:rsidR="00342FBB" w:rsidRPr="00342FBB">
        <w:t xml:space="preserve">igh-dimensionality (a higher number of </w:t>
      </w:r>
      <w:r w:rsidR="00342FBB">
        <w:t>features</w:t>
      </w:r>
      <w:r w:rsidR="00342FBB" w:rsidRPr="00342FBB">
        <w:t xml:space="preserve"> compared to sample size) and the high degree of multi-collinearity</w:t>
      </w:r>
      <w:r>
        <w:t xml:space="preserve"> are two common challenges in medical data analysis</w:t>
      </w:r>
      <w:r w:rsidR="00342FBB" w:rsidRPr="00342FBB">
        <w:t xml:space="preserve">. Elastic net, a </w:t>
      </w:r>
      <w:r>
        <w:t xml:space="preserve">type of sparse modelling method has been proposed to address these issues. </w:t>
      </w:r>
      <w:r w:rsidRPr="00FB36F2">
        <w:t xml:space="preserve">It </w:t>
      </w:r>
      <w:r>
        <w:t>combines l</w:t>
      </w:r>
      <w:r w:rsidRPr="00FB36F2">
        <w:t xml:space="preserve">east </w:t>
      </w:r>
      <w:r>
        <w:t>a</w:t>
      </w:r>
      <w:r w:rsidRPr="00FB36F2">
        <w:t xml:space="preserve">bsolute </w:t>
      </w:r>
      <w:r>
        <w:t>s</w:t>
      </w:r>
      <w:r w:rsidRPr="00FB36F2">
        <w:t xml:space="preserve">hrinkage </w:t>
      </w:r>
      <w:r>
        <w:t>s</w:t>
      </w:r>
      <w:r w:rsidRPr="00FB36F2">
        <w:t xml:space="preserve">elector </w:t>
      </w:r>
      <w:r>
        <w:t>o</w:t>
      </w:r>
      <w:r w:rsidRPr="00FB36F2">
        <w:t xml:space="preserve">perator </w:t>
      </w:r>
      <w:r>
        <w:t>(</w:t>
      </w:r>
      <w:r w:rsidRPr="00FB36F2">
        <w:t>L</w:t>
      </w:r>
      <w:r w:rsidR="008C700B">
        <w:t>ASSO</w:t>
      </w:r>
      <w:r>
        <w:t>) and ridge r</w:t>
      </w:r>
      <w:r w:rsidRPr="00FB36F2">
        <w:t>egression regularization in order to remove all unnecessary coefficients but not the informative ones</w:t>
      </w:r>
      <w:r>
        <w:t xml:space="preserve"> to</w:t>
      </w:r>
      <w:r w:rsidR="00C77A8F">
        <w:t xml:space="preserve"> eliminate certain predictors to avoid overfitting.</w:t>
      </w:r>
      <w:r>
        <w:t xml:space="preserve"> Elastic net has been applied in treatment response of different diseases </w:t>
      </w:r>
      <w:r>
        <w:fldChar w:fldCharType="begin"/>
      </w:r>
      <w:r w:rsidR="003C5BDC">
        <w:instrText xml:space="preserve"> ADDIN EN.CITE &lt;EndNote&gt;&lt;Cite&gt;&lt;Author&gt;Fukushima&lt;/Author&gt;&lt;Year&gt;2019&lt;/Year&gt;&lt;RecNum&gt;26&lt;/RecNum&gt;&lt;DisplayText&gt;(29)&lt;/DisplayText&gt;&lt;record&gt;&lt;rec-number&gt;26&lt;/rec-number&gt;&lt;foreign-keys&gt;&lt;key app="EN" db-id="traeztzeiwvfvhe9wxqv99d4fpd59rfve595" timestamp="1670111084"&gt;26&lt;/key&gt;&lt;/foreign-keys&gt;&lt;ref-type name="Journal Article"&gt;17&lt;/ref-type&gt;&lt;contributors&gt;&lt;authors&gt;&lt;author&gt;Fukushima, Arika&lt;/author&gt;&lt;author&gt;Sugimoto, Masahiro&lt;/author&gt;&lt;author&gt;Hiwa, Satoru&lt;/author&gt;&lt;author&gt;Hiroyasu, Tomoyuki&lt;/author&gt;&lt;/authors&gt;&lt;/contributors&gt;&lt;titles&gt;&lt;title&gt;Elastic net-based prediction of IFN-β treatment response of patients with multiple sclerosis using time series microarray gene expression profiles&lt;/title&gt;&lt;secondary-title&gt;Scientific Reports&lt;/secondary-title&gt;&lt;/titles&gt;&lt;periodical&gt;&lt;full-title&gt;Scientific Reports&lt;/full-title&gt;&lt;/periodical&gt;&lt;pages&gt;1822&lt;/pages&gt;&lt;volume&gt;9&lt;/volume&gt;&lt;number&gt;1&lt;/number&gt;&lt;dates&gt;&lt;year&gt;2019&lt;/year&gt;&lt;pub-dates&gt;&lt;date&gt;2019/02/12&lt;/date&gt;&lt;/pub-dates&gt;&lt;/dates&gt;&lt;isbn&gt;2045-2322&lt;/isbn&gt;&lt;urls&gt;&lt;related-urls&gt;&lt;url&gt;https://doi.org/10.1038/s41598-018-38441-2&lt;/url&gt;&lt;/related-urls&gt;&lt;/urls&gt;&lt;electronic-resource-num&gt;10.1038/s41598-018-38441-2&lt;/electronic-resource-num&gt;&lt;/record&gt;&lt;/Cite&gt;&lt;/EndNote&gt;</w:instrText>
      </w:r>
      <w:r>
        <w:fldChar w:fldCharType="separate"/>
      </w:r>
      <w:r w:rsidR="003C5BDC">
        <w:rPr>
          <w:noProof/>
        </w:rPr>
        <w:t>(29)</w:t>
      </w:r>
      <w:r>
        <w:fldChar w:fldCharType="end"/>
      </w:r>
      <w:r>
        <w:t xml:space="preserve">. </w:t>
      </w:r>
      <w:r w:rsidR="00293233">
        <w:t>Yang et al</w:t>
      </w:r>
      <w:r>
        <w:t>.</w:t>
      </w:r>
      <w:r w:rsidR="008C700B">
        <w:t xml:space="preserve"> used different machine learning algorithms to predict the risk of </w:t>
      </w:r>
      <w:r w:rsidR="008C700B" w:rsidRPr="008C700B">
        <w:t>lower extremity amputations among diabetes patients treated with canagliflozin</w:t>
      </w:r>
      <w:r w:rsidR="008C700B">
        <w:t>, where LASSO and EN derived the AUC ROC of 0.812 and 0.771</w:t>
      </w:r>
      <w:r w:rsidR="00AE1017">
        <w:t>,</w:t>
      </w:r>
      <w:r w:rsidR="008C700B">
        <w:t xml:space="preserve"> respectively</w:t>
      </w:r>
      <w:r w:rsidR="009026DD">
        <w:t xml:space="preserve"> </w:t>
      </w:r>
      <w:r w:rsidR="009026DD">
        <w:rPr>
          <w:lang w:val="en-GB"/>
        </w:rPr>
        <w:fldChar w:fldCharType="begin">
          <w:fldData xml:space="preserve">PEVuZE5vdGU+PENpdGU+PEF1dGhvcj5ZYW5nPC9BdXRob3I+PFllYXI+MjAyMTwvWWVhcj48UmVj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=
</w:fldData>
        </w:fldChar>
      </w:r>
      <w:r w:rsidR="003C5BDC">
        <w:rPr>
          <w:lang w:val="en-GB"/>
        </w:rPr>
        <w:instrText xml:space="preserve"> ADDIN EN.CITE </w:instrText>
      </w:r>
      <w:r w:rsidR="003C5BDC">
        <w:rPr>
          <w:lang w:val="en-GB"/>
        </w:rPr>
        <w:fldChar w:fldCharType="begin">
          <w:fldData xml:space="preserve">PEVuZE5vdGU+PENpdGU+PEF1dGhvcj5ZYW5nPC9BdXRob3I+PFllYXI+MjAyMTwvWWVhcj48UmVj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=
</w:fldData>
        </w:fldChar>
      </w:r>
      <w:r w:rsidR="003C5BDC">
        <w:rPr>
          <w:lang w:val="en-GB"/>
        </w:rPr>
        <w:instrText xml:space="preserve"> ADDIN EN.CITE.DATA </w:instrText>
      </w:r>
      <w:r w:rsidR="003C5BDC">
        <w:rPr>
          <w:lang w:val="en-GB"/>
        </w:rPr>
      </w:r>
      <w:r w:rsidR="003C5BDC">
        <w:rPr>
          <w:lang w:val="en-GB"/>
        </w:rPr>
        <w:fldChar w:fldCharType="end"/>
      </w:r>
      <w:r w:rsidR="009026DD">
        <w:rPr>
          <w:lang w:val="en-GB"/>
        </w:rPr>
      </w:r>
      <w:r w:rsidR="009026DD">
        <w:rPr>
          <w:lang w:val="en-GB"/>
        </w:rPr>
        <w:fldChar w:fldCharType="separate"/>
      </w:r>
      <w:r w:rsidR="003C5BDC">
        <w:rPr>
          <w:noProof/>
          <w:lang w:val="en-GB"/>
        </w:rPr>
        <w:t>(19, 30)</w:t>
      </w:r>
      <w:r w:rsidR="009026DD">
        <w:rPr>
          <w:lang w:val="en-GB"/>
        </w:rPr>
        <w:fldChar w:fldCharType="end"/>
      </w:r>
      <w:r w:rsidR="008C700B" w:rsidRPr="008C700B">
        <w:t>.</w:t>
      </w:r>
      <w:r w:rsidR="008C700B">
        <w:t xml:space="preserve"> </w:t>
      </w:r>
    </w:p>
    <w:p w14:paraId="5C8D49AB" w14:textId="77777777" w:rsidR="00347A94" w:rsidRDefault="00347A94" w:rsidP="00C77A8F"/>
    <w:p w14:paraId="71815DD4" w14:textId="0E04143F" w:rsidR="00293233" w:rsidRPr="00C015E4" w:rsidRDefault="00D9225C" w:rsidP="00293233">
      <w:pPr>
        <w:rPr>
          <w:b/>
          <w:bCs/>
        </w:rPr>
      </w:pPr>
      <w:r w:rsidRPr="00C015E4">
        <w:rPr>
          <w:b/>
          <w:bCs/>
        </w:rPr>
        <w:t>D</w:t>
      </w:r>
      <w:r w:rsidR="00293233" w:rsidRPr="00C015E4">
        <w:rPr>
          <w:b/>
          <w:bCs/>
        </w:rPr>
        <w:t>iscussion</w:t>
      </w:r>
    </w:p>
    <w:p w14:paraId="6FB8867A" w14:textId="50108E74" w:rsidR="00D9225C" w:rsidRDefault="00D9225C" w:rsidP="002955AF">
      <w:pPr>
        <w:ind w:firstLine="420"/>
      </w:pPr>
      <w:r>
        <w:t xml:space="preserve">Currently, there are limited applications of machine learning in predicting treatment response of </w:t>
      </w:r>
      <w:r w:rsidR="003C5BDC">
        <w:t>DM</w:t>
      </w:r>
      <w:r>
        <w:t xml:space="preserve">. The existing studies are highly diverse in data source, algorithm, and application scenario. Despite the lack of large-scale validation on different cohorts and </w:t>
      </w:r>
      <w:r w:rsidR="004163A8">
        <w:t>real-world applications, these studies demonstrated that AI-assisted data analysis is a promising method in predicting treatment response in diabetes and relevant complications. In following paragraphs, we will summarize the advantages and limitations of the state-of-the-art, and</w:t>
      </w:r>
      <w:r w:rsidR="002955AF">
        <w:t xml:space="preserve"> discuss the future directions.</w:t>
      </w:r>
    </w:p>
    <w:p w14:paraId="6A7CD854" w14:textId="77777777" w:rsidR="002955AF" w:rsidRDefault="002955AF" w:rsidP="00293233"/>
    <w:p w14:paraId="3B63D85E" w14:textId="71EF4120" w:rsidR="008C700B" w:rsidRDefault="008C700B" w:rsidP="00C77A8F">
      <w:r>
        <w:rPr>
          <w:rFonts w:hint="eastAsia"/>
        </w:rPr>
        <w:t>#</w:t>
      </w:r>
      <w:r>
        <w:t>## Advantages</w:t>
      </w:r>
    </w:p>
    <w:p w14:paraId="29B01AB3" w14:textId="1AC3FE25" w:rsidR="00C16C14" w:rsidRDefault="00C16C14" w:rsidP="002955AF">
      <w:pPr>
        <w:ind w:firstLine="420"/>
        <w:rPr>
          <w:lang w:val="en"/>
        </w:rPr>
      </w:pPr>
      <w:r>
        <w:rPr>
          <w:lang w:val="en"/>
        </w:rPr>
        <w:t xml:space="preserve">First, </w:t>
      </w:r>
      <w:r w:rsidR="0056331F">
        <w:rPr>
          <w:lang w:val="en"/>
        </w:rPr>
        <w:t>the machine learning algorithms showed high efficiency and flexibility in processing heterogeneous datasets. T</w:t>
      </w:r>
      <w:r w:rsidR="0056331F" w:rsidRPr="0056331F">
        <w:rPr>
          <w:lang w:val="en"/>
        </w:rPr>
        <w:t>he computational task of predicting drug response is challenging</w:t>
      </w:r>
      <w:r w:rsidR="0056331F">
        <w:rPr>
          <w:lang w:val="en"/>
        </w:rPr>
        <w:t xml:space="preserve"> due to the large data size and the diversities of data structure, where AI </w:t>
      </w:r>
      <w:r w:rsidR="0056331F" w:rsidRPr="0056331F">
        <w:rPr>
          <w:lang w:val="en"/>
        </w:rPr>
        <w:t>may</w:t>
      </w:r>
      <w:r w:rsidR="0056331F">
        <w:rPr>
          <w:lang w:val="en"/>
        </w:rPr>
        <w:t xml:space="preserve"> bring revolutionary changes in</w:t>
      </w:r>
      <w:r w:rsidR="0056331F" w:rsidRPr="0056331F">
        <w:rPr>
          <w:lang w:val="en"/>
        </w:rPr>
        <w:t xml:space="preserve"> </w:t>
      </w:r>
      <w:r w:rsidR="0056331F">
        <w:rPr>
          <w:lang w:val="en"/>
        </w:rPr>
        <w:t xml:space="preserve">the exploration </w:t>
      </w:r>
      <w:r w:rsidR="0056331F" w:rsidRPr="0056331F">
        <w:rPr>
          <w:lang w:val="en"/>
        </w:rPr>
        <w:t>for computational drug response prediction models and ultimately result in more accurate tools for therapy response</w:t>
      </w:r>
      <w:r w:rsidR="0056331F">
        <w:rPr>
          <w:lang w:val="en"/>
        </w:rPr>
        <w:t xml:space="preserve"> </w:t>
      </w:r>
      <w:r w:rsidR="0056331F">
        <w:rPr>
          <w:lang w:val="en"/>
        </w:rPr>
        <w:fldChar w:fldCharType="begin"/>
      </w:r>
      <w:r w:rsidR="003C5BDC">
        <w:rPr>
          <w:lang w:val="en"/>
        </w:rPr>
        <w:instrText xml:space="preserve"> ADDIN EN.CITE &lt;EndNote&gt;&lt;Cite&gt;&lt;Author&gt;Adam&lt;/Author&gt;&lt;Year&gt;2020&lt;/Year&gt;&lt;RecNum&gt;28&lt;/RecNum&gt;&lt;DisplayText&gt;(31)&lt;/DisplayText&gt;&lt;record&gt;&lt;rec-number&gt;28&lt;/rec-number&gt;&lt;foreign-keys&gt;&lt;key app="EN" db-id="traeztzeiwvfvhe9wxqv99d4fpd59rfve595" timestamp="1670113531"&gt;28&lt;/key&gt;&lt;/foreign-keys&gt;&lt;ref-type name="Journal Article"&gt;17&lt;/ref-type&gt;&lt;contributors&gt;&lt;authors&gt;&lt;author&gt;Adam, George&lt;/author&gt;&lt;author&gt;Rampášek, Ladislav&lt;/author&gt;&lt;author&gt;Safikhani, Zhaleh&lt;/author&gt;&lt;author&gt;Smirnov, Petr&lt;/author&gt;&lt;author&gt;Haibe-Kains, Benjamin&lt;/author&gt;&lt;author&gt;Goldenberg, Anna&lt;/author&gt;&lt;/authors&gt;&lt;/contributors&gt;&lt;titles&gt;&lt;title&gt;Machine learning approaches to drug response prediction: challenges and recent progress&lt;/title&gt;&lt;secondary-title&gt;npj Precision Oncology&lt;/secondary-title&gt;&lt;/titles&gt;&lt;periodical&gt;&lt;full-title&gt;npj Precision Oncology&lt;/full-title&gt;&lt;/periodical&gt;&lt;pages&gt;19&lt;/pages&gt;&lt;volume&gt;4&lt;/volume&gt;&lt;number&gt;1&lt;/number&gt;&lt;dates&gt;&lt;year&gt;2020&lt;/year&gt;&lt;pub-dates&gt;&lt;date&gt;2020/06/15&lt;/date&gt;&lt;/pub-dates&gt;&lt;/dates&gt;&lt;isbn&gt;2397-768X&lt;/isbn&gt;&lt;urls&gt;&lt;related-urls&gt;&lt;url&gt;https://doi.org/10.1038/s41698-020-0122-1&lt;/url&gt;&lt;/related-urls&gt;&lt;/urls&gt;&lt;electronic-resource-num&gt;10.1038/s41698-020-0122-1&lt;/electronic-resource-num&gt;&lt;/record&gt;&lt;/Cite&gt;&lt;/EndNote&gt;</w:instrText>
      </w:r>
      <w:r w:rsidR="0056331F">
        <w:rPr>
          <w:lang w:val="en"/>
        </w:rPr>
        <w:fldChar w:fldCharType="separate"/>
      </w:r>
      <w:r w:rsidR="003C5BDC">
        <w:rPr>
          <w:noProof/>
          <w:lang w:val="en"/>
        </w:rPr>
        <w:t>(31)</w:t>
      </w:r>
      <w:r w:rsidR="0056331F">
        <w:rPr>
          <w:lang w:val="en"/>
        </w:rPr>
        <w:fldChar w:fldCharType="end"/>
      </w:r>
      <w:r w:rsidR="0056331F" w:rsidRPr="0056331F">
        <w:rPr>
          <w:lang w:val="en"/>
        </w:rPr>
        <w:t>.</w:t>
      </w:r>
      <w:r w:rsidR="0056331F">
        <w:rPr>
          <w:lang w:val="en"/>
        </w:rPr>
        <w:t xml:space="preserve"> Second, some existing models exploited healthcare datasets on provincial or national levels</w:t>
      </w:r>
      <w:r w:rsidR="00A43FBB">
        <w:rPr>
          <w:lang w:val="en"/>
        </w:rPr>
        <w:t xml:space="preserve"> </w:t>
      </w:r>
      <w:r w:rsidR="00A43FBB">
        <w:fldChar w:fldCharType="begin">
          <w:fldData xml:space="preserve">PEVuZE5vdGU+PENpdGU+PEF1dGhvcj5FZ2hiYWxpLVphcmNoPC9BdXRob3I+PFllYXI+MjAxOTwv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</w:fldData>
        </w:fldChar>
      </w:r>
      <w:r w:rsidR="003C5BDC">
        <w:instrText xml:space="preserve"> ADDIN EN.CITE </w:instrText>
      </w:r>
      <w:r w:rsidR="003C5BDC">
        <w:fldChar w:fldCharType="begin">
          <w:fldData xml:space="preserve">PEVuZE5vdGU+PENpdGU+PEF1dGhvcj5FZ2hiYWxpLVphcmNoPC9BdXRob3I+PFllYXI+MjAxOTwv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</w:fldData>
        </w:fldChar>
      </w:r>
      <w:r w:rsidR="003C5BDC">
        <w:instrText xml:space="preserve"> ADDIN EN.CITE.DATA </w:instrText>
      </w:r>
      <w:r w:rsidR="003C5BDC">
        <w:fldChar w:fldCharType="end"/>
      </w:r>
      <w:r w:rsidR="00A43FBB">
        <w:fldChar w:fldCharType="separate"/>
      </w:r>
      <w:r w:rsidR="003C5BDC">
        <w:rPr>
          <w:noProof/>
        </w:rPr>
        <w:t>(11, 12, 18)</w:t>
      </w:r>
      <w:r w:rsidR="00A43FBB">
        <w:fldChar w:fldCharType="end"/>
      </w:r>
      <w:r w:rsidR="00A43FBB">
        <w:rPr>
          <w:lang w:val="en"/>
        </w:rPr>
        <w:t xml:space="preserve">, </w:t>
      </w:r>
      <w:r w:rsidR="0056331F">
        <w:rPr>
          <w:lang w:val="en"/>
        </w:rPr>
        <w:t>which laid the groundwork for standardized prediction models and subsequent clinical applications via the integration into the existing healthcare systems.</w:t>
      </w:r>
      <w:r w:rsidR="00A43FBB">
        <w:rPr>
          <w:lang w:val="en"/>
        </w:rPr>
        <w:t xml:space="preserve"> Last but not least, many authors compared </w:t>
      </w:r>
      <w:r w:rsidR="00FC1F50">
        <w:rPr>
          <w:lang w:val="en"/>
        </w:rPr>
        <w:t xml:space="preserve">the performance of </w:t>
      </w:r>
      <w:r w:rsidR="00A43FBB">
        <w:rPr>
          <w:lang w:val="en"/>
        </w:rPr>
        <w:t>different machine learning models</w:t>
      </w:r>
      <w:r w:rsidR="00FC1F50">
        <w:rPr>
          <w:lang w:val="en"/>
        </w:rPr>
        <w:t xml:space="preserve">, providing reference for the selection of the most suitable algorithm which depends on </w:t>
      </w:r>
      <w:r w:rsidR="00944E48">
        <w:rPr>
          <w:lang w:val="en"/>
        </w:rPr>
        <w:t>the</w:t>
      </w:r>
      <w:r w:rsidR="00FC1F50">
        <w:rPr>
          <w:lang w:val="en"/>
        </w:rPr>
        <w:t xml:space="preserve"> application scenario and </w:t>
      </w:r>
      <w:r w:rsidR="00944E48">
        <w:rPr>
          <w:lang w:val="en"/>
        </w:rPr>
        <w:t>the dataset’s features</w:t>
      </w:r>
      <w:r w:rsidR="00FC1F50">
        <w:rPr>
          <w:lang w:val="en"/>
        </w:rPr>
        <w:t>.</w:t>
      </w:r>
      <w:r w:rsidR="00944E48">
        <w:rPr>
          <w:lang w:val="en"/>
        </w:rPr>
        <w:t xml:space="preserve"> In summary, these preliminary studies commonly consist the first step towards data-driven, patient-specific, and real-time prediction of treatment response of diabetes.</w:t>
      </w:r>
    </w:p>
    <w:p w14:paraId="56050520" w14:textId="77777777" w:rsidR="00C16C14" w:rsidRDefault="00C16C14" w:rsidP="00C16C14">
      <w:pPr>
        <w:rPr>
          <w:lang w:val="en"/>
        </w:rPr>
      </w:pPr>
    </w:p>
    <w:p w14:paraId="22BDACEC" w14:textId="77777777" w:rsidR="00293233" w:rsidRDefault="00293233" w:rsidP="00C77A8F">
      <w:r>
        <w:rPr>
          <w:rFonts w:hint="eastAsia"/>
        </w:rPr>
        <w:t>#</w:t>
      </w:r>
      <w:r>
        <w:t>## Limitations</w:t>
      </w:r>
    </w:p>
    <w:p w14:paraId="02943681" w14:textId="45021561" w:rsidR="00D44295" w:rsidRDefault="00D44295">
      <w:pPr>
        <w:pStyle w:val="ListParagraph"/>
        <w:numPr>
          <w:ilvl w:val="0"/>
          <w:numId w:val="7"/>
        </w:numPr>
        <w:ind w:firstLineChars="0"/>
      </w:pPr>
      <w:r>
        <w:t>Limitations in data: the balance between size, diversity, and integrity</w:t>
      </w:r>
    </w:p>
    <w:p w14:paraId="0A8543F2" w14:textId="2A6C12CA" w:rsidR="00707845" w:rsidRDefault="002955AF" w:rsidP="002955AF">
      <w:pPr>
        <w:ind w:firstLine="360"/>
        <w:rPr>
          <w:lang w:val="en"/>
        </w:rPr>
      </w:pPr>
      <w:r>
        <w:rPr>
          <w:lang w:val="en"/>
        </w:rPr>
        <w:t>T</w:t>
      </w:r>
      <w:r w:rsidR="002535C0">
        <w:rPr>
          <w:lang w:val="en"/>
        </w:rPr>
        <w:t xml:space="preserve">he numbers of patients are less than 40000 for all, which becomes are major limitation </w:t>
      </w:r>
      <w:r w:rsidR="002535C0">
        <w:rPr>
          <w:lang w:val="en"/>
        </w:rPr>
        <w:lastRenderedPageBreak/>
        <w:t xml:space="preserve">in the development and validation of more advanced algorithms </w:t>
      </w:r>
      <w:r w:rsidR="002535C0">
        <w:rPr>
          <w:lang w:val="en-GB"/>
        </w:rPr>
        <w:fldChar w:fldCharType="begin"/>
      </w:r>
      <w:r w:rsidR="003C5BDC">
        <w:rPr>
          <w:lang w:val="en-GB"/>
        </w:rPr>
        <w:instrText xml:space="preserve"> ADDIN EN.CITE &lt;EndNote&gt;&lt;Cite&gt;&lt;Author&gt;Huang&lt;/Author&gt;&lt;Year&gt;2021&lt;/Year&gt;&lt;RecNum&gt;11&lt;/RecNum&gt;&lt;DisplayText&gt;(13, 15)&lt;/DisplayText&gt;&lt;record&gt;&lt;rec-number&gt;11&lt;/rec-number&gt;&lt;foreign-keys&gt;&lt;key app="EN" db-id="traeztzeiwvfvhe9wxqv99d4fpd59rfve595" timestamp="1669505338"&gt;11&lt;/key&gt;&lt;/foreign-keys&gt;&lt;ref-type name="Journal Article"&gt;17&lt;/ref-type&gt;&lt;contributors&gt;&lt;authors&gt;&lt;author&gt;Huang, Xin&lt;/author&gt;&lt;author&gt;Zhou, Yang&lt;/author&gt;&lt;author&gt;Tang, Haoze&lt;/author&gt;&lt;author&gt;Liu, Bing&lt;/author&gt;&lt;author&gt;Su, Benzhe&lt;/author&gt;&lt;author&gt;Wang, Qi&lt;/author&gt;&lt;/authors&gt;&lt;/contributors&gt;&lt;titles&gt;&lt;title&gt;Differential metabolic network construction for personalized medicine: Study of type 2 diabetes mellitus patients&amp;apos; response to gliclazide-modified-release-treated&lt;/title&gt;&lt;secondary-title&gt;Journal of Biomedical Informatics&lt;/secondary-title&gt;&lt;/titles&gt;&lt;periodical&gt;&lt;full-title&gt;Journal of Biomedical Informatics&lt;/full-title&gt;&lt;/periodical&gt;&lt;pages&gt;103796&lt;/pages&gt;&lt;volume&gt;118&lt;/volume&gt;&lt;dates&gt;&lt;year&gt;2021&lt;/year&gt;&lt;/dates&gt;&lt;isbn&gt;1532-0464&lt;/isbn&gt;&lt;urls&gt;&lt;/urls&gt;&lt;/record&gt;&lt;/Cite&gt;&lt;Cite&gt;&lt;Author&gt;Koren&lt;/Author&gt;&lt;Year&gt;2019&lt;/Year&gt;&lt;RecNum&gt;9&lt;/RecNum&gt;&lt;record&gt;&lt;rec-number&gt;9&lt;/rec-number&gt;&lt;foreign-keys&gt;&lt;key app="EN" db-id="traeztzeiwvfvhe9wxqv99d4fpd59rfve595" timestamp="1669505337"&gt;9&lt;/key&gt;&lt;/foreign-keys&gt;&lt;ref-type name="Journal Article"&gt;17&lt;/ref-type&gt;&lt;contributors&gt;&lt;authors&gt;&lt;author&gt;Koren, Gideon&lt;/author&gt;&lt;author&gt;Nordon, Galia&lt;/author&gt;&lt;author&gt;Radinsky, Kira&lt;/author&gt;&lt;author&gt;Shalev, Varda&lt;/author&gt;&lt;/authors&gt;&lt;/contributors&gt;&lt;titles&gt;&lt;title&gt;Identification of repurposable drugs with beneficial effects on glucose control in type 2 diabetes using machine learning&lt;/title&gt;&lt;secondary-title&gt;Pharmacology Research &amp;amp; Perspectives&lt;/secondary-title&gt;&lt;/titles&gt;&lt;periodical&gt;&lt;full-title&gt;Pharmacology Research &amp;amp; Perspectives&lt;/full-title&gt;&lt;/periodical&gt;&lt;pages&gt;e00529&lt;/pages&gt;&lt;volume&gt;7&lt;/volume&gt;&lt;number&gt;6&lt;/number&gt;&lt;dates&gt;&lt;year&gt;2019&lt;/year&gt;&lt;/dates&gt;&lt;isbn&gt;2052-1707&lt;/isbn&gt;&lt;urls&gt;&lt;/urls&gt;&lt;/record&gt;&lt;/Cite&gt;&lt;/EndNote&gt;</w:instrText>
      </w:r>
      <w:r w:rsidR="002535C0">
        <w:rPr>
          <w:lang w:val="en-GB"/>
        </w:rPr>
        <w:fldChar w:fldCharType="separate"/>
      </w:r>
      <w:r w:rsidR="003C5BDC">
        <w:rPr>
          <w:noProof/>
          <w:lang w:val="en-GB"/>
        </w:rPr>
        <w:t>(13, 15)</w:t>
      </w:r>
      <w:r w:rsidR="002535C0">
        <w:rPr>
          <w:lang w:val="en-GB"/>
        </w:rPr>
        <w:fldChar w:fldCharType="end"/>
      </w:r>
      <w:r w:rsidR="002535C0">
        <w:rPr>
          <w:lang w:val="en"/>
        </w:rPr>
        <w:t>.</w:t>
      </w:r>
      <w:r w:rsidR="0037245D">
        <w:rPr>
          <w:lang w:val="en"/>
        </w:rPr>
        <w:t xml:space="preserve"> </w:t>
      </w:r>
      <w:r w:rsidR="004C6678">
        <w:rPr>
          <w:lang w:val="en"/>
        </w:rPr>
        <w:t>The</w:t>
      </w:r>
      <w:r w:rsidR="00707845">
        <w:rPr>
          <w:lang w:val="en"/>
        </w:rPr>
        <w:t xml:space="preserve"> M</w:t>
      </w:r>
      <w:r w:rsidR="00707845" w:rsidRPr="002B46E4">
        <w:rPr>
          <w:lang w:val="en"/>
        </w:rPr>
        <w:t>edicare data</w:t>
      </w:r>
      <w:r w:rsidR="00707845">
        <w:rPr>
          <w:lang w:val="en"/>
        </w:rPr>
        <w:t>set</w:t>
      </w:r>
      <w:r w:rsidR="00707845" w:rsidRPr="002B46E4">
        <w:rPr>
          <w:lang w:val="en"/>
        </w:rPr>
        <w:t xml:space="preserve"> is characterized by a large sample size</w:t>
      </w:r>
      <w:r w:rsidR="00707845">
        <w:rPr>
          <w:lang w:val="en"/>
        </w:rPr>
        <w:t xml:space="preserve">, </w:t>
      </w:r>
      <w:r w:rsidR="004C6678">
        <w:rPr>
          <w:lang w:val="en"/>
        </w:rPr>
        <w:t xml:space="preserve">however, </w:t>
      </w:r>
      <w:r w:rsidR="00707845">
        <w:rPr>
          <w:lang w:val="en"/>
        </w:rPr>
        <w:t>it is not standardized</w:t>
      </w:r>
      <w:r w:rsidR="004C6678">
        <w:rPr>
          <w:lang w:val="en"/>
        </w:rPr>
        <w:t xml:space="preserve"> or specifically designed for clinical research, leading to some difficulties in application</w:t>
      </w:r>
      <w:r w:rsidR="00707845">
        <w:rPr>
          <w:lang w:val="en"/>
        </w:rPr>
        <w:t xml:space="preserve">. </w:t>
      </w:r>
      <w:proofErr w:type="spellStart"/>
      <w:r w:rsidR="00707845">
        <w:t>Koren</w:t>
      </w:r>
      <w:proofErr w:type="spellEnd"/>
      <w:r w:rsidR="00707845">
        <w:t xml:space="preserve"> et al. found it difficult </w:t>
      </w:r>
      <w:r w:rsidR="00707845" w:rsidRPr="00F42AD1">
        <w:t xml:space="preserve">to </w:t>
      </w:r>
      <w:r w:rsidR="004C6678">
        <w:t>conclude</w:t>
      </w:r>
      <w:r w:rsidR="00707845" w:rsidRPr="00F42AD1">
        <w:t xml:space="preserve"> whether women</w:t>
      </w:r>
      <w:r w:rsidR="00707845">
        <w:rPr>
          <w:rFonts w:hint="eastAsia"/>
        </w:rPr>
        <w:t xml:space="preserve"> </w:t>
      </w:r>
      <w:r w:rsidR="00707845" w:rsidRPr="002155BA">
        <w:t>would also benefit from α1‐adrenoceptor antagonists</w:t>
      </w:r>
      <w:r w:rsidR="00707845">
        <w:t xml:space="preserve"> </w:t>
      </w:r>
      <w:r w:rsidR="00707845">
        <w:fldChar w:fldCharType="begin"/>
      </w:r>
      <w:r w:rsidR="003C5BDC">
        <w:instrText xml:space="preserve"> ADDIN EN.CITE &lt;EndNote&gt;&lt;Cite&gt;&lt;Author&gt;Koren&lt;/Author&gt;&lt;Year&gt;2019&lt;/Year&gt;&lt;RecNum&gt;9&lt;/RecNum&gt;&lt;DisplayText&gt;(15)&lt;/DisplayText&gt;&lt;record&gt;&lt;rec-number&gt;9&lt;/rec-number&gt;&lt;foreign-keys&gt;&lt;key app="EN" db-id="traeztzeiwvfvhe9wxqv99d4fpd59rfve595" timestamp="1669505337"&gt;9&lt;/key&gt;&lt;/foreign-keys&gt;&lt;ref-type name="Journal Article"&gt;17&lt;/ref-type&gt;&lt;contributors&gt;&lt;authors&gt;&lt;author&gt;Koren, Gideon&lt;/author&gt;&lt;author&gt;Nordon, Galia&lt;/author&gt;&lt;author&gt;Radinsky, Kira&lt;/author&gt;&lt;author&gt;Shalev, Varda&lt;/author&gt;&lt;/authors&gt;&lt;/contributors&gt;&lt;titles&gt;&lt;title&gt;Identification of repurposable drugs with beneficial effects on glucose control in type 2 diabetes using machine learning&lt;/title&gt;&lt;secondary-title&gt;Pharmacology Research &amp;amp; Perspectives&lt;/secondary-title&gt;&lt;/titles&gt;&lt;periodical&gt;&lt;full-title&gt;Pharmacology Research &amp;amp; Perspectives&lt;/full-title&gt;&lt;/periodical&gt;&lt;pages&gt;e00529&lt;/pages&gt;&lt;volume&gt;7&lt;/volume&gt;&lt;number&gt;6&lt;/number&gt;&lt;dates&gt;&lt;year&gt;2019&lt;/year&gt;&lt;/dates&gt;&lt;isbn&gt;2052-1707&lt;/isbn&gt;&lt;urls&gt;&lt;/urls&gt;&lt;/record&gt;&lt;/Cite&gt;&lt;/EndNote&gt;</w:instrText>
      </w:r>
      <w:r w:rsidR="00707845">
        <w:fldChar w:fldCharType="separate"/>
      </w:r>
      <w:r w:rsidR="003C5BDC">
        <w:rPr>
          <w:noProof/>
        </w:rPr>
        <w:t>(15)</w:t>
      </w:r>
      <w:r w:rsidR="00707845">
        <w:fldChar w:fldCharType="end"/>
      </w:r>
      <w:r w:rsidR="00707845">
        <w:t>.</w:t>
      </w:r>
      <w:r w:rsidR="00707845">
        <w:rPr>
          <w:rFonts w:hint="eastAsia"/>
        </w:rPr>
        <w:t xml:space="preserve"> </w:t>
      </w:r>
      <w:r w:rsidR="00707845">
        <w:t xml:space="preserve">Yang </w:t>
      </w:r>
      <w:r w:rsidR="004C6678">
        <w:t xml:space="preserve">et al. </w:t>
      </w:r>
      <w:r w:rsidR="00707845">
        <w:rPr>
          <w:lang w:val="en-GB"/>
        </w:rPr>
        <w:fldChar w:fldCharType="begin"/>
      </w:r>
      <w:r w:rsidR="003C5BDC">
        <w:rPr>
          <w:lang w:val="en-GB"/>
        </w:rPr>
        <w:instrText xml:space="preserve"> ADDIN EN.CITE &lt;EndNote&gt;&lt;Cite&gt;&lt;Author&gt;Yang&lt;/Author&gt;&lt;Year&gt;2021&lt;/Year&gt;&lt;RecNum&gt;36&lt;/RecNum&gt;&lt;DisplayText&gt;(19)&lt;/DisplayText&gt;&lt;record&gt;&lt;rec-number&gt;36&lt;/rec-number&gt;&lt;foreign-keys&gt;&lt;key app="EN" db-id="traeztzeiwvfvhe9wxqv99d4fpd59rfve595" timestamp="1670184518"&gt;36&lt;/key&gt;&lt;/foreign-keys&gt;&lt;ref-type name="Journal Article"&gt;17&lt;/ref-type&gt;&lt;contributors&gt;&lt;authors&gt;&lt;author&gt;Yang, Lanting&lt;/author&gt;&lt;author&gt;Gabriel, Nico&lt;/author&gt;&lt;author&gt;Hernandez, Inmaculada&lt;/author&gt;&lt;author&gt;Winterstein, Almut G.&lt;/author&gt;&lt;author&gt;Guo, Jingchuan&lt;/author&gt;&lt;/authors&gt;&lt;/contributors&gt;&lt;titles&gt;&lt;title&gt;Using machine learning to identify diabetes patients with canagliflozin prescriptions at high-risk of lower extremity amputation using real-world data&lt;/title&gt;&lt;secondary-title&gt;Pharmacoepidemiology and Drug Safety&lt;/secondary-title&gt;&lt;/titles&gt;&lt;periodical&gt;&lt;full-title&gt;Pharmacoepidemiology and Drug Safety&lt;/full-title&gt;&lt;/periodical&gt;&lt;pages&gt;644-651&lt;/pages&gt;&lt;volume&gt;30&lt;/volume&gt;&lt;number&gt;5&lt;/number&gt;&lt;keywords&gt;&lt;keyword&gt;canagliflozin&lt;/keyword&gt;&lt;keyword&gt;lower extremity amputation&lt;/keyword&gt;&lt;keyword&gt;machine-learning&lt;/keyword&gt;&lt;/keywords&gt;&lt;dates&gt;&lt;year&gt;2021&lt;/year&gt;&lt;pub-dates&gt;&lt;date&gt;2021/05/01&lt;/date&gt;&lt;/pub-dates&gt;&lt;/dates&gt;&lt;publisher&gt;John Wiley &amp;amp; Sons, Ltd&lt;/publisher&gt;&lt;isbn&gt;1053-8569&lt;/isbn&gt;&lt;work-type&gt;https://doi.org/10.1002/pds.5206&lt;/work-type&gt;&lt;urls&gt;&lt;related-urls&gt;&lt;url&gt;https://doi.org/10.1002/pds.5206&lt;/url&gt;&lt;/related-urls&gt;&lt;/urls&gt;&lt;electronic-resource-num&gt;https://doi.org/10.1002/pds.5206&lt;/electronic-resource-num&gt;&lt;access-date&gt;2022/12/04&lt;/access-date&gt;&lt;/record&gt;&lt;/Cite&gt;&lt;/EndNote&gt;</w:instrText>
      </w:r>
      <w:r w:rsidR="00707845">
        <w:rPr>
          <w:lang w:val="en-GB"/>
        </w:rPr>
        <w:fldChar w:fldCharType="separate"/>
      </w:r>
      <w:r w:rsidR="003C5BDC">
        <w:rPr>
          <w:noProof/>
          <w:lang w:val="en-GB"/>
        </w:rPr>
        <w:t>(19)</w:t>
      </w:r>
      <w:r w:rsidR="00707845">
        <w:rPr>
          <w:lang w:val="en-GB"/>
        </w:rPr>
        <w:fldChar w:fldCharType="end"/>
      </w:r>
      <w:r w:rsidR="00707845">
        <w:t xml:space="preserve"> </w:t>
      </w:r>
      <w:r w:rsidR="004C6678">
        <w:t>could not rule</w:t>
      </w:r>
      <w:r w:rsidR="00707845" w:rsidRPr="00F42AD1">
        <w:t xml:space="preserve"> out residual confounding by unmeasured factors (e.g., prescribers’ preferences or behaviors, patients’ preferences or their lifestyle behaviors, and laboratory data).</w:t>
      </w:r>
      <w:r w:rsidR="00707845">
        <w:t xml:space="preserve"> </w:t>
      </w:r>
    </w:p>
    <w:p w14:paraId="46C9DE7A" w14:textId="2E9A81A4" w:rsidR="00707845" w:rsidRDefault="00E35372" w:rsidP="002955AF">
      <w:pPr>
        <w:ind w:firstLine="360"/>
      </w:pPr>
      <w:r>
        <w:rPr>
          <w:lang w:val="en"/>
        </w:rPr>
        <w:t>In addition</w:t>
      </w:r>
      <w:r w:rsidR="0037245D">
        <w:rPr>
          <w:lang w:val="en"/>
        </w:rPr>
        <w:t>, we noted there is lack of studies based on global datasets</w:t>
      </w:r>
      <w:r>
        <w:rPr>
          <w:lang w:val="en"/>
        </w:rPr>
        <w:t>. though some studies adopted the multi-center data collection strategy</w:t>
      </w:r>
      <w:r w:rsidR="002B46E4">
        <w:rPr>
          <w:lang w:val="en"/>
        </w:rPr>
        <w:t>. For example, Wang et al</w:t>
      </w:r>
      <w:r w:rsidR="00D44295">
        <w:rPr>
          <w:lang w:val="en"/>
        </w:rPr>
        <w:t xml:space="preserve">. </w:t>
      </w:r>
      <w:r w:rsidR="00293233">
        <w:rPr>
          <w:lang w:val="en"/>
        </w:rPr>
        <w:fldChar w:fldCharType="begin"/>
      </w:r>
      <w:r w:rsidR="003C5BDC">
        <w:rPr>
          <w:lang w:val="en"/>
        </w:rPr>
        <w:instrText xml:space="preserve"> ADDIN EN.CITE &lt;EndNote&gt;&lt;Cite&gt;&lt;Author&gt;Wang&lt;/Author&gt;&lt;Year&gt;2020&lt;/Year&gt;&lt;RecNum&gt;12&lt;/RecNum&gt;&lt;DisplayText&gt;(17)&lt;/DisplayText&gt;&lt;record&gt;&lt;rec-number&gt;12&lt;/rec-number&gt;&lt;foreign-keys&gt;&lt;key app="EN" db-id="traeztzeiwvfvhe9wxqv99d4fpd59rfve595" timestamp="1669505338"&gt;12&lt;/key&gt;&lt;/foreign-keys&gt;&lt;ref-type name="Journal Article"&gt;17&lt;/ref-type&gt;&lt;contributors&gt;&lt;authors&gt;&lt;author&gt;Wang, Jiao&lt;/author&gt;&lt;author&gt;Wang, Meng-Yang&lt;/author&gt;&lt;author&gt;Wang, Hui&lt;/author&gt;&lt;author&gt;Liu, Hong-Wei&lt;/author&gt;&lt;author&gt;Lu, Rui&lt;/author&gt;&lt;author&gt;Duan, Tong-Qing&lt;/author&gt;&lt;author&gt;Li, Chang-Ping&lt;/author&gt;&lt;author&gt;Cui, Zhuang&lt;/author&gt;&lt;author&gt;Liu, Yuan-Yuan&lt;/author&gt;&lt;author&gt;Lyu, Yuan-Jun&lt;/author&gt;&lt;/authors&gt;&lt;/contributors&gt;&lt;titles&gt;&lt;title&gt;Status of glycosylated hemoglobin and prediction of glycemic control among patients with insulin-treated type 2 diabetes in North China: a multicenter observational study&lt;/title&gt;&lt;secondary-title&gt;Chinese medical journal&lt;/secondary-title&gt;&lt;/titles&gt;&lt;periodical&gt;&lt;full-title&gt;Chinese medical journal&lt;/full-title&gt;&lt;/periodical&gt;&lt;pages&gt;17-24&lt;/pages&gt;&lt;volume&gt;133&lt;/volume&gt;&lt;number&gt;01&lt;/number&gt;&lt;dates&gt;&lt;year&gt;2020&lt;/year&gt;&lt;/dates&gt;&lt;isbn&gt;0366-6999&lt;/isbn&gt;&lt;urls&gt;&lt;/urls&gt;&lt;/record&gt;&lt;/Cite&gt;&lt;/EndNote&gt;</w:instrText>
      </w:r>
      <w:r w:rsidR="00293233">
        <w:rPr>
          <w:lang w:val="en"/>
        </w:rPr>
        <w:fldChar w:fldCharType="separate"/>
      </w:r>
      <w:r w:rsidR="003C5BDC">
        <w:rPr>
          <w:noProof/>
          <w:lang w:val="en"/>
        </w:rPr>
        <w:t>(17)</w:t>
      </w:r>
      <w:r w:rsidR="00293233">
        <w:rPr>
          <w:lang w:val="en"/>
        </w:rPr>
        <w:fldChar w:fldCharType="end"/>
      </w:r>
      <w:r w:rsidR="00293233" w:rsidRPr="00670BD4">
        <w:t xml:space="preserve"> investigate the general status of diabetic blood glucose control and its influencing factors in insulin-treated T2D outpatients </w:t>
      </w:r>
      <w:r>
        <w:t>based on</w:t>
      </w:r>
      <w:r w:rsidR="00293233" w:rsidRPr="00670BD4">
        <w:t xml:space="preserve"> multicenter data </w:t>
      </w:r>
      <w:r>
        <w:t xml:space="preserve">collected </w:t>
      </w:r>
      <w:r w:rsidR="00293233" w:rsidRPr="00670BD4">
        <w:t xml:space="preserve">from </w:t>
      </w:r>
      <w:r>
        <w:rPr>
          <w:lang w:val="en-GB"/>
        </w:rPr>
        <w:t xml:space="preserve">from </w:t>
      </w:r>
      <w:r w:rsidRPr="00673E51">
        <w:rPr>
          <w:lang w:val="en-GB"/>
        </w:rPr>
        <w:t xml:space="preserve">27 </w:t>
      </w:r>
      <w:r>
        <w:rPr>
          <w:lang w:val="en-GB"/>
        </w:rPr>
        <w:t>hospitals in 6 cities</w:t>
      </w:r>
      <w:r w:rsidRPr="00673E51">
        <w:rPr>
          <w:lang w:val="en-GB"/>
        </w:rPr>
        <w:t xml:space="preserve"> </w:t>
      </w:r>
      <w:r>
        <w:rPr>
          <w:lang w:val="en-GB"/>
        </w:rPr>
        <w:t xml:space="preserve">across </w:t>
      </w:r>
      <w:r w:rsidRPr="00673E51">
        <w:rPr>
          <w:lang w:val="en-GB"/>
        </w:rPr>
        <w:t>North China</w:t>
      </w:r>
      <w:r w:rsidR="00293233" w:rsidRPr="00670BD4">
        <w:t>.</w:t>
      </w:r>
      <w:r w:rsidR="00E56AAA">
        <w:t xml:space="preserve"> </w:t>
      </w:r>
      <w:r w:rsidR="00EA05E2" w:rsidRPr="00EA05E2">
        <w:t xml:space="preserve">The heterogeneity </w:t>
      </w:r>
      <w:r w:rsidR="00EA05E2">
        <w:t xml:space="preserve">among different datasets in genes, ethnicity, and physiological conditions play a key role in and understanding the pathology of diabetes and evaluating the treatment efficacy </w:t>
      </w:r>
      <w:r w:rsidR="00EA05E2">
        <w:fldChar w:fldCharType="begin"/>
      </w:r>
      <w:r w:rsidR="003C5BDC">
        <w:instrText xml:space="preserve"> ADDIN EN.CITE &lt;EndNote&gt;&lt;Cite&gt;&lt;Author&gt;Redondo&lt;/Author&gt;&lt;Year&gt;2020&lt;/Year&gt;&lt;RecNum&gt;37&lt;/RecNum&gt;&lt;DisplayText&gt;(32)&lt;/DisplayText&gt;&lt;record&gt;&lt;rec-number&gt;37&lt;/rec-number&gt;&lt;foreign-keys&gt;&lt;key app="EN" db-id="traeztzeiwvfvhe9wxqv99d4fpd59rfve595" timestamp="1670203181"&gt;37&lt;/key&gt;&lt;/foreign-keys&gt;&lt;ref-type name="Journal Article"&gt;17&lt;/ref-type&gt;&lt;contributors&gt;&lt;authors&gt;&lt;author&gt;Redondo, Maria J.&lt;/author&gt;&lt;author&gt;Hagopian, William A.&lt;/author&gt;&lt;author&gt;Oram, Richard&lt;/author&gt;&lt;author&gt;Steck, Andrea K.&lt;/author&gt;&lt;author&gt;Vehik, Kendra&lt;/author&gt;&lt;author&gt;Weedon, Michael&lt;/author&gt;&lt;author&gt;Balasubramanyam, Ashok&lt;/author&gt;&lt;author&gt;Dabelea, Dana&lt;/author&gt;&lt;/authors&gt;&lt;/contributors&gt;&lt;titles&gt;&lt;title&gt;The clinical consequences of heterogeneity within and between different diabetes types&lt;/title&gt;&lt;secondary-title&gt;Diabetologia&lt;/secondary-title&gt;&lt;/titles&gt;&lt;periodical&gt;&lt;full-title&gt;Diabetologia&lt;/full-title&gt;&lt;/periodical&gt;&lt;pages&gt;2040-2048&lt;/pages&gt;&lt;volume&gt;63&lt;/volume&gt;&lt;number&gt;10&lt;/number&gt;&lt;dates&gt;&lt;year&gt;2020&lt;/year&gt;&lt;pub-dates&gt;&lt;date&gt;2020/10/01&lt;/date&gt;&lt;/pub-dates&gt;&lt;/dates&gt;&lt;isbn&gt;1432-0428&lt;/isbn&gt;&lt;urls&gt;&lt;related-urls&gt;&lt;url&gt;https://doi.org/10.1007/s00125-020-05211-7&lt;/url&gt;&lt;/related-urls&gt;&lt;/urls&gt;&lt;electronic-resource-num&gt;10.1007/s00125-020-05211-7&lt;/electronic-resource-num&gt;&lt;/record&gt;&lt;/Cite&gt;&lt;/EndNote&gt;</w:instrText>
      </w:r>
      <w:r w:rsidR="00EA05E2">
        <w:fldChar w:fldCharType="separate"/>
      </w:r>
      <w:r w:rsidR="003C5BDC">
        <w:rPr>
          <w:noProof/>
        </w:rPr>
        <w:t>(32)</w:t>
      </w:r>
      <w:r w:rsidR="00EA05E2">
        <w:fldChar w:fldCharType="end"/>
      </w:r>
      <w:r w:rsidR="00EA05E2">
        <w:t>.</w:t>
      </w:r>
      <w:r w:rsidR="00707845">
        <w:t xml:space="preserve"> </w:t>
      </w:r>
      <w:r w:rsidR="00460614">
        <w:t>Another challenge for multi-center data analysis is the availability of data.</w:t>
      </w:r>
      <w:r w:rsidR="002955AF">
        <w:t xml:space="preserve"> M</w:t>
      </w:r>
      <w:r w:rsidR="00460614">
        <w:t>any datasets, especially locally collected ones, are not open-access</w:t>
      </w:r>
      <w:r w:rsidR="002955AF">
        <w:t xml:space="preserve"> and generally cannot be accessed by researchers outside of their collaborations (Table 1)</w:t>
      </w:r>
      <w:r w:rsidR="00460614">
        <w:t xml:space="preserve">. </w:t>
      </w:r>
    </w:p>
    <w:p w14:paraId="19A83C96" w14:textId="79E7A0BA" w:rsidR="00A61553" w:rsidRDefault="00AD4BCE" w:rsidP="002955AF">
      <w:pPr>
        <w:ind w:firstLine="420"/>
      </w:pPr>
      <w:r>
        <w:t xml:space="preserve">Another </w:t>
      </w:r>
      <w:r w:rsidR="00BB68FC">
        <w:t>issue</w:t>
      </w:r>
      <w:r>
        <w:t xml:space="preserve"> is the high </w:t>
      </w:r>
      <w:r w:rsidR="00EA05E2">
        <w:t>exclusion rate in pre-processing</w:t>
      </w:r>
      <w:r w:rsidR="00707845">
        <w:t>, which is inevitable especially for large-scale and longitudinal datasets</w:t>
      </w:r>
      <w:r w:rsidR="00EA05E2">
        <w:t xml:space="preserve">. </w:t>
      </w:r>
      <w:r w:rsidR="00707845">
        <w:t xml:space="preserve">For example, Zou et al. excluded more than half of the </w:t>
      </w:r>
      <w:r w:rsidR="00707845" w:rsidRPr="00F42AD1">
        <w:t xml:space="preserve">participants of the CANVAS program when </w:t>
      </w:r>
      <w:proofErr w:type="spellStart"/>
      <w:r w:rsidR="00707845" w:rsidRPr="00F42AD1">
        <w:t>analysing</w:t>
      </w:r>
      <w:proofErr w:type="spellEnd"/>
      <w:r w:rsidR="00707845" w:rsidRPr="00F42AD1">
        <w:t xml:space="preserve"> the clinical outcomes</w:t>
      </w:r>
      <w:r w:rsidR="00707845">
        <w:t xml:space="preserve"> </w:t>
      </w:r>
      <w:r w:rsidR="00707845">
        <w:fldChar w:fldCharType="begin"/>
      </w:r>
      <w:r w:rsidR="003C5BDC">
        <w:instrText xml:space="preserve"> ADDIN EN.CITE &lt;EndNote&gt;&lt;Cite&gt;&lt;Author&gt;Zou&lt;/Author&gt;&lt;Year&gt;2022&lt;/Year&gt;&lt;RecNum&gt;20&lt;/RecNum&gt;&lt;DisplayText&gt;(20)&lt;/DisplayText&gt;&lt;record&gt;&lt;rec-number&gt;20&lt;/rec-number&gt;&lt;foreign-keys&gt;&lt;key app="EN" db-id="traeztzeiwvfvhe9wxqv99d4fpd59rfve595" timestamp="1669505340"&gt;20&lt;/key&gt;&lt;/foreign-keys&gt;&lt;ref-type name="Journal Article"&gt;17&lt;/ref-type&gt;&lt;contributors&gt;&lt;authors&gt;&lt;author&gt;Zou, Xiantong&lt;/author&gt;&lt;author&gt;Huang, Qi&lt;/author&gt;&lt;author&gt;Luo, Yingying&lt;/author&gt;&lt;author&gt;Ren, Qian&lt;/author&gt;&lt;author&gt;Han, Xueyao&lt;/author&gt;&lt;author&gt;Zhou, Xianghai&lt;/author&gt;&lt;author&gt;Ji, Linong&lt;/author&gt;&lt;/authors&gt;&lt;/contributors&gt;&lt;titles&gt;&lt;title&gt;The efficacy of canagliflozin in diabetes subgroups stratified by data-driven clustering or a supervised machine learning method: a post hoc analysis of canagliflozin clinical trial data&lt;/title&gt;&lt;secondary-title&gt;Diabetologia&lt;/secondary-title&gt;&lt;/titles&gt;&lt;periodical&gt;&lt;full-title&gt;Diabetologia&lt;/full-title&gt;&lt;/periodical&gt;&lt;pages&gt;1424-1435&lt;/pages&gt;&lt;volume&gt;65&lt;/volume&gt;&lt;number&gt;9&lt;/number&gt;&lt;dates&gt;&lt;year&gt;2022&lt;/year&gt;&lt;/dates&gt;&lt;isbn&gt;1432-0428&lt;/isbn&gt;&lt;urls&gt;&lt;/urls&gt;&lt;/record&gt;&lt;/Cite&gt;&lt;/EndNote&gt;</w:instrText>
      </w:r>
      <w:r w:rsidR="00707845">
        <w:fldChar w:fldCharType="separate"/>
      </w:r>
      <w:r w:rsidR="003C5BDC">
        <w:rPr>
          <w:noProof/>
        </w:rPr>
        <w:t>(20)</w:t>
      </w:r>
      <w:r w:rsidR="00707845">
        <w:fldChar w:fldCharType="end"/>
      </w:r>
      <w:r w:rsidR="00707845">
        <w:t>.</w:t>
      </w:r>
      <w:r w:rsidR="00707845" w:rsidRPr="00F42AD1">
        <w:t xml:space="preserve"> </w:t>
      </w:r>
      <w:r w:rsidR="00EA05E2">
        <w:t xml:space="preserve">There is a high need for advanced algorithms to cope with </w:t>
      </w:r>
      <w:r w:rsidR="00A61553">
        <w:t xml:space="preserve">the </w:t>
      </w:r>
      <w:r w:rsidR="00EA05E2">
        <w:t>recordings with partially missing items to maximally exploit the existing datasets</w:t>
      </w:r>
      <w:r w:rsidR="00707845">
        <w:t>.</w:t>
      </w:r>
    </w:p>
    <w:p w14:paraId="49E14569" w14:textId="48D3CF1C" w:rsidR="002B46E4" w:rsidRDefault="00A61553" w:rsidP="002955AF">
      <w:pPr>
        <w:ind w:firstLine="360"/>
      </w:pPr>
      <w:r>
        <w:t>Of note, there is a balance among the size, diversity, and integrity of datasets. The existing datasets collected from different cente</w:t>
      </w:r>
      <w:r w:rsidR="00460614">
        <w:t>rs are highly diverse in content, size, and quality</w:t>
      </w:r>
      <w:r>
        <w:t xml:space="preserve">. The quality and integrity of data might be compromised in large-scale long-term data collection. </w:t>
      </w:r>
      <w:r w:rsidR="00460614">
        <w:t xml:space="preserve">The collection of multicenter datasets based on standardized protocols can be demanding and time-consuming, therefore difficult to cover all the details. These issues </w:t>
      </w:r>
      <w:r w:rsidR="006E745F">
        <w:t>deserve</w:t>
      </w:r>
      <w:r w:rsidR="00460614">
        <w:t xml:space="preserve"> more attention in developing the strategies of data collection and analysis.</w:t>
      </w:r>
    </w:p>
    <w:p w14:paraId="0FD8260F" w14:textId="7573CD01" w:rsidR="00D44295" w:rsidRDefault="00D44295" w:rsidP="002B46E4"/>
    <w:p w14:paraId="06F23841" w14:textId="22188993" w:rsidR="004D79A8" w:rsidRPr="008C0606" w:rsidRDefault="004D79A8" w:rsidP="004D79A8">
      <w:pPr>
        <w:pStyle w:val="ListParagraph"/>
        <w:numPr>
          <w:ilvl w:val="0"/>
          <w:numId w:val="7"/>
        </w:numPr>
        <w:ind w:firstLineChars="0"/>
      </w:pPr>
      <w:r>
        <w:rPr>
          <w:lang w:val="en"/>
        </w:rPr>
        <w:t xml:space="preserve">Limitations </w:t>
      </w:r>
      <w:r w:rsidR="007924FF">
        <w:rPr>
          <w:lang w:val="en"/>
        </w:rPr>
        <w:t>of</w:t>
      </w:r>
      <w:r>
        <w:rPr>
          <w:lang w:val="en"/>
        </w:rPr>
        <w:t xml:space="preserve"> algorithms</w:t>
      </w:r>
    </w:p>
    <w:p w14:paraId="42CBF50F" w14:textId="4FE94F5F" w:rsidR="0087411B" w:rsidRDefault="00304953" w:rsidP="008C0606">
      <w:r>
        <w:t xml:space="preserve">Reliable and efficient data pre-processing is an essential requirement for big data analysis. The prescreening and exclusion of items/features with significant missing data is a common method </w:t>
      </w:r>
      <w:r>
        <w:fldChar w:fldCharType="begin">
          <w:fldData xml:space="preserve">PEVuZE5vdGU+PENpdGU+PEF1dGhvcj5NdXJwaHJlZTwvQXV0aG9yPjxZZWFyPjIwMTg8L1llYXI+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</w:fldData>
        </w:fldChar>
      </w:r>
      <w:r w:rsidR="003C5BDC">
        <w:instrText xml:space="preserve"> ADDIN EN.CITE </w:instrText>
      </w:r>
      <w:r w:rsidR="003C5BDC">
        <w:fldChar w:fldCharType="begin">
          <w:fldData xml:space="preserve">PEVuZE5vdGU+PENpdGU+PEF1dGhvcj5NdXJwaHJlZTwvQXV0aG9yPjxZZWFyPjIwMTg8L1llYXI+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</w:fldData>
        </w:fldChar>
      </w:r>
      <w:r w:rsidR="003C5BDC">
        <w:instrText xml:space="preserve"> ADDIN EN.CITE.DATA </w:instrText>
      </w:r>
      <w:r w:rsidR="003C5BDC">
        <w:fldChar w:fldCharType="end"/>
      </w:r>
      <w:r>
        <w:fldChar w:fldCharType="separate"/>
      </w:r>
      <w:r w:rsidR="003C5BDC">
        <w:rPr>
          <w:noProof/>
        </w:rPr>
        <w:t>(12, 16, 19, 20)</w:t>
      </w:r>
      <w:r>
        <w:fldChar w:fldCharType="end"/>
      </w:r>
      <w:r>
        <w:t xml:space="preserve">. </w:t>
      </w:r>
      <w:proofErr w:type="spellStart"/>
      <w:r>
        <w:rPr>
          <w:lang w:val="en-GB"/>
        </w:rPr>
        <w:t>Koren</w:t>
      </w:r>
      <w:proofErr w:type="spellEnd"/>
      <w:r>
        <w:rPr>
          <w:lang w:val="en-GB"/>
        </w:rPr>
        <w:t xml:space="preserve"> et al. matched the cases in target and control groups </w:t>
      </w:r>
      <w:r>
        <w:rPr>
          <w:lang w:val="en-GB"/>
        </w:rPr>
        <w:fldChar w:fldCharType="begin"/>
      </w:r>
      <w:r w:rsidR="003C5BDC">
        <w:rPr>
          <w:lang w:val="en-GB"/>
        </w:rPr>
        <w:instrText xml:space="preserve"> ADDIN EN.CITE &lt;EndNote&gt;&lt;Cite&gt;&lt;Author&gt;Koren&lt;/Author&gt;&lt;Year&gt;2019&lt;/Year&gt;&lt;RecNum&gt;9&lt;/RecNum&gt;&lt;DisplayText&gt;(15)&lt;/DisplayText&gt;&lt;record&gt;&lt;rec-number&gt;9&lt;/rec-number&gt;&lt;foreign-keys&gt;&lt;key app="EN" db-id="traeztzeiwvfvhe9wxqv99d4fpd59rfve595" timestamp="1669505337"&gt;9&lt;/key&gt;&lt;/foreign-keys&gt;&lt;ref-type name="Journal Article"&gt;17&lt;/ref-type&gt;&lt;contributors&gt;&lt;authors&gt;&lt;author&gt;Koren, Gideon&lt;/author&gt;&lt;author&gt;Nordon, Galia&lt;/author&gt;&lt;author&gt;Radinsky, Kira&lt;/author&gt;&lt;author&gt;Shalev, Varda&lt;/author&gt;&lt;/authors&gt;&lt;/contributors&gt;&lt;titles&gt;&lt;title&gt;Identification of repurposable drugs with beneficial effects on glucose control in type 2 diabetes using machine learning&lt;/title&gt;&lt;secondary-title&gt;Pharmacology Research &amp;amp; Perspectives&lt;/secondary-title&gt;&lt;/titles&gt;&lt;periodical&gt;&lt;full-title&gt;Pharmacology Research &amp;amp; Perspectives&lt;/full-title&gt;&lt;/periodical&gt;&lt;pages&gt;e00529&lt;/pages&gt;&lt;volume&gt;7&lt;/volume&gt;&lt;number&gt;6&lt;/number&gt;&lt;dates&gt;&lt;year&gt;2019&lt;/year&gt;&lt;/dates&gt;&lt;isbn&gt;2052-1707&lt;/isbn&gt;&lt;urls&gt;&lt;/urls&gt;&lt;/record&gt;&lt;/Cite&gt;&lt;/EndNote&gt;</w:instrText>
      </w:r>
      <w:r>
        <w:rPr>
          <w:lang w:val="en-GB"/>
        </w:rPr>
        <w:fldChar w:fldCharType="separate"/>
      </w:r>
      <w:r w:rsidR="003C5BDC">
        <w:rPr>
          <w:noProof/>
          <w:lang w:val="en-GB"/>
        </w:rPr>
        <w:t>(15)</w:t>
      </w:r>
      <w:r>
        <w:rPr>
          <w:lang w:val="en-GB"/>
        </w:rPr>
        <w:fldChar w:fldCharType="end"/>
      </w:r>
      <w:r>
        <w:rPr>
          <w:lang w:val="en-GB"/>
        </w:rPr>
        <w:t xml:space="preserve">. </w:t>
      </w:r>
      <w:proofErr w:type="spellStart"/>
      <w:r w:rsidRPr="0044093C">
        <w:rPr>
          <w:lang w:val="en-GB"/>
        </w:rPr>
        <w:t>Oikonomou</w:t>
      </w:r>
      <w:proofErr w:type="spellEnd"/>
      <w:r>
        <w:rPr>
          <w:lang w:val="en-GB"/>
        </w:rPr>
        <w:t xml:space="preserve"> et al. </w:t>
      </w:r>
      <w:r>
        <w:rPr>
          <w:lang w:val="en-GB"/>
        </w:rPr>
        <w:fldChar w:fldCharType="begin"/>
      </w:r>
      <w:r w:rsidR="003C5BDC">
        <w:rPr>
          <w:lang w:val="en-GB"/>
        </w:rPr>
        <w:instrText xml:space="preserve"> ADDIN EN.CITE &lt;EndNote&gt;&lt;Cite&gt;&lt;Author&gt;Oikonomou&lt;/Author&gt;&lt;Year&gt;2022&lt;/Year&gt;&lt;RecNum&gt;34&lt;/RecNum&gt;&lt;DisplayText&gt;(16)&lt;/DisplayText&gt;&lt;record&gt;&lt;rec-number&gt;34&lt;/rec-number&gt;&lt;foreign-keys&gt;&lt;key app="EN" db-id="traeztzeiwvfvhe9wxqv99d4fpd59rfve595" timestamp="1670184296"&gt;34&lt;/key&gt;&lt;/foreign-keys&gt;&lt;ref-type name="Journal Article"&gt;17&lt;/ref-type&gt;&lt;contributors&gt;&lt;authors&gt;&lt;author&gt;Oikonomou, Evangelos K.&lt;/author&gt;&lt;author&gt;Suchard, Marc A.&lt;/author&gt;&lt;author&gt;McGuire, Darren K.&lt;/author&gt;&lt;author&gt;Khera, Rohan&lt;/author&gt;&lt;/authors&gt;&lt;/contributors&gt;&lt;titles&gt;&lt;title&gt;Phenomapping-Derived Tool to Individualize the Effect of Canagliflozin on Cardiovascular Risk in Type 2 Diabetes&lt;/title&gt;&lt;secondary-title&gt;Diabetes Care&lt;/secondary-title&gt;&lt;/titles&gt;&lt;periodical&gt;&lt;full-title&gt;Diabetes Care&lt;/full-title&gt;&lt;/periodical&gt;&lt;pages&gt;965-974&lt;/pages&gt;&lt;volume&gt;45&lt;/volume&gt;&lt;number&gt;4&lt;/number&gt;&lt;dates&gt;&lt;year&gt;2022&lt;/year&gt;&lt;/dates&gt;&lt;isbn&gt;0149-5992&lt;/isbn&gt;&lt;urls&gt;&lt;related-urls&gt;&lt;url&gt;https://doi.org/10.2337/dc21-1765&lt;/url&gt;&lt;/related-urls&gt;&lt;/urls&gt;&lt;electronic-resource-num&gt;10.2337/dc21-1765&lt;/electronic-resource-num&gt;&lt;access-date&gt;12/4/2022&lt;/access-date&gt;&lt;/record&gt;&lt;/Cite&gt;&lt;/EndNote&gt;</w:instrText>
      </w:r>
      <w:r>
        <w:rPr>
          <w:lang w:val="en-GB"/>
        </w:rPr>
        <w:fldChar w:fldCharType="separate"/>
      </w:r>
      <w:r w:rsidR="003C5BDC">
        <w:rPr>
          <w:noProof/>
          <w:lang w:val="en-GB"/>
        </w:rPr>
        <w:t>(16)</w:t>
      </w:r>
      <w:r>
        <w:rPr>
          <w:lang w:val="en-GB"/>
        </w:rPr>
        <w:fldChar w:fldCharType="end"/>
      </w:r>
      <w:r>
        <w:rPr>
          <w:lang w:val="en-GB"/>
        </w:rPr>
        <w:t xml:space="preserve"> and </w:t>
      </w:r>
      <w:r w:rsidR="00113299">
        <w:rPr>
          <w:lang w:val="en-GB"/>
        </w:rPr>
        <w:t xml:space="preserve">Zou et al. </w:t>
      </w:r>
      <w:r w:rsidR="00113299">
        <w:rPr>
          <w:lang w:val="en-GB"/>
        </w:rPr>
        <w:fldChar w:fldCharType="begin"/>
      </w:r>
      <w:r w:rsidR="003C5BDC">
        <w:rPr>
          <w:lang w:val="en-GB"/>
        </w:rPr>
        <w:instrText xml:space="preserve"> ADDIN EN.CITE &lt;EndNote&gt;&lt;Cite&gt;&lt;Author&gt;Zou&lt;/Author&gt;&lt;Year&gt;2022&lt;/Year&gt;&lt;RecNum&gt;20&lt;/RecNum&gt;&lt;DisplayText&gt;(20)&lt;/DisplayText&gt;&lt;record&gt;&lt;rec-number&gt;20&lt;/rec-number&gt;&lt;foreign-keys&gt;&lt;key app="EN" db-id="traeztzeiwvfvhe9wxqv99d4fpd59rfve595" timestamp="1669505340"&gt;20&lt;/key&gt;&lt;/foreign-keys&gt;&lt;ref-type name="Journal Article"&gt;17&lt;/ref-type&gt;&lt;contributors&gt;&lt;authors&gt;&lt;author&gt;Zou, Xiantong&lt;/author&gt;&lt;author&gt;Huang, Qi&lt;/author&gt;&lt;author&gt;Luo, Yingying&lt;/author&gt;&lt;author&gt;Ren, Qian&lt;/author&gt;&lt;author&gt;Han, Xueyao&lt;/author&gt;&lt;author&gt;Zhou, Xianghai&lt;/author&gt;&lt;author&gt;Ji, Linong&lt;/author&gt;&lt;/authors&gt;&lt;/contributors&gt;&lt;titles&gt;&lt;title&gt;The efficacy of canagliflozin in diabetes subgroups stratified by data-driven clustering or a supervised machine learning method: a post hoc analysis of canagliflozin clinical trial data&lt;/title&gt;&lt;secondary-title&gt;Diabetologia&lt;/secondary-title&gt;&lt;/titles&gt;&lt;periodical&gt;&lt;full-title&gt;Diabetologia&lt;/full-title&gt;&lt;/periodical&gt;&lt;pages&gt;1424-1435&lt;/pages&gt;&lt;volume&gt;65&lt;/volume&gt;&lt;number&gt;9&lt;/number&gt;&lt;dates&gt;&lt;year&gt;2022&lt;/year&gt;&lt;/dates&gt;&lt;isbn&gt;1432-0428&lt;/isbn&gt;&lt;urls&gt;&lt;/urls&gt;&lt;/record&gt;&lt;/Cite&gt;&lt;/EndNote&gt;</w:instrText>
      </w:r>
      <w:r w:rsidR="00113299">
        <w:rPr>
          <w:lang w:val="en-GB"/>
        </w:rPr>
        <w:fldChar w:fldCharType="separate"/>
      </w:r>
      <w:r w:rsidR="003C5BDC">
        <w:rPr>
          <w:noProof/>
          <w:lang w:val="en-GB"/>
        </w:rPr>
        <w:t>(20)</w:t>
      </w:r>
      <w:r w:rsidR="00113299">
        <w:rPr>
          <w:lang w:val="en-GB"/>
        </w:rPr>
        <w:fldChar w:fldCharType="end"/>
      </w:r>
      <w:r w:rsidR="00113299">
        <w:t xml:space="preserve"> considered the correlation and collinearity between features in data preprocessing, which paved the way for the preprocessing of multi-center, large-scale, and multimodal medical data. Despite these valuable attempts,</w:t>
      </w:r>
      <w:r>
        <w:t xml:space="preserve"> there is </w:t>
      </w:r>
      <w:r w:rsidR="00113299">
        <w:t xml:space="preserve">a </w:t>
      </w:r>
      <w:r>
        <w:t xml:space="preserve">lack of well-established framework for </w:t>
      </w:r>
      <w:r w:rsidR="00113299">
        <w:t xml:space="preserve">in-depth </w:t>
      </w:r>
      <w:r>
        <w:t>data preprocessing</w:t>
      </w:r>
      <w:r w:rsidR="00113299">
        <w:t>. The methods in existing works are not standardized and often consist of some simple steps.</w:t>
      </w:r>
    </w:p>
    <w:p w14:paraId="5818D908" w14:textId="4D36AA74" w:rsidR="00113299" w:rsidRDefault="00FE300E" w:rsidP="002955AF">
      <w:pPr>
        <w:ind w:firstLine="420"/>
        <w:rPr>
          <w:lang w:val="en-GB"/>
        </w:rPr>
      </w:pPr>
      <w:r>
        <w:t>In general, t</w:t>
      </w:r>
      <w:r w:rsidR="0087411B">
        <w:t xml:space="preserve">he performances of current algorithms are </w:t>
      </w:r>
      <w:r w:rsidR="002955AF">
        <w:t>sufficiently high</w:t>
      </w:r>
      <w:r w:rsidR="0087411B">
        <w:t xml:space="preserve"> for clinical application. The AUC is below or around 0.8 in some studies </w:t>
      </w:r>
      <w:r w:rsidR="0087411B">
        <w:fldChar w:fldCharType="begin">
          <w:fldData xml:space="preserve">PEVuZE5vdGU+PENpdGU+PEF1dGhvcj5NdXJwaHJlZTwvQXV0aG9yPjxZZWFyPjIwMTg8L1llYXI+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</w:fldData>
        </w:fldChar>
      </w:r>
      <w:r w:rsidR="003C5BDC">
        <w:instrText xml:space="preserve"> ADDIN EN.CITE </w:instrText>
      </w:r>
      <w:r w:rsidR="003C5BDC">
        <w:fldChar w:fldCharType="begin">
          <w:fldData xml:space="preserve">PEVuZE5vdGU+PENpdGU+PEF1dGhvcj5NdXJwaHJlZTwvQXV0aG9yPjxZZWFyPjIwMTg8L1llYXI+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</w:fldData>
        </w:fldChar>
      </w:r>
      <w:r w:rsidR="003C5BDC">
        <w:instrText xml:space="preserve"> ADDIN EN.CITE.DATA </w:instrText>
      </w:r>
      <w:r w:rsidR="003C5BDC">
        <w:fldChar w:fldCharType="end"/>
      </w:r>
      <w:r w:rsidR="0087411B">
        <w:fldChar w:fldCharType="separate"/>
      </w:r>
      <w:r w:rsidR="003C5BDC">
        <w:rPr>
          <w:noProof/>
        </w:rPr>
        <w:t>(12, 17-19)</w:t>
      </w:r>
      <w:r w:rsidR="0087411B">
        <w:fldChar w:fldCharType="end"/>
      </w:r>
      <w:r w:rsidR="0087411B">
        <w:t xml:space="preserve">. </w:t>
      </w:r>
      <w:r>
        <w:t xml:space="preserve">Of note, </w:t>
      </w:r>
      <w:r w:rsidR="0087411B">
        <w:rPr>
          <w:lang w:val="en-GB"/>
        </w:rPr>
        <w:t xml:space="preserve">Huang </w:t>
      </w:r>
      <w:r w:rsidR="0087411B" w:rsidRPr="002955AF">
        <w:rPr>
          <w:i/>
          <w:lang w:val="en-GB"/>
        </w:rPr>
        <w:t>et al</w:t>
      </w:r>
      <w:r w:rsidR="0087411B">
        <w:rPr>
          <w:lang w:val="en-GB"/>
        </w:rPr>
        <w:t xml:space="preserve">. achieved a high AUC on </w:t>
      </w:r>
      <w:r>
        <w:rPr>
          <w:lang w:val="en-GB"/>
        </w:rPr>
        <w:t xml:space="preserve">the </w:t>
      </w:r>
      <w:r w:rsidR="0087411B">
        <w:rPr>
          <w:lang w:val="en-GB"/>
        </w:rPr>
        <w:t>validation dataset (approximately 1.00), whi</w:t>
      </w:r>
      <w:r>
        <w:rPr>
          <w:lang w:val="en-GB"/>
        </w:rPr>
        <w:t>l</w:t>
      </w:r>
      <w:r w:rsidR="0087411B">
        <w:rPr>
          <w:lang w:val="en-GB"/>
        </w:rPr>
        <w:t xml:space="preserve">st the method of dataset partition might play an important role in the heterogeneity between subsets for training, validation, and testing, which </w:t>
      </w:r>
      <w:r>
        <w:rPr>
          <w:lang w:val="en-GB"/>
        </w:rPr>
        <w:t>warrants further attention especially in the cases of small scale datasets and repeated observations</w:t>
      </w:r>
      <w:r w:rsidR="007924FF">
        <w:rPr>
          <w:lang w:val="en-GB"/>
        </w:rPr>
        <w:t xml:space="preserve"> </w:t>
      </w:r>
      <w:r w:rsidR="0087411B">
        <w:rPr>
          <w:lang w:val="en-GB"/>
        </w:rPr>
        <w:fldChar w:fldCharType="begin"/>
      </w:r>
      <w:r w:rsidR="003C5BDC">
        <w:rPr>
          <w:lang w:val="en-GB"/>
        </w:rPr>
        <w:instrText xml:space="preserve"> ADDIN EN.CITE &lt;EndNote&gt;&lt;Cite&gt;&lt;Author&gt;Huang&lt;/Author&gt;&lt;Year&gt;2021&lt;/Year&gt;&lt;RecNum&gt;11&lt;/RecNum&gt;&lt;DisplayText&gt;(13)&lt;/DisplayText&gt;&lt;record&gt;&lt;rec-number&gt;11&lt;/rec-number&gt;&lt;foreign-keys&gt;&lt;key app="EN" db-id="traeztzeiwvfvhe9wxqv99d4fpd59rfve595" timestamp="1669505338"&gt;11&lt;/key&gt;&lt;/foreign-keys&gt;&lt;ref-type name="Journal Article"&gt;17&lt;/ref-type&gt;&lt;contributors&gt;&lt;authors&gt;&lt;author&gt;Huang, Xin&lt;/author&gt;&lt;author&gt;Zhou, Yang&lt;/author&gt;&lt;author&gt;Tang, Haoze&lt;/author&gt;&lt;author&gt;Liu, Bing&lt;/author&gt;&lt;author&gt;Su, Benzhe&lt;/author&gt;&lt;author&gt;Wang, Qi&lt;/author&gt;&lt;/authors&gt;&lt;/contributors&gt;&lt;titles&gt;&lt;title&gt;Differential metabolic network construction for personalized medicine: Study of type 2 diabetes mellitus patients&amp;apos; response to gliclazide-modified-release-treated&lt;/title&gt;&lt;secondary-title&gt;Journal of Biomedical Informatics&lt;/secondary-title&gt;&lt;/titles&gt;&lt;periodical&gt;&lt;full-title&gt;Journal of Biomedical Informatics&lt;/full-title&gt;&lt;/periodical&gt;&lt;pages&gt;103796&lt;/pages&gt;&lt;volume&gt;118&lt;/volume&gt;&lt;dates&gt;&lt;year&gt;2021&lt;/year&gt;&lt;/dates&gt;&lt;isbn&gt;1532-0464&lt;/isbn&gt;&lt;urls&gt;&lt;/urls&gt;&lt;/record&gt;&lt;/Cite&gt;&lt;/EndNote&gt;</w:instrText>
      </w:r>
      <w:r w:rsidR="0087411B">
        <w:rPr>
          <w:lang w:val="en-GB"/>
        </w:rPr>
        <w:fldChar w:fldCharType="separate"/>
      </w:r>
      <w:r w:rsidR="003C5BDC">
        <w:rPr>
          <w:noProof/>
          <w:lang w:val="en-GB"/>
        </w:rPr>
        <w:t>(13)</w:t>
      </w:r>
      <w:r w:rsidR="0087411B">
        <w:rPr>
          <w:lang w:val="en-GB"/>
        </w:rPr>
        <w:fldChar w:fldCharType="end"/>
      </w:r>
      <w:r w:rsidR="0087411B">
        <w:rPr>
          <w:lang w:val="en-GB"/>
        </w:rPr>
        <w:t>.</w:t>
      </w:r>
    </w:p>
    <w:p w14:paraId="15E79C79" w14:textId="15C831FE" w:rsidR="00A81464" w:rsidRDefault="00A81464" w:rsidP="002955AF">
      <w:pPr>
        <w:ind w:firstLine="420"/>
        <w:rPr>
          <w:lang w:val="en"/>
        </w:rPr>
      </w:pPr>
      <w:r>
        <w:rPr>
          <w:lang w:val="en-GB"/>
        </w:rPr>
        <w:t xml:space="preserve">In addition, there is a scarce of deep learning algorithms, partially due to the limited size </w:t>
      </w:r>
      <w:r>
        <w:rPr>
          <w:lang w:val="en-GB"/>
        </w:rPr>
        <w:lastRenderedPageBreak/>
        <w:t xml:space="preserve">and heterogeneity of the datasets. </w:t>
      </w:r>
      <w:r>
        <w:rPr>
          <w:lang w:val="en"/>
        </w:rPr>
        <w:t>Deep learning methods showed promising efficacy in clustering patients with T2D into different clinical profiles</w:t>
      </w:r>
      <w:r w:rsidRPr="00C16C14">
        <w:rPr>
          <w:lang w:val="en"/>
        </w:rPr>
        <w:t xml:space="preserve"> </w:t>
      </w:r>
      <w:r>
        <w:rPr>
          <w:lang w:val="en"/>
        </w:rPr>
        <w:t xml:space="preserve">and </w:t>
      </w:r>
      <w:r w:rsidRPr="00C16C14">
        <w:rPr>
          <w:lang w:val="en"/>
        </w:rPr>
        <w:t>trajectories</w:t>
      </w:r>
      <w:r>
        <w:rPr>
          <w:lang w:val="en"/>
        </w:rPr>
        <w:t xml:space="preserve"> based on the longitudinal observations </w:t>
      </w:r>
      <w:r>
        <w:rPr>
          <w:lang w:val="en"/>
        </w:rPr>
        <w:fldChar w:fldCharType="begin"/>
      </w:r>
      <w:r w:rsidR="003C5BDC">
        <w:rPr>
          <w:lang w:val="en"/>
        </w:rPr>
        <w:instrText xml:space="preserve"> ADDIN EN.CITE &lt;EndNote&gt;&lt;Cite&gt;&lt;Author&gt;Manzini&lt;/Author&gt;&lt;Year&gt;2022&lt;/Year&gt;&lt;RecNum&gt;27&lt;/RecNum&gt;&lt;DisplayText&gt;(33)&lt;/DisplayText&gt;&lt;record&gt;&lt;rec-number&gt;27&lt;/rec-number&gt;&lt;foreign-keys&gt;&lt;key app="EN" db-id="traeztzeiwvfvhe9wxqv99d4fpd59rfve595" timestamp="1670113180"&gt;27&lt;/key&gt;&lt;/foreign-keys&gt;&lt;ref-type name="Journal Article"&gt;17&lt;/ref-type&gt;&lt;contributors&gt;&lt;authors&gt;&lt;author&gt;Manzini, Enrico&lt;/author&gt;&lt;author&gt;Vlacho, Bogdan&lt;/author&gt;&lt;author&gt;Franch-Nadal, Josep&lt;/author&gt;&lt;author&gt;Escudero, Joan&lt;/author&gt;&lt;author&gt;Génova, Ana&lt;/author&gt;&lt;author&gt;Reixach, Elisenda&lt;/author&gt;&lt;author&gt;Andrés, Erik&lt;/author&gt;&lt;author&gt;Pizarro, Israel&lt;/author&gt;&lt;author&gt;Portero, José-Luis&lt;/author&gt;&lt;author&gt;Mauricio, Dídac&lt;/author&gt;&lt;author&gt;Perera-Lluna, Alexandre&lt;/author&gt;&lt;/authors&gt;&lt;/contributors&gt;&lt;titles&gt;&lt;title&gt;Longitudinal deep learning clustering of Type 2 Diabetes Mellitus trajectories using routinely collected health records&lt;/title&gt;&lt;secondary-title&gt;Journal of Biomedical Informatics&lt;/secondary-title&gt;&lt;/titles&gt;&lt;periodical&gt;&lt;full-title&gt;Journal of Biomedical Informatics&lt;/full-title&gt;&lt;/periodical&gt;&lt;pages&gt;104218&lt;/pages&gt;&lt;volume&gt;135&lt;/volume&gt;&lt;keywords&gt;&lt;keyword&gt;Type 2 diabetes&lt;/keyword&gt;&lt;keyword&gt;Deep learning&lt;/keyword&gt;&lt;keyword&gt;Longitudinal cluster&lt;/keyword&gt;&lt;keyword&gt;AutoEncoder&lt;/keyword&gt;&lt;keyword&gt;Diabetic complications&lt;/keyword&gt;&lt;keyword&gt;Electronic health records&lt;/keyword&gt;&lt;/keywords&gt;&lt;dates&gt;&lt;year&gt;2022&lt;/year&gt;&lt;pub-dates&gt;&lt;date&gt;2022/11/01/&lt;/date&gt;&lt;/pub-dates&gt;&lt;/dates&gt;&lt;isbn&gt;1532-0464&lt;/isbn&gt;&lt;urls&gt;&lt;related-urls&gt;&lt;url&gt;https://www.sciencedirect.com/science/article/pii/S1532046422002234&lt;/url&gt;&lt;/related-urls&gt;&lt;/urls&gt;&lt;electronic-resource-num&gt;https://doi.org/10.1016/j.jbi.2022.104218&lt;/electronic-resource-num&gt;&lt;/record&gt;&lt;/Cite&gt;&lt;/EndNote&gt;</w:instrText>
      </w:r>
      <w:r>
        <w:rPr>
          <w:lang w:val="en"/>
        </w:rPr>
        <w:fldChar w:fldCharType="separate"/>
      </w:r>
      <w:r w:rsidR="003C5BDC">
        <w:rPr>
          <w:noProof/>
          <w:lang w:val="en"/>
        </w:rPr>
        <w:t>(33)</w:t>
      </w:r>
      <w:r>
        <w:rPr>
          <w:lang w:val="en"/>
        </w:rPr>
        <w:fldChar w:fldCharType="end"/>
      </w:r>
      <w:r>
        <w:rPr>
          <w:lang w:val="en"/>
        </w:rPr>
        <w:t>. The majority of existing studies used common machine learning methods or their combinations, while fine-grained classification and quantitative evaluation</w:t>
      </w:r>
      <w:r w:rsidR="002535C0">
        <w:rPr>
          <w:lang w:val="en"/>
        </w:rPr>
        <w:t xml:space="preserve"> call for more attempts in deep learning methods</w:t>
      </w:r>
      <w:r>
        <w:rPr>
          <w:lang w:val="en"/>
        </w:rPr>
        <w:t xml:space="preserve">. </w:t>
      </w:r>
    </w:p>
    <w:p w14:paraId="03F91DA0" w14:textId="1CDA1C51" w:rsidR="004D79A8" w:rsidRDefault="004D79A8" w:rsidP="002B46E4"/>
    <w:p w14:paraId="2C773022" w14:textId="77777777" w:rsidR="002B46E4" w:rsidRPr="00FB35D5" w:rsidRDefault="002B46E4" w:rsidP="002B46E4"/>
    <w:p w14:paraId="737E5334" w14:textId="09BE876D" w:rsidR="002155BA" w:rsidRDefault="002155BA" w:rsidP="002155BA">
      <w:r>
        <w:t xml:space="preserve">### </w:t>
      </w:r>
      <w:r w:rsidR="00460614">
        <w:t>Future directions</w:t>
      </w:r>
    </w:p>
    <w:p w14:paraId="504ADD56" w14:textId="4A76386F" w:rsidR="002155BA" w:rsidRDefault="002155BA" w:rsidP="00595331">
      <w:r>
        <w:rPr>
          <w:lang w:val="en"/>
        </w:rPr>
        <w:t xml:space="preserve">Applying the results of model development to reality will </w:t>
      </w:r>
      <w:r w:rsidRPr="002B2246">
        <w:t>facilitate the development of personalized medicine</w:t>
      </w:r>
      <w:r>
        <w:rPr>
          <w:rFonts w:hint="eastAsia"/>
        </w:rPr>
        <w:t>，</w:t>
      </w:r>
      <w:r w:rsidRPr="002B2246">
        <w:t>and include the determination of the optimal dosing regimen for diabetes patients,</w:t>
      </w:r>
      <w:r>
        <w:t xml:space="preserve"> </w:t>
      </w:r>
      <w:r w:rsidRPr="002B2246">
        <w:t>like identifying the best frequency and dosage of drugs</w:t>
      </w:r>
      <w:r>
        <w:t>.</w:t>
      </w:r>
    </w:p>
    <w:p w14:paraId="345FC76D" w14:textId="2EDCB5ED" w:rsidR="00416119" w:rsidRDefault="00AE1E5A" w:rsidP="00595331">
      <w:r>
        <w:pict w14:anchorId="145E6643">
          <v:shape id="_x0000_i1027" type="#_x0000_t75" style="width:414.75pt;height:281.25pt">
            <v:imagedata r:id="rId12" o:title="advanced algorithm"/>
          </v:shape>
        </w:pict>
      </w:r>
    </w:p>
    <w:p w14:paraId="380BBB5C" w14:textId="7071BFF5" w:rsidR="00416119" w:rsidRDefault="00416119" w:rsidP="00416119">
      <w:r>
        <w:t>Figure 3. Future computational frameworks for predicting the treatment response of diabetes mellitus.</w:t>
      </w:r>
    </w:p>
    <w:p w14:paraId="643C0935" w14:textId="29055689" w:rsidR="00416119" w:rsidRDefault="00416119" w:rsidP="00595331"/>
    <w:p w14:paraId="631A185D" w14:textId="77777777" w:rsidR="00662557" w:rsidRDefault="002155BA" w:rsidP="002155BA">
      <w:pPr>
        <w:rPr>
          <w:lang w:val="en"/>
        </w:rPr>
      </w:pPr>
      <w:r>
        <w:rPr>
          <w:lang w:val="en"/>
        </w:rPr>
        <w:t xml:space="preserve">In terms of model development and disease analysis, we can have the following outlook. </w:t>
      </w:r>
    </w:p>
    <w:p w14:paraId="4EF3BC19" w14:textId="2354BB33" w:rsidR="00A836D0" w:rsidRPr="008F7B9A" w:rsidRDefault="002155BA" w:rsidP="002155BA">
      <w:pPr>
        <w:rPr>
          <w:lang w:val="en"/>
        </w:rPr>
      </w:pPr>
      <w:r>
        <w:rPr>
          <w:lang w:val="en"/>
        </w:rPr>
        <w:t xml:space="preserve">Firstly, </w:t>
      </w:r>
      <w:r>
        <w:rPr>
          <w:rFonts w:hint="eastAsia"/>
          <w:lang w:val="en"/>
        </w:rPr>
        <w:t>s</w:t>
      </w:r>
      <w:r>
        <w:rPr>
          <w:lang w:val="en"/>
        </w:rPr>
        <w:t xml:space="preserve">ome models are based on only a single diabetes drug, </w:t>
      </w:r>
      <w:r w:rsidRPr="008C0606">
        <w:rPr>
          <w:lang w:val="en"/>
        </w:rPr>
        <w:t xml:space="preserve">the model can be extended to consider other anti-diabetic medications. </w:t>
      </w:r>
      <w:r w:rsidR="00A836D0" w:rsidRPr="008C0606">
        <w:rPr>
          <w:lang w:val="en"/>
        </w:rPr>
        <w:t xml:space="preserve">Meanwhile, </w:t>
      </w:r>
      <w:r w:rsidR="008F7B9A" w:rsidRPr="008C0606">
        <w:rPr>
          <w:lang w:val="en"/>
        </w:rPr>
        <w:t xml:space="preserve">understanding which patient subgroups are more likely to respond to treatment and identifying factors associated with response may result in targeted treatment decisions and alter the interpretation of efficacy or effectiveness of results </w:t>
      </w:r>
      <w:r w:rsidR="008F7B9A" w:rsidRPr="008C0606">
        <w:rPr>
          <w:lang w:val="en"/>
        </w:rPr>
        <w:fldChar w:fldCharType="begin"/>
      </w:r>
      <w:r w:rsidR="003C5BDC">
        <w:rPr>
          <w:lang w:val="en"/>
        </w:rPr>
        <w:instrText xml:space="preserve"> ADDIN EN.CITE &lt;EndNote&gt;&lt;Cite&gt;&lt;Author&gt;Cantrell&lt;/Author&gt;&lt;Year&gt;2010&lt;/Year&gt;&lt;RecNum&gt;31&lt;/RecNum&gt;&lt;DisplayText&gt;(34)&lt;/DisplayText&gt;&lt;record&gt;&lt;rec-number&gt;31&lt;/rec-number&gt;&lt;foreign-keys&gt;&lt;key app="EN" db-id="traeztzeiwvfvhe9wxqv99d4fpd59rfve595" timestamp="1670114772"&gt;31&lt;/key&gt;&lt;/foreign-keys&gt;&lt;ref-type name="Journal Article"&gt;17&lt;/ref-type&gt;&lt;contributors&gt;&lt;authors&gt;&lt;author&gt;Cantrell, R. A.&lt;/author&gt;&lt;author&gt;Alatorre, C. I.&lt;/author&gt;&lt;author&gt;Davis, E. J.&lt;/author&gt;&lt;author&gt;Zarotsky, V.&lt;/author&gt;&lt;author&gt;Le Nestour, E.&lt;/author&gt;&lt;author&gt;Carter, G. Cuyún&lt;/author&gt;&lt;author&gt;Goetz, I.&lt;/author&gt;&lt;author&gt;Paczkowski, R.&lt;/author&gt;&lt;author&gt;Sierra-Johnson, J.&lt;/author&gt;&lt;/authors&gt;&lt;/contributors&gt;&lt;titles&gt;&lt;title&gt;A review of treatment response in type 2 diabetes: assessing the role of patient heterogeneity&lt;/title&gt;&lt;secondary-title&gt;Diabetes, Obesity and Metabolism&lt;/secondary-title&gt;&lt;/titles&gt;&lt;periodical&gt;&lt;full-title&gt;Diabetes, Obesity and Metabolism&lt;/full-title&gt;&lt;/periodical&gt;&lt;pages&gt;845-857&lt;/pages&gt;&lt;volume&gt;12&lt;/volume&gt;&lt;number&gt;10&lt;/number&gt;&lt;keywords&gt;&lt;keyword&gt;glycated hemoglobin&lt;/keyword&gt;&lt;keyword&gt;heterogeneity&lt;/keyword&gt;&lt;keyword&gt;heterogeneity of treatment response&lt;/keyword&gt;&lt;keyword&gt;population characteristics&lt;/keyword&gt;&lt;keyword&gt;treatment response&lt;/keyword&gt;&lt;keyword&gt;type 2 diabetes&lt;/keyword&gt;&lt;/keywords&gt;&lt;dates&gt;&lt;year&gt;2010&lt;/year&gt;&lt;pub-dates&gt;&lt;date&gt;2010/10/01&lt;/date&gt;&lt;/pub-dates&gt;&lt;/dates&gt;&lt;publisher&gt;John Wiley &amp;amp; Sons, Ltd&lt;/publisher&gt;&lt;isbn&gt;1462-8902&lt;/isbn&gt;&lt;work-type&gt;https://doi.org/10.1111/j.1463-1326.2010.01248.x&lt;/work-type&gt;&lt;urls&gt;&lt;related-urls&gt;&lt;url&gt;https://doi.org/10.1111/j.1463-1326.2010.01248.x&lt;/url&gt;&lt;/related-urls&gt;&lt;/urls&gt;&lt;electronic-resource-num&gt;https://doi.org/10.1111/j.1463-1326.2010.01248.x&lt;/electronic-resource-num&gt;&lt;access-date&gt;2022/12/03&lt;/access-date&gt;&lt;/record&gt;&lt;/Cite&gt;&lt;/EndNote&gt;</w:instrText>
      </w:r>
      <w:r w:rsidR="008F7B9A" w:rsidRPr="008C0606">
        <w:rPr>
          <w:lang w:val="en"/>
        </w:rPr>
        <w:fldChar w:fldCharType="separate"/>
      </w:r>
      <w:r w:rsidR="003C5BDC">
        <w:rPr>
          <w:noProof/>
          <w:lang w:val="en"/>
        </w:rPr>
        <w:t>(34)</w:t>
      </w:r>
      <w:r w:rsidR="008F7B9A" w:rsidRPr="008C0606">
        <w:rPr>
          <w:lang w:val="en"/>
        </w:rPr>
        <w:fldChar w:fldCharType="end"/>
      </w:r>
      <w:r w:rsidR="008F7B9A" w:rsidRPr="008C0606">
        <w:rPr>
          <w:lang w:val="en"/>
        </w:rPr>
        <w:t>.</w:t>
      </w:r>
      <w:r w:rsidR="008F7B9A">
        <w:rPr>
          <w:lang w:val="en"/>
        </w:rPr>
        <w:t xml:space="preserve"> </w:t>
      </w:r>
      <w:r w:rsidR="008F7B9A" w:rsidRPr="008C0606">
        <w:rPr>
          <w:lang w:val="en"/>
        </w:rPr>
        <w:t>F</w:t>
      </w:r>
      <w:r w:rsidR="00A836D0" w:rsidRPr="008C0606">
        <w:rPr>
          <w:lang w:val="en"/>
        </w:rPr>
        <w:t>ine-grained classification of patients</w:t>
      </w:r>
      <w:r w:rsidR="008F7B9A">
        <w:rPr>
          <w:lang w:val="en"/>
        </w:rPr>
        <w:t>,</w:t>
      </w:r>
      <w:r w:rsidR="00A836D0" w:rsidRPr="008C0606">
        <w:rPr>
          <w:lang w:val="en"/>
        </w:rPr>
        <w:t xml:space="preserve"> their clinical profiles and trajectories</w:t>
      </w:r>
      <w:r w:rsidR="00A836D0">
        <w:rPr>
          <w:lang w:val="en"/>
        </w:rPr>
        <w:t xml:space="preserve"> could bring more specific results towards precise medicine </w:t>
      </w:r>
      <w:r w:rsidR="00A836D0">
        <w:rPr>
          <w:lang w:val="en"/>
        </w:rPr>
        <w:fldChar w:fldCharType="begin"/>
      </w:r>
      <w:r w:rsidR="003C5BDC">
        <w:rPr>
          <w:lang w:val="en"/>
        </w:rPr>
        <w:instrText xml:space="preserve"> ADDIN EN.CITE &lt;EndNote&gt;&lt;Cite&gt;&lt;Author&gt;Manzini&lt;/Author&gt;&lt;Year&gt;2022&lt;/Year&gt;&lt;RecNum&gt;27&lt;/RecNum&gt;&lt;DisplayText&gt;(33)&lt;/DisplayText&gt;&lt;record&gt;&lt;rec-number&gt;27&lt;/rec-number&gt;&lt;foreign-keys&gt;&lt;key app="EN" db-id="traeztzeiwvfvhe9wxqv99d4fpd59rfve595" timestamp="1670113180"&gt;27&lt;/key&gt;&lt;/foreign-keys&gt;&lt;ref-type name="Journal Article"&gt;17&lt;/ref-type&gt;&lt;contributors&gt;&lt;authors&gt;&lt;author&gt;Manzini, Enrico&lt;/author&gt;&lt;author&gt;Vlacho, Bogdan&lt;/author&gt;&lt;author&gt;Franch-Nadal, Josep&lt;/author&gt;&lt;author&gt;Escudero, Joan&lt;/author&gt;&lt;author&gt;Génova, Ana&lt;/author&gt;&lt;author&gt;Reixach, Elisenda&lt;/author&gt;&lt;author&gt;Andrés, Erik&lt;/author&gt;&lt;author&gt;Pizarro, Israel&lt;/author&gt;&lt;author&gt;Portero, José-Luis&lt;/author&gt;&lt;author&gt;Mauricio, Dídac&lt;/author&gt;&lt;author&gt;Perera-Lluna, Alexandre&lt;/author&gt;&lt;/authors&gt;&lt;/contributors&gt;&lt;titles&gt;&lt;title&gt;Longitudinal deep learning clustering of Type 2 Diabetes Mellitus trajectories using routinely collected health records&lt;/title&gt;&lt;secondary-title&gt;Journal of Biomedical Informatics&lt;/secondary-title&gt;&lt;/titles&gt;&lt;periodical&gt;&lt;full-title&gt;Journal of Biomedical Informatics&lt;/full-title&gt;&lt;/periodical&gt;&lt;pages&gt;104218&lt;/pages&gt;&lt;volume&gt;135&lt;/volume&gt;&lt;keywords&gt;&lt;keyword&gt;Type 2 diabetes&lt;/keyword&gt;&lt;keyword&gt;Deep learning&lt;/keyword&gt;&lt;keyword&gt;Longitudinal cluster&lt;/keyword&gt;&lt;keyword&gt;AutoEncoder&lt;/keyword&gt;&lt;keyword&gt;Diabetic complications&lt;/keyword&gt;&lt;keyword&gt;Electronic health records&lt;/keyword&gt;&lt;/keywords&gt;&lt;dates&gt;&lt;year&gt;2022&lt;/year&gt;&lt;pub-dates&gt;&lt;date&gt;2022/11/01/&lt;/date&gt;&lt;/pub-dates&gt;&lt;/dates&gt;&lt;isbn&gt;1532-0464&lt;/isbn&gt;&lt;urls&gt;&lt;related-urls&gt;&lt;url&gt;https://www.sciencedirect.com/science/article/pii/S1532046422002234&lt;/url&gt;&lt;/related-urls&gt;&lt;/urls&gt;&lt;electronic-resource-num&gt;https://doi.org/10.1016/j.jbi.2022.104218&lt;/electronic-resource-num&gt;&lt;/record&gt;&lt;/Cite&gt;&lt;/EndNote&gt;</w:instrText>
      </w:r>
      <w:r w:rsidR="00A836D0">
        <w:rPr>
          <w:lang w:val="en"/>
        </w:rPr>
        <w:fldChar w:fldCharType="separate"/>
      </w:r>
      <w:r w:rsidR="003C5BDC">
        <w:rPr>
          <w:noProof/>
          <w:lang w:val="en"/>
        </w:rPr>
        <w:t>(33)</w:t>
      </w:r>
      <w:r w:rsidR="00A836D0">
        <w:rPr>
          <w:lang w:val="en"/>
        </w:rPr>
        <w:fldChar w:fldCharType="end"/>
      </w:r>
      <w:r w:rsidR="00A836D0">
        <w:rPr>
          <w:lang w:val="en"/>
        </w:rPr>
        <w:t>.</w:t>
      </w:r>
      <w:r w:rsidR="008F7B9A" w:rsidRPr="008C0606">
        <w:rPr>
          <w:lang w:val="en"/>
        </w:rPr>
        <w:t xml:space="preserve"> </w:t>
      </w:r>
    </w:p>
    <w:p w14:paraId="1D395DA5" w14:textId="77777777" w:rsidR="00A836D0" w:rsidRDefault="00A836D0" w:rsidP="002155BA"/>
    <w:p w14:paraId="45B8BF5D" w14:textId="5A275335" w:rsidR="00A836D0" w:rsidRDefault="002155BA" w:rsidP="00A836D0">
      <w:r>
        <w:rPr>
          <w:rFonts w:hint="eastAsia"/>
        </w:rPr>
        <w:t>S</w:t>
      </w:r>
      <w:r>
        <w:t>econdly</w:t>
      </w:r>
      <w:r w:rsidRPr="002155BA">
        <w:rPr>
          <w:lang w:val="en"/>
        </w:rPr>
        <w:t xml:space="preserve">, </w:t>
      </w:r>
      <w:r w:rsidR="00A836D0">
        <w:rPr>
          <w:lang w:val="en"/>
        </w:rPr>
        <w:t xml:space="preserve">based on more high-quality datasets, advanced data preprocessing methods and deep learning algorithms can be developed to analyze multidimensional and multimodal data including </w:t>
      </w:r>
      <w:r w:rsidR="00A836D0" w:rsidRPr="00A836D0">
        <w:rPr>
          <w:lang w:val="en"/>
        </w:rPr>
        <w:t xml:space="preserve">genetic data </w:t>
      </w:r>
      <w:r w:rsidR="00A836D0">
        <w:fldChar w:fldCharType="begin"/>
      </w:r>
      <w:r w:rsidR="003C5BDC">
        <w:instrText xml:space="preserve"> ADDIN EN.CITE &lt;EndNote&gt;&lt;Cite&gt;&lt;Author&gt;van Leeuwen&lt;/Author&gt;&lt;Year&gt;2012&lt;/Year&gt;&lt;RecNum&gt;29&lt;/RecNum&gt;&lt;DisplayText&gt;(35)&lt;/DisplayText&gt;&lt;record&gt;&lt;rec-number&gt;29&lt;/rec-number&gt;&lt;foreign-keys&gt;&lt;key app="EN" db-id="traeztzeiwvfvhe9wxqv99d4fpd59rfve595" timestamp="1670114478"&gt;29&lt;/key&gt;&lt;/foreign-keys&gt;&lt;ref-type name="Journal Article"&gt;17&lt;/ref-type&gt;&lt;contributors&gt;&lt;authors&gt;&lt;author&gt;van Leeuwen, N.&lt;/author&gt;&lt;author&gt;Nijpels, G.&lt;/author&gt;&lt;author&gt;Becker, M. L.&lt;/author&gt;&lt;author&gt;Deshmukh, H.&lt;/author&gt;&lt;author&gt;Zhou, K.&lt;/author&gt;&lt;author&gt;Stricker, B. H. C.&lt;/author&gt;&lt;author&gt;Uitterlinden, A. G.&lt;/author&gt;&lt;author&gt;Hofman, A.&lt;/author&gt;&lt;author&gt;van ’t Riet, E.&lt;/author&gt;&lt;author&gt;Palmer, C. N. A.&lt;/author&gt;&lt;author&gt;Guigas, B.&lt;/author&gt;&lt;author&gt;Slagboom, P. E.&lt;/author&gt;&lt;author&gt;Durrington, P.&lt;/author&gt;&lt;author&gt;Calle, R. A.&lt;/author&gt;&lt;author&gt;Neil, A.&lt;/author&gt;&lt;author&gt;Hitman, G.&lt;/author&gt;&lt;author&gt;Livingstone, S. J.&lt;/author&gt;&lt;author&gt;Colhoun, H.&lt;/author&gt;&lt;author&gt;Holman, R. R.&lt;/author&gt;&lt;author&gt;McCarthy, M. I.&lt;/author&gt;&lt;author&gt;Dekker, J. M.&lt;/author&gt;&lt;author&gt;’t Hart, L. M.&lt;/author&gt;&lt;author&gt;Pearson, E. R.&lt;/author&gt;&lt;/authors&gt;&lt;/contributors&gt;&lt;titles&gt;&lt;title&gt;A gene variant near ATM is significantly associated with metformin treatment response in type 2 diabetes: a replication and meta-analysis of five cohorts&lt;/title&gt;&lt;secondary-title&gt;Diabetologia&lt;/secondary-title&gt;&lt;/titles&gt;&lt;periodical&gt;&lt;full-title&gt;Diabetologia&lt;/full-title&gt;&lt;/periodical&gt;&lt;pages&gt;1971-1977&lt;/pages&gt;&lt;volume&gt;55&lt;/volume&gt;&lt;number&gt;7&lt;/number&gt;&lt;dates&gt;&lt;year&gt;2012&lt;/year&gt;&lt;pub-dates&gt;&lt;date&gt;2012/07/01&lt;/date&gt;&lt;/pub-dates&gt;&lt;/dates&gt;&lt;isbn&gt;1432-0428&lt;/isbn&gt;&lt;urls&gt;&lt;related-urls&gt;&lt;url&gt;https://doi.org/10.1007/s00125-012-2537-x&lt;/url&gt;&lt;/related-urls&gt;&lt;/urls&gt;&lt;electronic-resource-num&gt;10.1007/s00125-012-2537-x&lt;/electronic-resource-num&gt;&lt;/record&gt;&lt;/Cite&gt;&lt;/EndNote&gt;</w:instrText>
      </w:r>
      <w:r w:rsidR="00A836D0">
        <w:fldChar w:fldCharType="separate"/>
      </w:r>
      <w:r w:rsidR="003C5BDC">
        <w:rPr>
          <w:noProof/>
        </w:rPr>
        <w:t>(35)</w:t>
      </w:r>
      <w:r w:rsidR="00A836D0">
        <w:fldChar w:fldCharType="end"/>
      </w:r>
      <w:r w:rsidR="00A836D0">
        <w:t xml:space="preserve">, imaging data </w:t>
      </w:r>
      <w:r w:rsidR="00A836D0">
        <w:fldChar w:fldCharType="begin"/>
      </w:r>
      <w:r w:rsidR="003C5BDC">
        <w:instrText xml:space="preserve"> ADDIN EN.CITE &lt;EndNote&gt;&lt;Cite&gt;&lt;Author&gt;Hui&lt;/Author&gt;&lt;Year&gt;2022&lt;/Year&gt;&lt;RecNum&gt;30&lt;/RecNum&gt;&lt;DisplayText&gt;(36)&lt;/DisplayText&gt;&lt;record&gt;&lt;rec-number&gt;30&lt;/rec-number&gt;&lt;foreign-keys&gt;&lt;key app="EN" db-id="traeztzeiwvfvhe9wxqv99d4fpd59rfve595" timestamp="1670114601"&gt;30&lt;/key&gt;&lt;/foreign-keys&gt;&lt;ref-type name="Journal Article"&gt;17&lt;/ref-type&gt;&lt;contributors&gt;&lt;authors&gt;&lt;author&gt;Hui, Vivian W. K.&lt;/author&gt;&lt;author&gt;Szeto, Simon K. H.&lt;/author&gt;&lt;author&gt;Tang, Fangyao&lt;/author&gt;&lt;author&gt;Yang, Dawei&lt;/author&gt;&lt;author&gt;Chen, Haoyu&lt;/author&gt;&lt;author&gt;Lai, Timothy Y. Y.&lt;/author&gt;&lt;author&gt;Rong, Ao&lt;/author&gt;&lt;author&gt;Zhang, Shaochong&lt;/author&gt;&lt;author&gt;Zhao, Peiquan&lt;/author&gt;&lt;author&gt;Ruamviboonsuk, Paisan&lt;/author&gt;&lt;author&gt;Lai, Chi-Chun&lt;/author&gt;&lt;author&gt;Chang, Andrew&lt;/author&gt;&lt;author&gt;Das, Taraprasad&lt;/author&gt;&lt;author&gt;Ohji, Masahito&lt;/author&gt;&lt;author&gt;Huang, Suber S.&lt;/author&gt;&lt;author&gt;Sivaprasad, Sobha&lt;/author&gt;&lt;author&gt;Wong, Tien Yin&lt;/author&gt;&lt;author&gt;Lam, Dennis S. C.&lt;/author&gt;&lt;author&gt;Cheung, Carol Y.&lt;/author&gt;&lt;/authors&gt;&lt;/contributors&gt;&lt;titles&gt;&lt;title&gt;Optical Coherence Tomography Classification Systems for Diabetic Macular Edema and Their Associations With Visual Outcome and Treatment Responses – An Updated Review&lt;/title&gt;&lt;secondary-title&gt;The Asia-Pacific Journal of Ophthalmology&lt;/secondary-title&gt;&lt;/titles&gt;&lt;periodical&gt;&lt;full-title&gt;The Asia-Pacific Journal of Ophthalmology&lt;/full-title&gt;&lt;/periodical&gt;&lt;volume&gt;11&lt;/volume&gt;&lt;number&gt;3&lt;/number&gt;&lt;keywords&gt;&lt;keyword&gt;classification systems&lt;/keyword&gt;&lt;keyword&gt;diabetic macular edema&lt;/keyword&gt;&lt;keyword&gt;optical coherence tomography&lt;/keyword&gt;&lt;keyword&gt;visual outcome&lt;/keyword&gt;&lt;/keywords&gt;&lt;dates&gt;&lt;year&gt;2022&lt;/year&gt;&lt;/dates&gt;&lt;isbn&gt;2162-0989&lt;/isbn&gt;&lt;urls&gt;&lt;related-urls&gt;&lt;url&gt;https://journals.lww.com/apjoo/Fulltext/2022/06000/Optical_Coherence_Tomography_Classification.5.aspx&lt;/url&gt;&lt;/related-urls&gt;&lt;/urls&gt;&lt;/record&gt;&lt;/Cite&gt;&lt;/EndNote&gt;</w:instrText>
      </w:r>
      <w:r w:rsidR="00A836D0">
        <w:fldChar w:fldCharType="separate"/>
      </w:r>
      <w:r w:rsidR="003C5BDC">
        <w:rPr>
          <w:noProof/>
        </w:rPr>
        <w:t>(36)</w:t>
      </w:r>
      <w:r w:rsidR="00A836D0">
        <w:fldChar w:fldCharType="end"/>
      </w:r>
      <w:r w:rsidR="00A836D0">
        <w:t>, and quantitative sensing metrics</w:t>
      </w:r>
      <w:r w:rsidR="00A836D0">
        <w:rPr>
          <w:rFonts w:ascii="Helvetica" w:hAnsi="Helvetica"/>
          <w:color w:val="383636"/>
          <w:shd w:val="clear" w:color="auto" w:fill="FFFFFF"/>
        </w:rPr>
        <w:t xml:space="preserve"> </w:t>
      </w:r>
      <w:r w:rsidR="00A836D0">
        <w:fldChar w:fldCharType="begin"/>
      </w:r>
      <w:r w:rsidR="003C5BDC">
        <w:instrText xml:space="preserve"> ADDIN EN.CITE &lt;EndNote&gt;&lt;Cite&gt;&lt;Author&gt;Wilkinson&lt;/Author&gt;&lt;Year&gt;2020&lt;/Year&gt;&lt;RecNum&gt;32&lt;/RecNum&gt;&lt;DisplayText&gt;(37)&lt;/DisplayText&gt;&lt;record&gt;&lt;rec-number&gt;32&lt;/rec-number&gt;&lt;foreign-keys&gt;&lt;key app="EN" db-id="traeztzeiwvfvhe9wxqv99d4fpd59rfve595" timestamp="1670115112"&gt;32&lt;/key&gt;&lt;/foreign-keys&gt;&lt;ref-type name="Journal Article"&gt;17&lt;/ref-type&gt;&lt;contributors&gt;&lt;authors&gt;&lt;author&gt;Wilkinson, Iain David&lt;/author&gt;&lt;author&gt;Teh, Kevin&lt;/author&gt;&lt;author&gt;Heiberg-Gibbons, Francesa&lt;/author&gt;&lt;author&gt;Awadh, Mohammad&lt;/author&gt;&lt;author&gt;Kelsall, Alan&lt;/author&gt;&lt;author&gt;Shillo, Pallai&lt;/author&gt;&lt;author&gt;Sloan, Gordon&lt;/author&gt;&lt;author&gt;Tesfaye, Solomon&lt;/author&gt;&lt;author&gt;Selvarajah, Dinesh&lt;/author&gt;&lt;/authors&gt;&lt;/contributors&gt;&lt;titles&gt;&lt;title&gt;Determinants of Treatment Response in Painful Diabetic Peripheral Neuropathy: A Combined Deep Sensory Phenotyping and Multimodal Brain MRI Study&lt;/title&gt;&lt;secondary-title&gt;Diabetes&lt;/secondary-title&gt;&lt;/titles&gt;&lt;periodical&gt;&lt;full-title&gt;Diabetes&lt;/full-title&gt;&lt;/periodical&gt;&lt;pages&gt;1804-1814&lt;/pages&gt;&lt;volume&gt;69&lt;/volume&gt;&lt;number&gt;8&lt;/number&gt;&lt;dates&gt;&lt;year&gt;2020&lt;/year&gt;&lt;/dates&gt;&lt;isbn&gt;0012-1797&lt;/isbn&gt;&lt;urls&gt;&lt;related-urls&gt;&lt;url&gt;https://doi.org/10.2337/db20-0029&lt;/url&gt;&lt;/related-urls&gt;&lt;/urls&gt;&lt;electronic-resource-num&gt;10.2337/db20-0029&lt;/electronic-resource-num&gt;&lt;access-date&gt;12/4/2022&lt;/access-date&gt;&lt;/record&gt;&lt;/Cite&gt;&lt;/EndNote&gt;</w:instrText>
      </w:r>
      <w:r w:rsidR="00A836D0">
        <w:fldChar w:fldCharType="separate"/>
      </w:r>
      <w:r w:rsidR="003C5BDC">
        <w:rPr>
          <w:noProof/>
        </w:rPr>
        <w:t>(37)</w:t>
      </w:r>
      <w:r w:rsidR="00A836D0">
        <w:fldChar w:fldCharType="end"/>
      </w:r>
      <w:r w:rsidR="00A836D0">
        <w:t>,</w:t>
      </w:r>
      <w:r w:rsidR="008F7B9A">
        <w:t xml:space="preserve"> </w:t>
      </w:r>
      <w:r w:rsidR="00A836D0">
        <w:t xml:space="preserve">to reveal </w:t>
      </w:r>
      <w:r w:rsidR="00A836D0">
        <w:lastRenderedPageBreak/>
        <w:t xml:space="preserve">more pathophysiological factors relevant to the treatment response. </w:t>
      </w:r>
    </w:p>
    <w:p w14:paraId="6743E2E4" w14:textId="6D403407" w:rsidR="0023205A" w:rsidRDefault="00662557" w:rsidP="00F316E3">
      <w:pPr>
        <w:ind w:firstLine="420"/>
      </w:pPr>
      <w:r>
        <w:rPr>
          <w:rFonts w:hint="eastAsia"/>
        </w:rPr>
        <w:t>Lastly,</w:t>
      </w:r>
      <w:r>
        <w:t xml:space="preserve"> </w:t>
      </w:r>
      <w:r w:rsidR="00A836D0">
        <w:t xml:space="preserve">regarding </w:t>
      </w:r>
      <w:r>
        <w:rPr>
          <w:lang w:val="en"/>
        </w:rPr>
        <w:t xml:space="preserve">data </w:t>
      </w:r>
      <w:r w:rsidR="00A836D0">
        <w:rPr>
          <w:lang w:val="en"/>
        </w:rPr>
        <w:t>collection</w:t>
      </w:r>
      <w:r>
        <w:rPr>
          <w:lang w:val="en"/>
        </w:rPr>
        <w:t xml:space="preserve">, the acquisition of clinical datasets is often </w:t>
      </w:r>
      <w:r w:rsidR="00F316E3">
        <w:rPr>
          <w:lang w:val="en"/>
        </w:rPr>
        <w:t>require</w:t>
      </w:r>
      <w:r>
        <w:rPr>
          <w:lang w:val="en"/>
        </w:rPr>
        <w:t xml:space="preserve"> heavy workload.</w:t>
      </w:r>
      <w:r w:rsidR="00EB407B">
        <w:rPr>
          <w:lang w:val="en"/>
        </w:rPr>
        <w:t xml:space="preserve"> Even with the availability of coded data, acquisition and download may be labor intensive </w:t>
      </w:r>
      <w:r w:rsidR="00831113">
        <w:rPr>
          <w:lang w:val="en"/>
        </w:rPr>
        <w:t xml:space="preserve">especially where a large population of patients and multiple data fields are required </w:t>
      </w:r>
      <w:r w:rsidR="00ED7ED1">
        <w:rPr>
          <w:lang w:val="en"/>
        </w:rPr>
        <w:fldChar w:fldCharType="begin"/>
      </w:r>
      <w:r w:rsidR="00ED7ED1">
        <w:rPr>
          <w:lang w:val="en"/>
        </w:rPr>
        <w:instrText xml:space="preserve"> ADDIN EN.CITE &lt;EndNote&gt;&lt;Cite&gt;&lt;Author&gt;Zhou&lt;/Author&gt;&lt;Year&gt;2021&lt;/Year&gt;&lt;RecNum&gt;217&lt;/RecNum&gt;&lt;DisplayText&gt;(38)&lt;/DisplayText&gt;&lt;record&gt;&lt;rec-number&gt;217&lt;/rec-number&gt;&lt;foreign-keys&gt;&lt;key app="EN" db-id="2dav0vranrd0zlewpp2pzw9vvrrfdzpxes02" timestamp="1670398038"&gt;217&lt;/key&gt;&lt;/foreign-keys&gt;&lt;ref-type name="Journal Article"&gt;17&lt;/ref-type&gt;&lt;contributors&gt;&lt;authors&gt;&lt;author&gt;Zhou, Jiandong&lt;/author&gt;&lt;author&gt;Lee, Sharen&lt;/author&gt;&lt;author&gt;Wang, Xiansong&lt;/author&gt;&lt;author&gt;Li, Yi&lt;/author&gt;&lt;author&gt;Wu, William Ka Kei&lt;/author&gt;&lt;author&gt;Liu, Tong&lt;/author&gt;&lt;author&gt;Cao, Zhidong&lt;/author&gt;&lt;author&gt;Zeng, Daniel Dajun&lt;/author&gt;&lt;author&gt;Leung, Keith Sai Kit&lt;/author&gt;&lt;author&gt;Wai, Abraham Ka Chung&lt;/author&gt;&lt;author&gt;Wong, Ian Chi Kei&lt;/author&gt;&lt;author&gt;Cheung, Bernard Man Yung&lt;/author&gt;&lt;author&gt;Zhang, Qingpeng&lt;/author&gt;&lt;author&gt;Tse, Gary&lt;/author&gt;&lt;/authors&gt;&lt;/contributors&gt;&lt;titles&gt;&lt;title&gt;Development of a multivariable prediction model for severe COVID-19 disease: a population-based study from Hong Kong&lt;/title&gt;&lt;secondary-title&gt;npj Digital Medicine&lt;/secondary-title&gt;&lt;/titles&gt;&lt;periodical&gt;&lt;full-title&gt;npj Digital Medicine&lt;/full-title&gt;&lt;/periodical&gt;&lt;pages&gt;66&lt;/pages&gt;&lt;volume&gt;4&lt;/volume&gt;&lt;number&gt;1&lt;/number&gt;&lt;dates&gt;&lt;year&gt;2021&lt;/year&gt;&lt;pub-dates&gt;&lt;date&gt;2021/04/08&lt;/date&gt;&lt;/pub-dates&gt;&lt;/dates&gt;&lt;isbn&gt;2398-6352&lt;/isbn&gt;&lt;urls&gt;&lt;related-urls&gt;&lt;url&gt;https://doi.org/10.1038/s41746-021-00433-4&lt;/url&gt;&lt;/related-urls&gt;&lt;/urls&gt;&lt;electronic-resource-num&gt;10.1038/s41746-021-00433-4&lt;/electronic-resource-num&gt;&lt;/record&gt;&lt;/Cite&gt;&lt;/EndNote&gt;</w:instrText>
      </w:r>
      <w:r w:rsidR="00ED7ED1">
        <w:rPr>
          <w:lang w:val="en"/>
        </w:rPr>
        <w:fldChar w:fldCharType="separate"/>
      </w:r>
      <w:r w:rsidR="00ED7ED1">
        <w:rPr>
          <w:noProof/>
          <w:lang w:val="en"/>
        </w:rPr>
        <w:t>(38)</w:t>
      </w:r>
      <w:r w:rsidR="00ED7ED1">
        <w:rPr>
          <w:lang w:val="en"/>
        </w:rPr>
        <w:fldChar w:fldCharType="end"/>
      </w:r>
      <w:r w:rsidR="00EB407B">
        <w:rPr>
          <w:lang w:val="en"/>
        </w:rPr>
        <w:t>.</w:t>
      </w:r>
      <w:r>
        <w:rPr>
          <w:lang w:val="en"/>
        </w:rPr>
        <w:t xml:space="preserve"> In the future, we c</w:t>
      </w:r>
      <w:r>
        <w:rPr>
          <w:rFonts w:hint="eastAsia"/>
          <w:lang w:val="en"/>
        </w:rPr>
        <w:t>ould</w:t>
      </w:r>
      <w:r>
        <w:rPr>
          <w:lang w:val="en"/>
        </w:rPr>
        <w:t xml:space="preserve"> </w:t>
      </w:r>
      <w:r w:rsidR="008F7B9A">
        <w:rPr>
          <w:lang w:val="en"/>
        </w:rPr>
        <w:t>achieve real-time</w:t>
      </w:r>
      <w:r>
        <w:rPr>
          <w:lang w:val="en"/>
        </w:rPr>
        <w:t xml:space="preserve"> clinical data</w:t>
      </w:r>
      <w:r w:rsidR="008F7B9A">
        <w:rPr>
          <w:lang w:val="en"/>
        </w:rPr>
        <w:t xml:space="preserve"> collection using wearable sensors and internet-of-things (IoT) technology</w:t>
      </w:r>
      <w:r w:rsidR="00416119">
        <w:rPr>
          <w:lang w:val="en"/>
        </w:rPr>
        <w:t>, where wireless sensing, cloud computing, and data security will be essential components</w:t>
      </w:r>
      <w:r>
        <w:rPr>
          <w:lang w:val="en"/>
        </w:rPr>
        <w:t>.</w:t>
      </w:r>
      <w:r w:rsidR="002551A7" w:rsidRPr="002551A7">
        <w:t xml:space="preserve"> </w:t>
      </w:r>
      <w:r w:rsidR="008F7B9A">
        <w:t xml:space="preserve">Smart watches and wristbands that detect multiple physiological parameters and </w:t>
      </w:r>
      <w:proofErr w:type="spellStart"/>
      <w:r w:rsidR="008F7B9A">
        <w:t>biosignals</w:t>
      </w:r>
      <w:proofErr w:type="spellEnd"/>
      <w:r w:rsidR="008F7B9A">
        <w:t xml:space="preserve"> (e.g., heart rate, heart rate variability, blood pressure, electrocardiogram, photoplethysmography, etc.)</w:t>
      </w:r>
      <w:r w:rsidR="002551A7" w:rsidRPr="00D02653">
        <w:t xml:space="preserve">, blood glucose meters, and other </w:t>
      </w:r>
      <w:r w:rsidR="008F7B9A">
        <w:t>portable</w:t>
      </w:r>
      <w:r w:rsidR="008F7B9A" w:rsidRPr="00D02653">
        <w:t xml:space="preserve"> </w:t>
      </w:r>
      <w:r w:rsidR="002551A7" w:rsidRPr="00D02653">
        <w:t>devices</w:t>
      </w:r>
      <w:r w:rsidR="0036482C">
        <w:t xml:space="preserve"> </w:t>
      </w:r>
      <w:r w:rsidR="002551A7">
        <w:fldChar w:fldCharType="begin"/>
      </w:r>
      <w:r w:rsidR="00ED7ED1">
        <w:instrText xml:space="preserve"> ADDIN EN.CITE &lt;EndNote&gt;&lt;Cite&gt;&lt;Author&gt;Schwartz&lt;/Author&gt;&lt;Year&gt;2018&lt;/Year&gt;&lt;RecNum&gt;24&lt;/RecNum&gt;&lt;DisplayText&gt;(39)&lt;/DisplayText&gt;&lt;record&gt;&lt;rec-number&gt;24&lt;/rec-number&gt;&lt;foreign-keys&gt;&lt;key app="EN" db-id="traeztzeiwvfvhe9wxqv99d4fpd59rfve595" timestamp="1669505342"&gt;24&lt;/key&gt;&lt;/foreign-keys&gt;&lt;ref-type name="Journal Article"&gt;17&lt;/ref-type&gt;&lt;contributors&gt;&lt;authors&gt;&lt;author&gt;Schwartz, Frank L&lt;/author&gt;&lt;author&gt;Marling, Cynthia R&lt;/author&gt;&lt;author&gt;Bunescu, Razvan C&lt;/author&gt;&lt;/authors&gt;&lt;/contributors&gt;&lt;titles&gt;&lt;title&gt;The promise and perils of wearable physiological sensors for diabetes management&lt;/title&gt;&lt;secondary-title&gt;Journal of diabetes science and technology&lt;/secondary-title&gt;&lt;/titles&gt;&lt;periodical&gt;&lt;full-title&gt;Journal of diabetes science and technology&lt;/full-title&gt;&lt;/periodical&gt;&lt;pages&gt;587-591&lt;/pages&gt;&lt;volume&gt;12&lt;/volume&gt;&lt;number&gt;3&lt;/number&gt;&lt;dates&gt;&lt;year&gt;2018&lt;/year&gt;&lt;/dates&gt;&lt;isbn&gt;1932-2968&lt;/isbn&gt;&lt;urls&gt;&lt;/urls&gt;&lt;/record&gt;&lt;/Cite&gt;&lt;/EndNote&gt;</w:instrText>
      </w:r>
      <w:r w:rsidR="002551A7">
        <w:fldChar w:fldCharType="separate"/>
      </w:r>
      <w:r w:rsidR="00ED7ED1">
        <w:rPr>
          <w:noProof/>
        </w:rPr>
        <w:t>(39)</w:t>
      </w:r>
      <w:r w:rsidR="002551A7">
        <w:fldChar w:fldCharType="end"/>
      </w:r>
      <w:r w:rsidR="002551A7">
        <w:t xml:space="preserve"> </w:t>
      </w:r>
      <w:r w:rsidR="008F7B9A">
        <w:t xml:space="preserve">can </w:t>
      </w:r>
      <w:r w:rsidR="002551A7" w:rsidRPr="00D02653">
        <w:t xml:space="preserve">help generate </w:t>
      </w:r>
      <w:r w:rsidR="008F7B9A">
        <w:t xml:space="preserve">large-scale longitudinal datasets, </w:t>
      </w:r>
      <w:r w:rsidR="0023205A" w:rsidRPr="001F0E61">
        <w:t>allow</w:t>
      </w:r>
      <w:r w:rsidR="0023205A">
        <w:t>ing</w:t>
      </w:r>
      <w:r w:rsidR="0023205A" w:rsidRPr="001F0E61">
        <w:t xml:space="preserve"> instant prediction of treatment</w:t>
      </w:r>
      <w:r w:rsidR="0023205A">
        <w:t xml:space="preserve"> response</w:t>
      </w:r>
      <w:r w:rsidR="0023205A" w:rsidRPr="001F0E61">
        <w:t xml:space="preserve"> thereby efficiently distributing the medical resources and reducing the disease burden</w:t>
      </w:r>
      <w:r w:rsidR="0023205A">
        <w:t xml:space="preserve"> </w:t>
      </w:r>
      <w:r w:rsidR="0023205A">
        <w:fldChar w:fldCharType="begin"/>
      </w:r>
      <w:r w:rsidR="00ED7ED1">
        <w:instrText xml:space="preserve"> ADDIN EN.CITE &lt;EndNote&gt;&lt;Cite&gt;&lt;Author&gt;Chakroborty&lt;/Author&gt;&lt;Year&gt;2021&lt;/Year&gt;&lt;RecNum&gt;33&lt;/RecNum&gt;&lt;DisplayText&gt;(40)&lt;/DisplayText&gt;&lt;record&gt;&lt;rec-number&gt;33&lt;/rec-number&gt;&lt;foreign-keys&gt;&lt;key app="EN" db-id="traeztzeiwvfvhe9wxqv99d4fpd59rfve595" timestamp="1670115443"&gt;33&lt;/key&gt;&lt;/foreign-keys&gt;&lt;ref-type name="Journal Article"&gt;17&lt;/ref-type&gt;&lt;contributors&gt;&lt;authors&gt;&lt;author&gt;Chakroborty, Sandipan&lt;/author&gt;&lt;author&gt;Gupta, Mansi&lt;/author&gt;&lt;author&gt;Devishamani, Chitralekha S.&lt;/author&gt;&lt;author&gt;Patel, Krunalkumar&lt;/author&gt;&lt;author&gt;Ankit, Chavan&lt;/author&gt;&lt;author&gt;Ganesh Babu, T. C.&lt;/author&gt;&lt;author&gt;Raman, Rajiv&lt;/author&gt;&lt;/authors&gt;&lt;/contributors&gt;&lt;titles&gt;&lt;title&gt;Narrative review of artificial intelligence in diabetic macular edema: Diagnosis and predicting treatment response using optical coherence tomography&lt;/title&gt;&lt;secondary-title&gt;Indian Journal of Ophthalmology&lt;/secondary-title&gt;&lt;/titles&gt;&lt;periodical&gt;&lt;full-title&gt;Indian Journal of Ophthalmology&lt;/full-title&gt;&lt;/periodical&gt;&lt;volume&gt;69&lt;/volume&gt;&lt;number&gt;11&lt;/number&gt;&lt;keywords&gt;&lt;keyword&gt;Anti-VEGF treatment options&lt;/keyword&gt;&lt;keyword&gt;CNN&lt;/keyword&gt;&lt;keyword&gt;deep learning&lt;/keyword&gt;&lt;keyword&gt;diabetic macular edema&lt;/keyword&gt;&lt;keyword&gt;diabetic population&lt;/keyword&gt;&lt;keyword&gt;DME detection&lt;/keyword&gt;&lt;keyword&gt;Lucentis&lt;/keyword&gt;&lt;keyword&gt;machine learning&lt;/keyword&gt;&lt;keyword&gt;ranibizumab&lt;/keyword&gt;&lt;keyword&gt;regression&lt;/keyword&gt;&lt;keyword&gt;RF&lt;/keyword&gt;&lt;keyword&gt;SVM&lt;/keyword&gt;&lt;keyword&gt;visual outcomes&lt;/keyword&gt;&lt;/keywords&gt;&lt;dates&gt;&lt;year&gt;2021&lt;/year&gt;&lt;/dates&gt;&lt;isbn&gt;0301-4738&lt;/isbn&gt;&lt;urls&gt;&lt;related-urls&gt;&lt;url&gt;https://journals.lww.com/ijo/Fulltext/2021/11000/Narrative_review_of_artificial_intelligence_in.15.aspx&lt;/url&gt;&lt;/related-urls&gt;&lt;/urls&gt;&lt;/record&gt;&lt;/Cite&gt;&lt;/EndNote&gt;</w:instrText>
      </w:r>
      <w:r w:rsidR="0023205A">
        <w:fldChar w:fldCharType="separate"/>
      </w:r>
      <w:r w:rsidR="00ED7ED1">
        <w:rPr>
          <w:noProof/>
        </w:rPr>
        <w:t>(40)</w:t>
      </w:r>
      <w:r w:rsidR="0023205A">
        <w:fldChar w:fldCharType="end"/>
      </w:r>
      <w:r w:rsidRPr="00D02653">
        <w:t>.</w:t>
      </w:r>
    </w:p>
    <w:p w14:paraId="4D1DC88C" w14:textId="765AF29A" w:rsidR="001F0E61" w:rsidRDefault="001F0E61" w:rsidP="00293233"/>
    <w:p w14:paraId="7EC533E3" w14:textId="0867644B" w:rsidR="00F227C7" w:rsidRDefault="00F227C7" w:rsidP="00293233">
      <w:r>
        <w:t>LIMITATIONS</w:t>
      </w:r>
    </w:p>
    <w:p w14:paraId="68D75A11" w14:textId="76CE0BC5" w:rsidR="00F227C7" w:rsidRDefault="0023205A" w:rsidP="000A4613">
      <w:pPr>
        <w:ind w:firstLine="420"/>
      </w:pPr>
      <w:r>
        <w:t>This is a preliminary review that is highly focused</w:t>
      </w:r>
      <w:r w:rsidR="00856AC9">
        <w:t>.</w:t>
      </w:r>
      <w:r w:rsidR="00856AC9" w:rsidRPr="00EF540A">
        <w:t xml:space="preserve"> </w:t>
      </w:r>
      <w:r w:rsidR="00856AC9">
        <w:t>S</w:t>
      </w:r>
      <w:r w:rsidR="00F227C7" w:rsidRPr="00EF540A">
        <w:t>pecific keywords were used such as “machine learning”. However, there are several additional keywords that could possibly be used concerning specific algorithms, e.g.</w:t>
      </w:r>
      <w:r w:rsidR="00F227C7">
        <w:t>,</w:t>
      </w:r>
      <w:r w:rsidR="00F227C7" w:rsidRPr="00EF540A">
        <w:t xml:space="preserve"> neural networks or specific tasks (i.e. predictive modeling), that belong to the field of machine learning and data mining without mentioning the current terms. In that sense, the results of this research are not exhaustive.</w:t>
      </w:r>
    </w:p>
    <w:p w14:paraId="017F5416" w14:textId="77777777" w:rsidR="00F227C7" w:rsidRPr="002B46E4" w:rsidRDefault="00F227C7" w:rsidP="00293233"/>
    <w:p w14:paraId="1FEF3183" w14:textId="5E5C9E71" w:rsidR="00293233" w:rsidRPr="008D7C42" w:rsidRDefault="00D44295" w:rsidP="00293233">
      <w:pPr>
        <w:rPr>
          <w:b/>
        </w:rPr>
      </w:pPr>
      <w:r w:rsidRPr="008D7C42">
        <w:rPr>
          <w:b/>
        </w:rPr>
        <w:t>References</w:t>
      </w:r>
    </w:p>
    <w:p w14:paraId="791A80A0" w14:textId="77777777" w:rsidR="00ED7ED1" w:rsidRPr="00ED7ED1" w:rsidRDefault="00027F82" w:rsidP="00ED7ED1">
      <w:pPr>
        <w:pStyle w:val="EndNoteBibliography"/>
      </w:pPr>
      <w:r>
        <w:rPr>
          <w:noProof w:val="0"/>
        </w:rPr>
        <w:fldChar w:fldCharType="begin"/>
      </w:r>
      <w:r>
        <w:rPr>
          <w:noProof w:val="0"/>
        </w:rPr>
        <w:instrText xml:space="preserve"> ADDIN EN.REFLIST </w:instrText>
      </w:r>
      <w:r>
        <w:rPr>
          <w:noProof w:val="0"/>
        </w:rPr>
        <w:fldChar w:fldCharType="separate"/>
      </w:r>
      <w:r w:rsidR="00ED7ED1" w:rsidRPr="00ED7ED1">
        <w:t>1.</w:t>
      </w:r>
      <w:r w:rsidR="00ED7ED1" w:rsidRPr="00ED7ED1">
        <w:tab/>
        <w:t>American Diabetes A. 2. Classification and Diagnosis of Diabetes: Standards of Medical Care in Diabetes—2019. Diabetes Care. 2018;42(Supplement_1):S13-S28.</w:t>
      </w:r>
    </w:p>
    <w:p w14:paraId="1982CAD2" w14:textId="77777777" w:rsidR="00ED7ED1" w:rsidRPr="00ED7ED1" w:rsidRDefault="00ED7ED1" w:rsidP="00ED7ED1">
      <w:pPr>
        <w:pStyle w:val="EndNoteBibliography"/>
      </w:pPr>
      <w:r w:rsidRPr="00ED7ED1">
        <w:t>2.</w:t>
      </w:r>
      <w:r w:rsidRPr="00ED7ED1">
        <w:tab/>
        <w:t>Diabetologiczne AT. Tests of glycemia in diabetes. 2001(4).</w:t>
      </w:r>
    </w:p>
    <w:p w14:paraId="45259A3F" w14:textId="77777777" w:rsidR="00ED7ED1" w:rsidRPr="00834986" w:rsidRDefault="00ED7ED1" w:rsidP="00ED7ED1">
      <w:pPr>
        <w:pStyle w:val="EndNoteBibliography"/>
        <w:rPr>
          <w:lang w:val="nl-NL"/>
        </w:rPr>
      </w:pPr>
      <w:r w:rsidRPr="00ED7ED1">
        <w:t>3.</w:t>
      </w:r>
      <w:r w:rsidRPr="00ED7ED1">
        <w:tab/>
        <w:t xml:space="preserve">International Expert Committee report on the role of the A1C assay in the diagnosis of diabetes. </w:t>
      </w:r>
      <w:r w:rsidRPr="00834986">
        <w:rPr>
          <w:lang w:val="nl-NL"/>
        </w:rPr>
        <w:t>2013.</w:t>
      </w:r>
    </w:p>
    <w:p w14:paraId="14216C4C" w14:textId="77777777" w:rsidR="00ED7ED1" w:rsidRPr="00ED7ED1" w:rsidRDefault="00ED7ED1" w:rsidP="00ED7ED1">
      <w:pPr>
        <w:pStyle w:val="EndNoteBibliography"/>
      </w:pPr>
      <w:r w:rsidRPr="00834986">
        <w:rPr>
          <w:lang w:val="nl-NL"/>
        </w:rPr>
        <w:t>4.</w:t>
      </w:r>
      <w:r w:rsidRPr="00834986">
        <w:rPr>
          <w:lang w:val="nl-NL"/>
        </w:rPr>
        <w:tab/>
        <w:t xml:space="preserve">Lee S, Jeevaratnam K, Liu T, Chang D, Chang C, Wong WT, et al. </w:t>
      </w:r>
      <w:r w:rsidRPr="00ED7ED1">
        <w:t>Risk stratification of cardiac arrhythmias and sudden cardiac death in type 2 diabetes mellitus patients receiving insulin therapy: A population-based cohort study. Clinical Cardiology. 2021;44(11):1602-12.</w:t>
      </w:r>
    </w:p>
    <w:p w14:paraId="20CF7EFB" w14:textId="77777777" w:rsidR="00ED7ED1" w:rsidRPr="00ED7ED1" w:rsidRDefault="00ED7ED1" w:rsidP="00ED7ED1">
      <w:pPr>
        <w:pStyle w:val="EndNoteBibliography"/>
      </w:pPr>
      <w:r w:rsidRPr="00ED7ED1">
        <w:t>5.</w:t>
      </w:r>
      <w:r w:rsidRPr="00ED7ED1">
        <w:tab/>
        <w:t>Lee S, Zhou J, Leung KSK, Wu WKK, Wong WT, Liu T, et al. Development of a predictive risk model for all-cause mortality in patients with diabetes in Hong Kong. BMJ Open Diabetes Research &amp;amp; Care. 2021;9(1):e001950.</w:t>
      </w:r>
    </w:p>
    <w:p w14:paraId="72BB56AB" w14:textId="77777777" w:rsidR="00ED7ED1" w:rsidRPr="00ED7ED1" w:rsidRDefault="00ED7ED1" w:rsidP="00ED7ED1">
      <w:pPr>
        <w:pStyle w:val="EndNoteBibliography"/>
      </w:pPr>
      <w:r w:rsidRPr="00ED7ED1">
        <w:t>6.</w:t>
      </w:r>
      <w:r w:rsidRPr="00ED7ED1">
        <w:tab/>
        <w:t>Lee S, Zhou J, Wong WT, Liu T, Wu WKK, Wong ICK, et al. Glycemic and lipid variability for predicting complications and mortality in diabetes mellitus using machine learning. BMC Endocrine Disorders. 2021;21(1):94.</w:t>
      </w:r>
    </w:p>
    <w:p w14:paraId="3FE37A01" w14:textId="77777777" w:rsidR="00ED7ED1" w:rsidRPr="00ED7ED1" w:rsidRDefault="00ED7ED1" w:rsidP="00ED7ED1">
      <w:pPr>
        <w:pStyle w:val="EndNoteBibliography"/>
      </w:pPr>
      <w:r w:rsidRPr="00ED7ED1">
        <w:t>7.</w:t>
      </w:r>
      <w:r w:rsidRPr="00ED7ED1">
        <w:tab/>
        <w:t>Lee S, Liu T, Zhou J, Zhang Q, Wong WT, Tse G. Predictions of diabetes complications and mortality using hba1c variability: a 10-year observational cohort study. Acta Diabetologica. 2021;58(2):171-80.</w:t>
      </w:r>
    </w:p>
    <w:p w14:paraId="732BBE00" w14:textId="77777777" w:rsidR="00ED7ED1" w:rsidRPr="00ED7ED1" w:rsidRDefault="00ED7ED1" w:rsidP="00ED7ED1">
      <w:pPr>
        <w:pStyle w:val="EndNoteBibliography"/>
      </w:pPr>
      <w:r w:rsidRPr="00ED7ED1">
        <w:t>8.</w:t>
      </w:r>
      <w:r w:rsidRPr="00ED7ED1">
        <w:tab/>
        <w:t>Qi W, Zhang N, Korantzopoulos P, Letsas KP, Cheng M, Di F, et al. Serum glycated hemoglobin level as a predictor of atrial fibrillation: A systematic review with meta-analysis and meta-regression. PLOS ONE. 2017;12(3):e0170955.</w:t>
      </w:r>
    </w:p>
    <w:p w14:paraId="00FB1616" w14:textId="77777777" w:rsidR="00ED7ED1" w:rsidRPr="00ED7ED1" w:rsidRDefault="00ED7ED1" w:rsidP="00ED7ED1">
      <w:pPr>
        <w:pStyle w:val="EndNoteBibliography"/>
      </w:pPr>
      <w:r w:rsidRPr="00ED7ED1">
        <w:t>9.</w:t>
      </w:r>
      <w:r w:rsidRPr="00ED7ED1">
        <w:tab/>
        <w:t>Neves AL, Freise L, Laranjo L, Carter AW, Darzi A, Mayer E. Impact of providing patients access to electronic health records on quality and safety of care: a systematic review and meta-analysis. BMJ quality &amp; safety. 2020;29(12):1019-32.</w:t>
      </w:r>
    </w:p>
    <w:p w14:paraId="00BB9689" w14:textId="77777777" w:rsidR="00ED7ED1" w:rsidRPr="00ED7ED1" w:rsidRDefault="00ED7ED1" w:rsidP="00ED7ED1">
      <w:pPr>
        <w:pStyle w:val="EndNoteBibliography"/>
      </w:pPr>
      <w:r w:rsidRPr="00ED7ED1">
        <w:lastRenderedPageBreak/>
        <w:t>10.</w:t>
      </w:r>
      <w:r w:rsidRPr="00ED7ED1">
        <w:tab/>
        <w:t>Tu JV. Advantages and disadvantages of using artificial neural networks versus logistic regression for predicting medical outcomes. Journal of clinical epidemiology. 1996;49(11):1225-31.</w:t>
      </w:r>
    </w:p>
    <w:p w14:paraId="557D7561" w14:textId="77777777" w:rsidR="00ED7ED1" w:rsidRPr="00ED7ED1" w:rsidRDefault="00ED7ED1" w:rsidP="00ED7ED1">
      <w:pPr>
        <w:pStyle w:val="EndNoteBibliography"/>
      </w:pPr>
      <w:r w:rsidRPr="00ED7ED1">
        <w:t>11.</w:t>
      </w:r>
      <w:r w:rsidRPr="00ED7ED1">
        <w:tab/>
        <w:t>Eghbali-Zarch M, Tavakkoli-Moghaddam R, Esfahanian F, Azaron A, Sepehri MM. A Markov decision process for modeling adverse drug reactions in medication treatment of type 2 diabetes. Proceedings of the Institution of Mechanical Engineers, Part H: Journal of Engineering in Medicine. 2019;233(8):793-811.</w:t>
      </w:r>
    </w:p>
    <w:p w14:paraId="1CE25320" w14:textId="77777777" w:rsidR="00ED7ED1" w:rsidRPr="00ED7ED1" w:rsidRDefault="00ED7ED1" w:rsidP="00ED7ED1">
      <w:pPr>
        <w:pStyle w:val="EndNoteBibliography"/>
      </w:pPr>
      <w:r w:rsidRPr="00ED7ED1">
        <w:t>12.</w:t>
      </w:r>
      <w:r w:rsidRPr="00ED7ED1">
        <w:tab/>
        <w:t>Murphree DH, Arabmakki E, Ngufor C, Storlie CB, McCoy RG. Stacked classifiers for individualized prediction of glycemic control following initiation of metformin therapy in type 2 diabetes. Computers in biology and medicine. 2018;103:109-15.</w:t>
      </w:r>
    </w:p>
    <w:p w14:paraId="25627CFD" w14:textId="77777777" w:rsidR="00ED7ED1" w:rsidRPr="00ED7ED1" w:rsidRDefault="00ED7ED1" w:rsidP="00ED7ED1">
      <w:pPr>
        <w:pStyle w:val="EndNoteBibliography"/>
      </w:pPr>
      <w:r w:rsidRPr="00ED7ED1">
        <w:t>13.</w:t>
      </w:r>
      <w:r w:rsidRPr="00ED7ED1">
        <w:tab/>
        <w:t>Huang X, Zhou Y, Tang H, Liu B, Su B, Wang Q. Differential metabolic network construction for personalized medicine: Study of type 2 diabetes mellitus patients' response to gliclazide-modified-release-treated. Journal of Biomedical Informatics. 2021;118:103796.</w:t>
      </w:r>
    </w:p>
    <w:p w14:paraId="7CBA9803" w14:textId="77777777" w:rsidR="00ED7ED1" w:rsidRPr="00ED7ED1" w:rsidRDefault="00ED7ED1" w:rsidP="00ED7ED1">
      <w:pPr>
        <w:pStyle w:val="EndNoteBibliography"/>
      </w:pPr>
      <w:r w:rsidRPr="00ED7ED1">
        <w:t>14.</w:t>
      </w:r>
      <w:r w:rsidRPr="00ED7ED1">
        <w:tab/>
        <w:t>Kang S. Personalized prediction of drug efficacy for diabetes treatment via patient-level sequential modeling with neural networks. Artificial intelligence in medicine. 2018;85:1-6.</w:t>
      </w:r>
    </w:p>
    <w:p w14:paraId="729B0F86" w14:textId="77777777" w:rsidR="00ED7ED1" w:rsidRPr="00ED7ED1" w:rsidRDefault="00ED7ED1" w:rsidP="00ED7ED1">
      <w:pPr>
        <w:pStyle w:val="EndNoteBibliography"/>
      </w:pPr>
      <w:r w:rsidRPr="00ED7ED1">
        <w:t>15.</w:t>
      </w:r>
      <w:r w:rsidRPr="00ED7ED1">
        <w:tab/>
        <w:t>Koren G, Nordon G, Radinsky K, Shalev V. Identification of repurposable drugs with beneficial effects on glucose control in type 2 diabetes using machine learning. Pharmacology Research &amp; Perspectives. 2019;7(6):e00529.</w:t>
      </w:r>
    </w:p>
    <w:p w14:paraId="516BE81B" w14:textId="77777777" w:rsidR="00ED7ED1" w:rsidRPr="00ED7ED1" w:rsidRDefault="00ED7ED1" w:rsidP="00ED7ED1">
      <w:pPr>
        <w:pStyle w:val="EndNoteBibliography"/>
      </w:pPr>
      <w:r w:rsidRPr="00ED7ED1">
        <w:t>16.</w:t>
      </w:r>
      <w:r w:rsidRPr="00ED7ED1">
        <w:tab/>
        <w:t>Oikonomou EK, Suchard MA, McGuire DK, Khera R. Phenomapping-Derived Tool to Individualize the Effect of Canagliflozin on Cardiovascular Risk in Type 2 Diabetes. Diabetes Care. 2022;45(4):965-74.</w:t>
      </w:r>
    </w:p>
    <w:p w14:paraId="6BAA7478" w14:textId="77777777" w:rsidR="00ED7ED1" w:rsidRPr="00834986" w:rsidRDefault="00ED7ED1" w:rsidP="00ED7ED1">
      <w:pPr>
        <w:pStyle w:val="EndNoteBibliography"/>
        <w:rPr>
          <w:lang w:val="fr-FR"/>
        </w:rPr>
      </w:pPr>
      <w:r w:rsidRPr="00ED7ED1">
        <w:t>17.</w:t>
      </w:r>
      <w:r w:rsidRPr="00ED7ED1">
        <w:tab/>
        <w:t xml:space="preserve">Wang J, Wang M-Y, Wang H, Liu H-W, Lu R, Duan T-Q, et al. Status of glycosylated hemoglobin and prediction of glycemic control among patients with insulin-treated type 2 diabetes in North China: a multicenter observational study. </w:t>
      </w:r>
      <w:r w:rsidRPr="00834986">
        <w:rPr>
          <w:lang w:val="fr-FR"/>
        </w:rPr>
        <w:t>Chinese medical journal. 2020;133(01):17-24.</w:t>
      </w:r>
    </w:p>
    <w:p w14:paraId="262B363D" w14:textId="77777777" w:rsidR="00ED7ED1" w:rsidRPr="00ED7ED1" w:rsidRDefault="00ED7ED1" w:rsidP="00ED7ED1">
      <w:pPr>
        <w:pStyle w:val="EndNoteBibliography"/>
      </w:pPr>
      <w:r w:rsidRPr="00834986">
        <w:rPr>
          <w:lang w:val="fr-FR"/>
        </w:rPr>
        <w:t>18.</w:t>
      </w:r>
      <w:r w:rsidRPr="00834986">
        <w:rPr>
          <w:lang w:val="fr-FR"/>
        </w:rPr>
        <w:tab/>
        <w:t xml:space="preserve">Yang C-Y, Lin W-A, Su P-F, Li L-J, Yang C-T, Ou H-T, et al. </w:t>
      </w:r>
      <w:r w:rsidRPr="00ED7ED1">
        <w:t>Heterogeneous Treatment Effects on Cardiovascular Diseases With Dipeptidyl Peptidase-4 Inhibitors Versus Sulfonylureas in Type 2 Diabetes Patients. Clinical Pharmacology &amp; Therapeutics. 2021;109(3):772-81.</w:t>
      </w:r>
    </w:p>
    <w:p w14:paraId="30D6869D" w14:textId="77777777" w:rsidR="00ED7ED1" w:rsidRPr="00ED7ED1" w:rsidRDefault="00ED7ED1" w:rsidP="00ED7ED1">
      <w:pPr>
        <w:pStyle w:val="EndNoteBibliography"/>
      </w:pPr>
      <w:r w:rsidRPr="00ED7ED1">
        <w:t>19.</w:t>
      </w:r>
      <w:r w:rsidRPr="00ED7ED1">
        <w:tab/>
        <w:t>Yang L, Gabriel N, Hernandez I, Winterstein AG, Guo J. Using machine learning to identify diabetes patients with canagliflozin prescriptions at high-risk of lower extremity amputation using real-world data. Pharmacoepidemiology and Drug Safety. 2021;30(5):644-51.</w:t>
      </w:r>
    </w:p>
    <w:p w14:paraId="32B14A74" w14:textId="77777777" w:rsidR="00ED7ED1" w:rsidRPr="00834986" w:rsidRDefault="00ED7ED1" w:rsidP="00ED7ED1">
      <w:pPr>
        <w:pStyle w:val="EndNoteBibliography"/>
        <w:rPr>
          <w:lang w:val="it-IT"/>
        </w:rPr>
      </w:pPr>
      <w:r w:rsidRPr="00ED7ED1">
        <w:t>20.</w:t>
      </w:r>
      <w:r w:rsidRPr="00ED7ED1">
        <w:tab/>
        <w:t xml:space="preserve">Zou X, Huang Q, Luo Y, Ren Q, Han X, Zhou X, et al. The efficacy of canagliflozin in diabetes subgroups stratified by data-driven clustering or a supervised machine learning method: a post hoc analysis of canagliflozin clinical trial data. </w:t>
      </w:r>
      <w:r w:rsidRPr="00834986">
        <w:rPr>
          <w:lang w:val="it-IT"/>
        </w:rPr>
        <w:t>Diabetologia. 2022;65(9):1424-35.</w:t>
      </w:r>
    </w:p>
    <w:p w14:paraId="58353E52" w14:textId="77777777" w:rsidR="00ED7ED1" w:rsidRPr="00ED7ED1" w:rsidRDefault="00ED7ED1" w:rsidP="00ED7ED1">
      <w:pPr>
        <w:pStyle w:val="EndNoteBibliography"/>
      </w:pPr>
      <w:r w:rsidRPr="00834986">
        <w:rPr>
          <w:lang w:val="it-IT"/>
        </w:rPr>
        <w:t>21.</w:t>
      </w:r>
      <w:r w:rsidRPr="00834986">
        <w:rPr>
          <w:lang w:val="it-IT"/>
        </w:rPr>
        <w:tab/>
        <w:t xml:space="preserve">Sanchez-Rangel E, Inzucchi SE. Metformin: clinical use in type 2 diabetes. </w:t>
      </w:r>
      <w:r w:rsidRPr="00ED7ED1">
        <w:t>Diabetologia. 2017;60(9):1586-93.</w:t>
      </w:r>
    </w:p>
    <w:p w14:paraId="1414B52B" w14:textId="77777777" w:rsidR="00ED7ED1" w:rsidRPr="00834986" w:rsidRDefault="00ED7ED1" w:rsidP="00ED7ED1">
      <w:pPr>
        <w:pStyle w:val="EndNoteBibliography"/>
        <w:rPr>
          <w:lang w:val="it-IT"/>
        </w:rPr>
      </w:pPr>
      <w:r w:rsidRPr="00ED7ED1">
        <w:t>22.</w:t>
      </w:r>
      <w:r w:rsidRPr="00ED7ED1">
        <w:tab/>
        <w:t xml:space="preserve">Seino S. Cell signalling in insulin secretion: the molecular targets of ATP, cAMP and sulfonylurea. </w:t>
      </w:r>
      <w:r w:rsidRPr="00834986">
        <w:rPr>
          <w:lang w:val="it-IT"/>
        </w:rPr>
        <w:t>Diabetologia. 2012;55(8):2096-108.</w:t>
      </w:r>
    </w:p>
    <w:p w14:paraId="24BFCA4A" w14:textId="77777777" w:rsidR="00ED7ED1" w:rsidRPr="00ED7ED1" w:rsidRDefault="00ED7ED1" w:rsidP="00ED7ED1">
      <w:pPr>
        <w:pStyle w:val="EndNoteBibliography"/>
      </w:pPr>
      <w:r w:rsidRPr="00834986">
        <w:rPr>
          <w:lang w:val="it-IT"/>
        </w:rPr>
        <w:t>23.</w:t>
      </w:r>
      <w:r w:rsidRPr="00834986">
        <w:rPr>
          <w:lang w:val="it-IT"/>
        </w:rPr>
        <w:tab/>
        <w:t xml:space="preserve">Sola D, Rossi L, Schianca GPC, Maffioli P, Bigliocca M, Mella R, et al. </w:t>
      </w:r>
      <w:r w:rsidRPr="00ED7ED1">
        <w:t>State of the art paper sulfonylureas and their use in clinical practice. Archives of Medical Science. 2015;11(4):840-8.</w:t>
      </w:r>
    </w:p>
    <w:p w14:paraId="26A0127F" w14:textId="77777777" w:rsidR="00ED7ED1" w:rsidRPr="00ED7ED1" w:rsidRDefault="00ED7ED1" w:rsidP="00ED7ED1">
      <w:pPr>
        <w:pStyle w:val="EndNoteBibliography"/>
      </w:pPr>
      <w:r w:rsidRPr="00ED7ED1">
        <w:t>24.</w:t>
      </w:r>
      <w:r w:rsidRPr="00ED7ED1">
        <w:tab/>
        <w:t>Mcintosh CH, Demuth H-U, Pospisilik JA, Pederson R. Dipeptidyl peptidase IV inhibitors: how do they work as new antidiabetic agents? Regulatory peptides. 2005;128(2):159-65.</w:t>
      </w:r>
    </w:p>
    <w:p w14:paraId="56A6091F" w14:textId="77777777" w:rsidR="00ED7ED1" w:rsidRPr="00ED7ED1" w:rsidRDefault="00ED7ED1" w:rsidP="00ED7ED1">
      <w:pPr>
        <w:pStyle w:val="EndNoteBibliography"/>
      </w:pPr>
      <w:r w:rsidRPr="00ED7ED1">
        <w:t>25.</w:t>
      </w:r>
      <w:r w:rsidRPr="00ED7ED1">
        <w:tab/>
        <w:t xml:space="preserve">Neal B, Perkovic V, Mahaffey KW, De Zeeuw D, Fulcher G, Erondu N, et al. Canagliflozin and cardiovascular and renal events in type 2 diabetes. New England Journal of Medicine. </w:t>
      </w:r>
      <w:r w:rsidRPr="00ED7ED1">
        <w:lastRenderedPageBreak/>
        <w:t>2017;377(7):644-57.</w:t>
      </w:r>
    </w:p>
    <w:p w14:paraId="401EA119" w14:textId="77777777" w:rsidR="00ED7ED1" w:rsidRPr="00ED7ED1" w:rsidRDefault="00ED7ED1" w:rsidP="00ED7ED1">
      <w:pPr>
        <w:pStyle w:val="EndNoteBibliography"/>
      </w:pPr>
      <w:r w:rsidRPr="00ED7ED1">
        <w:t>26.</w:t>
      </w:r>
      <w:r w:rsidRPr="00ED7ED1">
        <w:tab/>
        <w:t>Traish A, Kim N, Moreland R, Goldstein I. Role of alpha adrenergic receptors in erectile function. International journal of impotence research. 2000;12(1):S48-S63.</w:t>
      </w:r>
    </w:p>
    <w:p w14:paraId="6A511B41" w14:textId="77777777" w:rsidR="00ED7ED1" w:rsidRPr="00ED7ED1" w:rsidRDefault="00ED7ED1" w:rsidP="00ED7ED1">
      <w:pPr>
        <w:pStyle w:val="EndNoteBibliography"/>
      </w:pPr>
      <w:r w:rsidRPr="00ED7ED1">
        <w:t>27.</w:t>
      </w:r>
      <w:r w:rsidRPr="00ED7ED1">
        <w:tab/>
        <w:t>Vilar L, Canadas V, Arruda MJ, Arahata C, Agra R, Pontes L, et al. Comparison of metformin, gliclazide MR and rosiglitazone in monotherapy and in combination for type 2 diabetes. Arquivos Brasileiros de Endocrinologia &amp; Metabologia. 2010;54:311-8.</w:t>
      </w:r>
    </w:p>
    <w:p w14:paraId="507092BD" w14:textId="77777777" w:rsidR="00ED7ED1" w:rsidRPr="00ED7ED1" w:rsidRDefault="00ED7ED1" w:rsidP="00ED7ED1">
      <w:pPr>
        <w:pStyle w:val="EndNoteBibliography"/>
      </w:pPr>
      <w:r w:rsidRPr="00ED7ED1">
        <w:t>28.</w:t>
      </w:r>
      <w:r w:rsidRPr="00ED7ED1">
        <w:tab/>
        <w:t>Chen T, Guestrin C, editors. Xgboost: A scalable tree boosting system. Proceedings of the 22nd acm sigkdd international conference on knowledge discovery and data mining; 2016.</w:t>
      </w:r>
    </w:p>
    <w:p w14:paraId="20D1D9B8" w14:textId="77777777" w:rsidR="00ED7ED1" w:rsidRPr="00ED7ED1" w:rsidRDefault="00ED7ED1" w:rsidP="00ED7ED1">
      <w:pPr>
        <w:pStyle w:val="EndNoteBibliography"/>
      </w:pPr>
      <w:r w:rsidRPr="00ED7ED1">
        <w:t>29.</w:t>
      </w:r>
      <w:r w:rsidRPr="00ED7ED1">
        <w:tab/>
        <w:t>Fukushima A, Sugimoto M, Hiwa S, Hiroyasu T. Elastic net-based prediction of IFN-β treatment response of patients with multiple sclerosis using time series microarray gene expression profiles. Scientific Reports. 2019;9(1):1822.</w:t>
      </w:r>
    </w:p>
    <w:p w14:paraId="429B40EE" w14:textId="77777777" w:rsidR="00ED7ED1" w:rsidRPr="00ED7ED1" w:rsidRDefault="00ED7ED1" w:rsidP="00ED7ED1">
      <w:pPr>
        <w:pStyle w:val="EndNoteBibliography"/>
      </w:pPr>
      <w:r w:rsidRPr="00ED7ED1">
        <w:t>30.</w:t>
      </w:r>
      <w:r w:rsidRPr="00ED7ED1">
        <w:tab/>
        <w:t>Yang L, Gabriel N, Hernandez I, Winterstein AG, Guo J. Using machine learning to identify diabetes patients with canagliflozin prescriptions at high‐risk of lower extremity amputation using real‐world data. Pharmacoepidemiology and Drug Safety. 2021;30(5):644-51.</w:t>
      </w:r>
    </w:p>
    <w:p w14:paraId="1796FAA7" w14:textId="77777777" w:rsidR="00ED7ED1" w:rsidRPr="00ED7ED1" w:rsidRDefault="00ED7ED1" w:rsidP="00ED7ED1">
      <w:pPr>
        <w:pStyle w:val="EndNoteBibliography"/>
      </w:pPr>
      <w:r w:rsidRPr="00ED7ED1">
        <w:t>31.</w:t>
      </w:r>
      <w:r w:rsidRPr="00ED7ED1">
        <w:tab/>
        <w:t>Adam G, Rampášek L, Safikhani Z, Smirnov P, Haibe-Kains B, Goldenberg A. Machine learning approaches to drug response prediction: challenges and recent progress. npj Precision Oncology. 2020;4(1):19.</w:t>
      </w:r>
    </w:p>
    <w:p w14:paraId="70D54772" w14:textId="77777777" w:rsidR="00ED7ED1" w:rsidRPr="00834986" w:rsidRDefault="00ED7ED1" w:rsidP="00ED7ED1">
      <w:pPr>
        <w:pStyle w:val="EndNoteBibliography"/>
        <w:rPr>
          <w:lang w:val="it-IT"/>
        </w:rPr>
      </w:pPr>
      <w:r w:rsidRPr="00ED7ED1">
        <w:t>32.</w:t>
      </w:r>
      <w:r w:rsidRPr="00ED7ED1">
        <w:tab/>
        <w:t xml:space="preserve">Redondo MJ, Hagopian WA, Oram R, Steck AK, Vehik K, Weedon M, et al. The clinical consequences of heterogeneity within and between different diabetes types. </w:t>
      </w:r>
      <w:r w:rsidRPr="00834986">
        <w:rPr>
          <w:lang w:val="it-IT"/>
        </w:rPr>
        <w:t>Diabetologia. 2020;63(10):2040-8.</w:t>
      </w:r>
    </w:p>
    <w:p w14:paraId="5E16A454" w14:textId="77777777" w:rsidR="00ED7ED1" w:rsidRPr="00ED7ED1" w:rsidRDefault="00ED7ED1" w:rsidP="00ED7ED1">
      <w:pPr>
        <w:pStyle w:val="EndNoteBibliography"/>
      </w:pPr>
      <w:r w:rsidRPr="00834986">
        <w:rPr>
          <w:lang w:val="it-IT"/>
        </w:rPr>
        <w:t>33.</w:t>
      </w:r>
      <w:r w:rsidRPr="00834986">
        <w:rPr>
          <w:lang w:val="it-IT"/>
        </w:rPr>
        <w:tab/>
        <w:t xml:space="preserve">Manzini E, Vlacho B, Franch-Nadal J, Escudero J, Génova A, Reixach E, et al. </w:t>
      </w:r>
      <w:r w:rsidRPr="00ED7ED1">
        <w:t>Longitudinal deep learning clustering of Type 2 Diabetes Mellitus trajectories using routinely collected health records. Journal of Biomedical Informatics. 2022;135:104218.</w:t>
      </w:r>
    </w:p>
    <w:p w14:paraId="22071DF6" w14:textId="77777777" w:rsidR="00ED7ED1" w:rsidRPr="00ED7ED1" w:rsidRDefault="00ED7ED1" w:rsidP="00ED7ED1">
      <w:pPr>
        <w:pStyle w:val="EndNoteBibliography"/>
      </w:pPr>
      <w:r w:rsidRPr="00ED7ED1">
        <w:t>34.</w:t>
      </w:r>
      <w:r w:rsidRPr="00ED7ED1">
        <w:tab/>
        <w:t>Cantrell RA, Alatorre CI, Davis EJ, Zarotsky V, Le Nestour E, Carter GC, et al. A review of treatment response in type 2 diabetes: assessing the role of patient heterogeneity. Diabetes, Obesity and Metabolism. 2010;12(10):845-57.</w:t>
      </w:r>
    </w:p>
    <w:p w14:paraId="0168738D" w14:textId="77777777" w:rsidR="00ED7ED1" w:rsidRPr="00ED7ED1" w:rsidRDefault="00ED7ED1" w:rsidP="00ED7ED1">
      <w:pPr>
        <w:pStyle w:val="EndNoteBibliography"/>
      </w:pPr>
      <w:r w:rsidRPr="00ED7ED1">
        <w:t>35.</w:t>
      </w:r>
      <w:r w:rsidRPr="00ED7ED1">
        <w:tab/>
        <w:t>van Leeuwen N, Nijpels G, Becker ML, Deshmukh H, Zhou K, Stricker BHC, et al. A gene variant near ATM is significantly associated with metformin treatment response in type 2 diabetes: a replication and meta-analysis of five cohorts. Diabetologia. 2012;55(7):1971-7.</w:t>
      </w:r>
    </w:p>
    <w:p w14:paraId="63A56A08" w14:textId="77777777" w:rsidR="00ED7ED1" w:rsidRPr="00ED7ED1" w:rsidRDefault="00ED7ED1" w:rsidP="00ED7ED1">
      <w:pPr>
        <w:pStyle w:val="EndNoteBibliography"/>
      </w:pPr>
      <w:r w:rsidRPr="00ED7ED1">
        <w:t>36.</w:t>
      </w:r>
      <w:r w:rsidRPr="00ED7ED1">
        <w:tab/>
        <w:t>Hui VWK, Szeto SKH, Tang F, Yang D, Chen H, Lai TYY, et al. Optical Coherence Tomography Classification Systems for Diabetic Macular Edema and Their Associations With Visual Outcome and Treatment Responses – An Updated Review. The Asia-Pacific Journal of Ophthalmology. 2022;11(3).</w:t>
      </w:r>
    </w:p>
    <w:p w14:paraId="54C972E2" w14:textId="77777777" w:rsidR="00ED7ED1" w:rsidRPr="00834986" w:rsidRDefault="00ED7ED1" w:rsidP="00ED7ED1">
      <w:pPr>
        <w:pStyle w:val="EndNoteBibliography"/>
        <w:rPr>
          <w:lang w:val="nl-NL"/>
        </w:rPr>
      </w:pPr>
      <w:r w:rsidRPr="00ED7ED1">
        <w:t>37.</w:t>
      </w:r>
      <w:r w:rsidRPr="00ED7ED1">
        <w:tab/>
        <w:t xml:space="preserve">Wilkinson ID, Teh K, Heiberg-Gibbons F, Awadh M, Kelsall A, Shillo P, et al. Determinants of Treatment Response in Painful Diabetic Peripheral Neuropathy: A Combined Deep Sensory Phenotyping and Multimodal Brain MRI Study. </w:t>
      </w:r>
      <w:r w:rsidRPr="00834986">
        <w:rPr>
          <w:lang w:val="nl-NL"/>
        </w:rPr>
        <w:t>Diabetes. 2020;69(8):1804-14.</w:t>
      </w:r>
    </w:p>
    <w:p w14:paraId="1C1E2019" w14:textId="77777777" w:rsidR="00ED7ED1" w:rsidRPr="00ED7ED1" w:rsidRDefault="00ED7ED1" w:rsidP="00ED7ED1">
      <w:pPr>
        <w:pStyle w:val="EndNoteBibliography"/>
      </w:pPr>
      <w:r w:rsidRPr="00834986">
        <w:rPr>
          <w:lang w:val="nl-NL"/>
        </w:rPr>
        <w:t>38.</w:t>
      </w:r>
      <w:r w:rsidRPr="00834986">
        <w:rPr>
          <w:lang w:val="nl-NL"/>
        </w:rPr>
        <w:tab/>
        <w:t xml:space="preserve">Zhou J, Lee S, Wang X, Li Y, Wu WKK, Liu T, et al. </w:t>
      </w:r>
      <w:r w:rsidRPr="00ED7ED1">
        <w:t>Development of a multivariable prediction model for severe COVID-19 disease: a population-based study from Hong Kong. npj Digital Medicine. 2021;4(1):66.</w:t>
      </w:r>
    </w:p>
    <w:p w14:paraId="3BCB5D1E" w14:textId="77777777" w:rsidR="00ED7ED1" w:rsidRPr="00ED7ED1" w:rsidRDefault="00ED7ED1" w:rsidP="00ED7ED1">
      <w:pPr>
        <w:pStyle w:val="EndNoteBibliography"/>
      </w:pPr>
      <w:r w:rsidRPr="00ED7ED1">
        <w:t>39.</w:t>
      </w:r>
      <w:r w:rsidRPr="00ED7ED1">
        <w:tab/>
        <w:t>Schwartz FL, Marling CR, Bunescu RC. The promise and perils of wearable physiological sensors for diabetes management. Journal of diabetes science and technology. 2018;12(3):587-91.</w:t>
      </w:r>
    </w:p>
    <w:p w14:paraId="7B7574FD" w14:textId="77777777" w:rsidR="00ED7ED1" w:rsidRPr="00ED7ED1" w:rsidRDefault="00ED7ED1" w:rsidP="00ED7ED1">
      <w:pPr>
        <w:pStyle w:val="EndNoteBibliography"/>
      </w:pPr>
      <w:r w:rsidRPr="00ED7ED1">
        <w:t>40.</w:t>
      </w:r>
      <w:r w:rsidRPr="00ED7ED1">
        <w:tab/>
        <w:t xml:space="preserve">Chakroborty S, Gupta M, Devishamani CS, Patel K, Ankit C, Ganesh Babu TC, et al. Narrative review of artificial intelligence in diabetic macular edema: Diagnosis and predicting treatment </w:t>
      </w:r>
      <w:r w:rsidRPr="00ED7ED1">
        <w:lastRenderedPageBreak/>
        <w:t>response using optical coherence tomography. Indian Journal of Ophthalmology. 2021;69(11).</w:t>
      </w:r>
    </w:p>
    <w:p w14:paraId="0BC4B580" w14:textId="7DE9552C" w:rsidR="00A872EA" w:rsidRPr="00027F82" w:rsidRDefault="00027F82">
      <w:r>
        <w:fldChar w:fldCharType="end"/>
      </w:r>
    </w:p>
    <w:sectPr w:rsidR="00A872EA" w:rsidRPr="00027F8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32A39" w14:textId="77777777" w:rsidR="004B7E55" w:rsidRDefault="004B7E55" w:rsidP="00CC24EB">
      <w:r>
        <w:separator/>
      </w:r>
    </w:p>
  </w:endnote>
  <w:endnote w:type="continuationSeparator" w:id="0">
    <w:p w14:paraId="6E851694" w14:textId="77777777" w:rsidR="004B7E55" w:rsidRDefault="004B7E55" w:rsidP="00CC24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06AF9" w14:textId="77777777" w:rsidR="004B7E55" w:rsidRDefault="004B7E55" w:rsidP="00CC24EB">
      <w:r>
        <w:separator/>
      </w:r>
    </w:p>
  </w:footnote>
  <w:footnote w:type="continuationSeparator" w:id="0">
    <w:p w14:paraId="1153BA99" w14:textId="77777777" w:rsidR="004B7E55" w:rsidRDefault="004B7E55" w:rsidP="00CC24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A07D1"/>
    <w:multiLevelType w:val="hybridMultilevel"/>
    <w:tmpl w:val="3EDE25FC"/>
    <w:lvl w:ilvl="0" w:tplc="FAD66C4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1D7AB7"/>
    <w:multiLevelType w:val="hybridMultilevel"/>
    <w:tmpl w:val="5BECE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8423B2"/>
    <w:multiLevelType w:val="hybridMultilevel"/>
    <w:tmpl w:val="D958A642"/>
    <w:lvl w:ilvl="0" w:tplc="851E35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D37323F"/>
    <w:multiLevelType w:val="hybridMultilevel"/>
    <w:tmpl w:val="59625E54"/>
    <w:lvl w:ilvl="0" w:tplc="106EA73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A804BFA"/>
    <w:multiLevelType w:val="hybridMultilevel"/>
    <w:tmpl w:val="E1EC97FE"/>
    <w:lvl w:ilvl="0" w:tplc="A232ED4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0A558C3"/>
    <w:multiLevelType w:val="multilevel"/>
    <w:tmpl w:val="DC623B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615249B4"/>
    <w:multiLevelType w:val="hybridMultilevel"/>
    <w:tmpl w:val="2278CD60"/>
    <w:lvl w:ilvl="0" w:tplc="4476D24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29248E9"/>
    <w:multiLevelType w:val="hybridMultilevel"/>
    <w:tmpl w:val="10F60246"/>
    <w:lvl w:ilvl="0" w:tplc="3C68CE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8AD73EA"/>
    <w:multiLevelType w:val="hybridMultilevel"/>
    <w:tmpl w:val="6BE2567E"/>
    <w:lvl w:ilvl="0" w:tplc="5C50F6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44016E9"/>
    <w:multiLevelType w:val="hybridMultilevel"/>
    <w:tmpl w:val="AFB8B0FE"/>
    <w:lvl w:ilvl="0" w:tplc="010692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71412A8"/>
    <w:multiLevelType w:val="hybridMultilevel"/>
    <w:tmpl w:val="C7E05440"/>
    <w:lvl w:ilvl="0" w:tplc="60BEB17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041275642">
    <w:abstractNumId w:val="9"/>
  </w:num>
  <w:num w:numId="2" w16cid:durableId="1209413927">
    <w:abstractNumId w:val="6"/>
  </w:num>
  <w:num w:numId="3" w16cid:durableId="99880047">
    <w:abstractNumId w:val="2"/>
  </w:num>
  <w:num w:numId="4" w16cid:durableId="668826363">
    <w:abstractNumId w:val="0"/>
  </w:num>
  <w:num w:numId="5" w16cid:durableId="276524739">
    <w:abstractNumId w:val="3"/>
  </w:num>
  <w:num w:numId="6" w16cid:durableId="89401494">
    <w:abstractNumId w:val="10"/>
  </w:num>
  <w:num w:numId="7" w16cid:durableId="279265296">
    <w:abstractNumId w:val="4"/>
  </w:num>
  <w:num w:numId="8" w16cid:durableId="837430791">
    <w:abstractNumId w:val="8"/>
  </w:num>
  <w:num w:numId="9" w16cid:durableId="127548513">
    <w:abstractNumId w:val="5"/>
  </w:num>
  <w:num w:numId="10" w16cid:durableId="553665253">
    <w:abstractNumId w:val="7"/>
  </w:num>
  <w:num w:numId="11" w16cid:durableId="1158324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IyNDQzNDIxsjQ2tDBQ0lEKTi0uzszPAykwrAUA1EbZX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av0vranrd0zlewpp2pzw9vvrrfdzpxes02&quot;&gt;My EndNote Library&lt;record-ids&gt;&lt;item&gt;212&lt;/item&gt;&lt;item&gt;213&lt;/item&gt;&lt;item&gt;214&lt;/item&gt;&lt;item&gt;215&lt;/item&gt;&lt;item&gt;216&lt;/item&gt;&lt;item&gt;217&lt;/item&gt;&lt;/record-ids&gt;&lt;/item&gt;&lt;/Libraries&gt;"/>
  </w:docVars>
  <w:rsids>
    <w:rsidRoot w:val="00A872EA"/>
    <w:rsid w:val="000015CF"/>
    <w:rsid w:val="000117B3"/>
    <w:rsid w:val="0001598C"/>
    <w:rsid w:val="000245AF"/>
    <w:rsid w:val="00027F82"/>
    <w:rsid w:val="000403CD"/>
    <w:rsid w:val="00040FAD"/>
    <w:rsid w:val="000423CC"/>
    <w:rsid w:val="000546EC"/>
    <w:rsid w:val="00061272"/>
    <w:rsid w:val="0006749E"/>
    <w:rsid w:val="00073DFC"/>
    <w:rsid w:val="000753EF"/>
    <w:rsid w:val="0007667D"/>
    <w:rsid w:val="00076975"/>
    <w:rsid w:val="00076BAC"/>
    <w:rsid w:val="0008618F"/>
    <w:rsid w:val="000951FD"/>
    <w:rsid w:val="000A4613"/>
    <w:rsid w:val="000A64F6"/>
    <w:rsid w:val="000A7E7E"/>
    <w:rsid w:val="000D7CF4"/>
    <w:rsid w:val="000E20F6"/>
    <w:rsid w:val="000E2F18"/>
    <w:rsid w:val="000E671E"/>
    <w:rsid w:val="000F2CFB"/>
    <w:rsid w:val="000F41C1"/>
    <w:rsid w:val="00113299"/>
    <w:rsid w:val="00114D86"/>
    <w:rsid w:val="0011568B"/>
    <w:rsid w:val="00122676"/>
    <w:rsid w:val="00123493"/>
    <w:rsid w:val="00126BED"/>
    <w:rsid w:val="0013441C"/>
    <w:rsid w:val="00142714"/>
    <w:rsid w:val="001510C1"/>
    <w:rsid w:val="00157519"/>
    <w:rsid w:val="00162E76"/>
    <w:rsid w:val="001642E3"/>
    <w:rsid w:val="001734CC"/>
    <w:rsid w:val="0017579B"/>
    <w:rsid w:val="00175961"/>
    <w:rsid w:val="0018682A"/>
    <w:rsid w:val="00193ED2"/>
    <w:rsid w:val="001A2527"/>
    <w:rsid w:val="001B000B"/>
    <w:rsid w:val="001E050A"/>
    <w:rsid w:val="001E3F18"/>
    <w:rsid w:val="001F0E61"/>
    <w:rsid w:val="001F76A8"/>
    <w:rsid w:val="00212B50"/>
    <w:rsid w:val="002150DD"/>
    <w:rsid w:val="002155BA"/>
    <w:rsid w:val="0023205A"/>
    <w:rsid w:val="002535C0"/>
    <w:rsid w:val="002551A7"/>
    <w:rsid w:val="00264FA0"/>
    <w:rsid w:val="00271B69"/>
    <w:rsid w:val="00275B07"/>
    <w:rsid w:val="00277F05"/>
    <w:rsid w:val="002851ED"/>
    <w:rsid w:val="00293233"/>
    <w:rsid w:val="002955AF"/>
    <w:rsid w:val="002A04C3"/>
    <w:rsid w:val="002A1D0D"/>
    <w:rsid w:val="002A3732"/>
    <w:rsid w:val="002B46E4"/>
    <w:rsid w:val="002C7704"/>
    <w:rsid w:val="002D44E9"/>
    <w:rsid w:val="002D6310"/>
    <w:rsid w:val="002D6353"/>
    <w:rsid w:val="002F3F5D"/>
    <w:rsid w:val="00304953"/>
    <w:rsid w:val="00307692"/>
    <w:rsid w:val="00317BA3"/>
    <w:rsid w:val="003326D8"/>
    <w:rsid w:val="003340B7"/>
    <w:rsid w:val="00337043"/>
    <w:rsid w:val="00342FBB"/>
    <w:rsid w:val="00347A94"/>
    <w:rsid w:val="003550CF"/>
    <w:rsid w:val="00360961"/>
    <w:rsid w:val="0036482C"/>
    <w:rsid w:val="00364D30"/>
    <w:rsid w:val="0037048D"/>
    <w:rsid w:val="0037245D"/>
    <w:rsid w:val="0037276A"/>
    <w:rsid w:val="0037276F"/>
    <w:rsid w:val="00375767"/>
    <w:rsid w:val="0038596D"/>
    <w:rsid w:val="003A25B5"/>
    <w:rsid w:val="003A3BEB"/>
    <w:rsid w:val="003A457B"/>
    <w:rsid w:val="003C1C7E"/>
    <w:rsid w:val="003C3EC4"/>
    <w:rsid w:val="003C464C"/>
    <w:rsid w:val="003C5BDC"/>
    <w:rsid w:val="003D1304"/>
    <w:rsid w:val="003D7506"/>
    <w:rsid w:val="003E0FB8"/>
    <w:rsid w:val="003E4519"/>
    <w:rsid w:val="00400BD5"/>
    <w:rsid w:val="00416119"/>
    <w:rsid w:val="004163A8"/>
    <w:rsid w:val="00424477"/>
    <w:rsid w:val="00431319"/>
    <w:rsid w:val="00435036"/>
    <w:rsid w:val="004370D6"/>
    <w:rsid w:val="0044093C"/>
    <w:rsid w:val="00444883"/>
    <w:rsid w:val="0044614E"/>
    <w:rsid w:val="00460614"/>
    <w:rsid w:val="0046642E"/>
    <w:rsid w:val="0048065C"/>
    <w:rsid w:val="00490AFF"/>
    <w:rsid w:val="00490EC2"/>
    <w:rsid w:val="0049255B"/>
    <w:rsid w:val="004A6B0E"/>
    <w:rsid w:val="004B104E"/>
    <w:rsid w:val="004B79E3"/>
    <w:rsid w:val="004B7BB4"/>
    <w:rsid w:val="004B7E55"/>
    <w:rsid w:val="004C6678"/>
    <w:rsid w:val="004C7022"/>
    <w:rsid w:val="004D73CD"/>
    <w:rsid w:val="004D79A8"/>
    <w:rsid w:val="004E784A"/>
    <w:rsid w:val="00500DC6"/>
    <w:rsid w:val="005043F3"/>
    <w:rsid w:val="00505887"/>
    <w:rsid w:val="0050619C"/>
    <w:rsid w:val="00511373"/>
    <w:rsid w:val="005230D6"/>
    <w:rsid w:val="00530D02"/>
    <w:rsid w:val="005324FE"/>
    <w:rsid w:val="0053711A"/>
    <w:rsid w:val="0053794C"/>
    <w:rsid w:val="005434DE"/>
    <w:rsid w:val="00543CDC"/>
    <w:rsid w:val="0054756B"/>
    <w:rsid w:val="0054788E"/>
    <w:rsid w:val="005567BB"/>
    <w:rsid w:val="005569A7"/>
    <w:rsid w:val="0056331F"/>
    <w:rsid w:val="005754FA"/>
    <w:rsid w:val="00580E47"/>
    <w:rsid w:val="00593B87"/>
    <w:rsid w:val="00595331"/>
    <w:rsid w:val="005967E3"/>
    <w:rsid w:val="005A18B7"/>
    <w:rsid w:val="005A416B"/>
    <w:rsid w:val="005C7AA0"/>
    <w:rsid w:val="005D672F"/>
    <w:rsid w:val="005D67E5"/>
    <w:rsid w:val="005D7EAB"/>
    <w:rsid w:val="005E629C"/>
    <w:rsid w:val="005F3D2E"/>
    <w:rsid w:val="005F7558"/>
    <w:rsid w:val="006018D9"/>
    <w:rsid w:val="00622F39"/>
    <w:rsid w:val="00630B20"/>
    <w:rsid w:val="00640694"/>
    <w:rsid w:val="00647A16"/>
    <w:rsid w:val="00650A4A"/>
    <w:rsid w:val="00651329"/>
    <w:rsid w:val="006517F9"/>
    <w:rsid w:val="0065592C"/>
    <w:rsid w:val="00662557"/>
    <w:rsid w:val="00673E51"/>
    <w:rsid w:val="00684482"/>
    <w:rsid w:val="00685209"/>
    <w:rsid w:val="00685C15"/>
    <w:rsid w:val="0069127F"/>
    <w:rsid w:val="00692F8F"/>
    <w:rsid w:val="006948B3"/>
    <w:rsid w:val="006A2AC4"/>
    <w:rsid w:val="006A31C0"/>
    <w:rsid w:val="006C3071"/>
    <w:rsid w:val="006E745F"/>
    <w:rsid w:val="006F5F96"/>
    <w:rsid w:val="0070192F"/>
    <w:rsid w:val="00707845"/>
    <w:rsid w:val="00717C7E"/>
    <w:rsid w:val="007226FC"/>
    <w:rsid w:val="0072649D"/>
    <w:rsid w:val="007339D7"/>
    <w:rsid w:val="00740483"/>
    <w:rsid w:val="0074148E"/>
    <w:rsid w:val="00752C6C"/>
    <w:rsid w:val="0077198C"/>
    <w:rsid w:val="00773224"/>
    <w:rsid w:val="007740E8"/>
    <w:rsid w:val="0078290A"/>
    <w:rsid w:val="00782E50"/>
    <w:rsid w:val="00785420"/>
    <w:rsid w:val="007924FF"/>
    <w:rsid w:val="007930D5"/>
    <w:rsid w:val="007A108D"/>
    <w:rsid w:val="007A3C8A"/>
    <w:rsid w:val="007A5F15"/>
    <w:rsid w:val="007B1589"/>
    <w:rsid w:val="007C18CE"/>
    <w:rsid w:val="007C4DE4"/>
    <w:rsid w:val="007D77FE"/>
    <w:rsid w:val="007F7B77"/>
    <w:rsid w:val="008018FA"/>
    <w:rsid w:val="00807751"/>
    <w:rsid w:val="008176D5"/>
    <w:rsid w:val="008273C1"/>
    <w:rsid w:val="00831113"/>
    <w:rsid w:val="0083175C"/>
    <w:rsid w:val="008326EF"/>
    <w:rsid w:val="008330CD"/>
    <w:rsid w:val="00834663"/>
    <w:rsid w:val="00834986"/>
    <w:rsid w:val="008358DA"/>
    <w:rsid w:val="00856AC9"/>
    <w:rsid w:val="008666D3"/>
    <w:rsid w:val="0087411B"/>
    <w:rsid w:val="00880368"/>
    <w:rsid w:val="0088579D"/>
    <w:rsid w:val="00887B3C"/>
    <w:rsid w:val="008B696B"/>
    <w:rsid w:val="008C0606"/>
    <w:rsid w:val="008C3855"/>
    <w:rsid w:val="008C700B"/>
    <w:rsid w:val="008D7569"/>
    <w:rsid w:val="008D7C42"/>
    <w:rsid w:val="008F07FC"/>
    <w:rsid w:val="008F0C0D"/>
    <w:rsid w:val="008F7B9A"/>
    <w:rsid w:val="00900B54"/>
    <w:rsid w:val="0090261C"/>
    <w:rsid w:val="009026DD"/>
    <w:rsid w:val="0091173C"/>
    <w:rsid w:val="009137F4"/>
    <w:rsid w:val="009168D3"/>
    <w:rsid w:val="0092433F"/>
    <w:rsid w:val="00926B36"/>
    <w:rsid w:val="00930D3B"/>
    <w:rsid w:val="0094230F"/>
    <w:rsid w:val="00943073"/>
    <w:rsid w:val="00944E48"/>
    <w:rsid w:val="00950E00"/>
    <w:rsid w:val="00957EAF"/>
    <w:rsid w:val="00983E9B"/>
    <w:rsid w:val="00984ADB"/>
    <w:rsid w:val="00990DE8"/>
    <w:rsid w:val="009A76DF"/>
    <w:rsid w:val="009C6A36"/>
    <w:rsid w:val="009F694C"/>
    <w:rsid w:val="009F7A40"/>
    <w:rsid w:val="00A00EC1"/>
    <w:rsid w:val="00A22441"/>
    <w:rsid w:val="00A22D37"/>
    <w:rsid w:val="00A429A4"/>
    <w:rsid w:val="00A43FBB"/>
    <w:rsid w:val="00A61553"/>
    <w:rsid w:val="00A61D2F"/>
    <w:rsid w:val="00A76CA3"/>
    <w:rsid w:val="00A81464"/>
    <w:rsid w:val="00A836D0"/>
    <w:rsid w:val="00A872EA"/>
    <w:rsid w:val="00A93D3E"/>
    <w:rsid w:val="00AA1C76"/>
    <w:rsid w:val="00AA4BDB"/>
    <w:rsid w:val="00AB56FD"/>
    <w:rsid w:val="00AD046A"/>
    <w:rsid w:val="00AD4BCE"/>
    <w:rsid w:val="00AD5FAC"/>
    <w:rsid w:val="00AD63D9"/>
    <w:rsid w:val="00AE1017"/>
    <w:rsid w:val="00AE1878"/>
    <w:rsid w:val="00AE1E5A"/>
    <w:rsid w:val="00AF337F"/>
    <w:rsid w:val="00AF3B00"/>
    <w:rsid w:val="00B00C02"/>
    <w:rsid w:val="00B102C9"/>
    <w:rsid w:val="00B37441"/>
    <w:rsid w:val="00B44C5B"/>
    <w:rsid w:val="00B50825"/>
    <w:rsid w:val="00B51A68"/>
    <w:rsid w:val="00B555C6"/>
    <w:rsid w:val="00B613DC"/>
    <w:rsid w:val="00B83A00"/>
    <w:rsid w:val="00B93D4F"/>
    <w:rsid w:val="00BA402A"/>
    <w:rsid w:val="00BA68A8"/>
    <w:rsid w:val="00BB3B21"/>
    <w:rsid w:val="00BB68FC"/>
    <w:rsid w:val="00BC2169"/>
    <w:rsid w:val="00BC2703"/>
    <w:rsid w:val="00BC6374"/>
    <w:rsid w:val="00BC7FE7"/>
    <w:rsid w:val="00BD3130"/>
    <w:rsid w:val="00BE04FF"/>
    <w:rsid w:val="00BF0C91"/>
    <w:rsid w:val="00BF0CC9"/>
    <w:rsid w:val="00BF30BE"/>
    <w:rsid w:val="00C0080D"/>
    <w:rsid w:val="00C015E4"/>
    <w:rsid w:val="00C03887"/>
    <w:rsid w:val="00C03B96"/>
    <w:rsid w:val="00C126FF"/>
    <w:rsid w:val="00C16C14"/>
    <w:rsid w:val="00C17AE8"/>
    <w:rsid w:val="00C20B7A"/>
    <w:rsid w:val="00C403FC"/>
    <w:rsid w:val="00C4625D"/>
    <w:rsid w:val="00C5299B"/>
    <w:rsid w:val="00C57897"/>
    <w:rsid w:val="00C60C30"/>
    <w:rsid w:val="00C72CC6"/>
    <w:rsid w:val="00C77A8F"/>
    <w:rsid w:val="00C879F5"/>
    <w:rsid w:val="00CB4DE4"/>
    <w:rsid w:val="00CC24EB"/>
    <w:rsid w:val="00CC2D4C"/>
    <w:rsid w:val="00CC4316"/>
    <w:rsid w:val="00CD02B9"/>
    <w:rsid w:val="00CE4818"/>
    <w:rsid w:val="00CE7D32"/>
    <w:rsid w:val="00CF269D"/>
    <w:rsid w:val="00CF5986"/>
    <w:rsid w:val="00CF6AC0"/>
    <w:rsid w:val="00D03E7F"/>
    <w:rsid w:val="00D05FA3"/>
    <w:rsid w:val="00D15BFC"/>
    <w:rsid w:val="00D248F4"/>
    <w:rsid w:val="00D30CE6"/>
    <w:rsid w:val="00D32963"/>
    <w:rsid w:val="00D3325A"/>
    <w:rsid w:val="00D363AD"/>
    <w:rsid w:val="00D44295"/>
    <w:rsid w:val="00D4598E"/>
    <w:rsid w:val="00D50978"/>
    <w:rsid w:val="00D5161A"/>
    <w:rsid w:val="00D516F6"/>
    <w:rsid w:val="00D5280A"/>
    <w:rsid w:val="00D546A9"/>
    <w:rsid w:val="00D61464"/>
    <w:rsid w:val="00D641A7"/>
    <w:rsid w:val="00D875A6"/>
    <w:rsid w:val="00D9225C"/>
    <w:rsid w:val="00D95857"/>
    <w:rsid w:val="00DB4081"/>
    <w:rsid w:val="00DB6664"/>
    <w:rsid w:val="00DC2C8C"/>
    <w:rsid w:val="00DE0AB5"/>
    <w:rsid w:val="00E17E66"/>
    <w:rsid w:val="00E3125C"/>
    <w:rsid w:val="00E35372"/>
    <w:rsid w:val="00E56AAA"/>
    <w:rsid w:val="00E771A3"/>
    <w:rsid w:val="00E839BB"/>
    <w:rsid w:val="00E911E8"/>
    <w:rsid w:val="00E96CA1"/>
    <w:rsid w:val="00EA05E2"/>
    <w:rsid w:val="00EA644D"/>
    <w:rsid w:val="00EB407B"/>
    <w:rsid w:val="00EC54DA"/>
    <w:rsid w:val="00ED2B1B"/>
    <w:rsid w:val="00ED7BF8"/>
    <w:rsid w:val="00ED7ED1"/>
    <w:rsid w:val="00EF4FF7"/>
    <w:rsid w:val="00F0111E"/>
    <w:rsid w:val="00F04B9C"/>
    <w:rsid w:val="00F227C7"/>
    <w:rsid w:val="00F316E3"/>
    <w:rsid w:val="00F463F4"/>
    <w:rsid w:val="00F506A3"/>
    <w:rsid w:val="00F54C63"/>
    <w:rsid w:val="00F6131D"/>
    <w:rsid w:val="00F67853"/>
    <w:rsid w:val="00FB23D5"/>
    <w:rsid w:val="00FB35D5"/>
    <w:rsid w:val="00FB36F2"/>
    <w:rsid w:val="00FC1F50"/>
    <w:rsid w:val="00FC3699"/>
    <w:rsid w:val="00FD4929"/>
    <w:rsid w:val="00FE300E"/>
    <w:rsid w:val="00FE5940"/>
    <w:rsid w:val="00FF179F"/>
    <w:rsid w:val="00FF24F8"/>
    <w:rsid w:val="00FF266B"/>
    <w:rsid w:val="00FF6DB8"/>
    <w:rsid w:val="00FF7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4D83B"/>
  <w15:chartTrackingRefBased/>
  <w15:docId w15:val="{99008A60-B4D4-4448-B161-AECBEBA07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3B96"/>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027F82"/>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027F82"/>
    <w:rPr>
      <w:rFonts w:ascii="DengXian" w:eastAsia="DengXian" w:hAnsi="DengXian"/>
      <w:noProof/>
      <w:sz w:val="20"/>
    </w:rPr>
  </w:style>
  <w:style w:type="paragraph" w:customStyle="1" w:styleId="EndNoteBibliography">
    <w:name w:val="EndNote Bibliography"/>
    <w:basedOn w:val="Normal"/>
    <w:link w:val="EndNoteBibliography0"/>
    <w:rsid w:val="00027F82"/>
    <w:rPr>
      <w:rFonts w:ascii="DengXian" w:eastAsia="DengXian" w:hAnsi="DengXian"/>
      <w:noProof/>
      <w:sz w:val="20"/>
    </w:rPr>
  </w:style>
  <w:style w:type="character" w:customStyle="1" w:styleId="EndNoteBibliography0">
    <w:name w:val="EndNote Bibliography 字符"/>
    <w:basedOn w:val="DefaultParagraphFont"/>
    <w:link w:val="EndNoteBibliography"/>
    <w:rsid w:val="00027F82"/>
    <w:rPr>
      <w:rFonts w:ascii="DengXian" w:eastAsia="DengXian" w:hAnsi="DengXian"/>
      <w:noProof/>
      <w:sz w:val="20"/>
    </w:rPr>
  </w:style>
  <w:style w:type="character" w:styleId="Hyperlink">
    <w:name w:val="Hyperlink"/>
    <w:basedOn w:val="DefaultParagraphFont"/>
    <w:uiPriority w:val="99"/>
    <w:unhideWhenUsed/>
    <w:rsid w:val="00027F82"/>
    <w:rPr>
      <w:color w:val="0563C1" w:themeColor="hyperlink"/>
      <w:u w:val="single"/>
    </w:rPr>
  </w:style>
  <w:style w:type="character" w:customStyle="1" w:styleId="1">
    <w:name w:val="未处理的提及1"/>
    <w:basedOn w:val="DefaultParagraphFont"/>
    <w:uiPriority w:val="99"/>
    <w:semiHidden/>
    <w:unhideWhenUsed/>
    <w:rsid w:val="00027F82"/>
    <w:rPr>
      <w:color w:val="605E5C"/>
      <w:shd w:val="clear" w:color="auto" w:fill="E1DFDD"/>
    </w:rPr>
  </w:style>
  <w:style w:type="paragraph" w:styleId="Header">
    <w:name w:val="header"/>
    <w:basedOn w:val="Normal"/>
    <w:link w:val="HeaderChar"/>
    <w:uiPriority w:val="99"/>
    <w:unhideWhenUsed/>
    <w:rsid w:val="00CC24E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C24EB"/>
    <w:rPr>
      <w:sz w:val="18"/>
      <w:szCs w:val="18"/>
    </w:rPr>
  </w:style>
  <w:style w:type="paragraph" w:styleId="Footer">
    <w:name w:val="footer"/>
    <w:basedOn w:val="Normal"/>
    <w:link w:val="FooterChar"/>
    <w:uiPriority w:val="99"/>
    <w:unhideWhenUsed/>
    <w:rsid w:val="00CC24E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C24EB"/>
    <w:rPr>
      <w:sz w:val="18"/>
      <w:szCs w:val="18"/>
    </w:rPr>
  </w:style>
  <w:style w:type="paragraph" w:styleId="ListParagraph">
    <w:name w:val="List Paragraph"/>
    <w:basedOn w:val="Normal"/>
    <w:uiPriority w:val="34"/>
    <w:qFormat/>
    <w:rsid w:val="0092433F"/>
    <w:pPr>
      <w:ind w:firstLineChars="200" w:firstLine="420"/>
    </w:pPr>
  </w:style>
  <w:style w:type="character" w:styleId="Emphasis">
    <w:name w:val="Emphasis"/>
    <w:basedOn w:val="DefaultParagraphFont"/>
    <w:uiPriority w:val="20"/>
    <w:qFormat/>
    <w:rsid w:val="004E784A"/>
    <w:rPr>
      <w:i/>
      <w:iCs/>
    </w:rPr>
  </w:style>
  <w:style w:type="character" w:styleId="CommentReference">
    <w:name w:val="annotation reference"/>
    <w:basedOn w:val="DefaultParagraphFont"/>
    <w:uiPriority w:val="99"/>
    <w:semiHidden/>
    <w:unhideWhenUsed/>
    <w:rsid w:val="0038596D"/>
    <w:rPr>
      <w:sz w:val="16"/>
      <w:szCs w:val="16"/>
    </w:rPr>
  </w:style>
  <w:style w:type="paragraph" w:styleId="CommentText">
    <w:name w:val="annotation text"/>
    <w:basedOn w:val="Normal"/>
    <w:link w:val="CommentTextChar"/>
    <w:uiPriority w:val="99"/>
    <w:unhideWhenUsed/>
    <w:rsid w:val="0038596D"/>
    <w:rPr>
      <w:sz w:val="20"/>
      <w:szCs w:val="20"/>
    </w:rPr>
  </w:style>
  <w:style w:type="character" w:customStyle="1" w:styleId="CommentTextChar">
    <w:name w:val="Comment Text Char"/>
    <w:basedOn w:val="DefaultParagraphFont"/>
    <w:link w:val="CommentText"/>
    <w:uiPriority w:val="99"/>
    <w:rsid w:val="0038596D"/>
    <w:rPr>
      <w:sz w:val="20"/>
      <w:szCs w:val="20"/>
    </w:rPr>
  </w:style>
  <w:style w:type="paragraph" w:styleId="CommentSubject">
    <w:name w:val="annotation subject"/>
    <w:basedOn w:val="CommentText"/>
    <w:next w:val="CommentText"/>
    <w:link w:val="CommentSubjectChar"/>
    <w:uiPriority w:val="99"/>
    <w:semiHidden/>
    <w:unhideWhenUsed/>
    <w:rsid w:val="0038596D"/>
    <w:rPr>
      <w:b/>
      <w:bCs/>
    </w:rPr>
  </w:style>
  <w:style w:type="character" w:customStyle="1" w:styleId="CommentSubjectChar">
    <w:name w:val="Comment Subject Char"/>
    <w:basedOn w:val="CommentTextChar"/>
    <w:link w:val="CommentSubject"/>
    <w:uiPriority w:val="99"/>
    <w:semiHidden/>
    <w:rsid w:val="0038596D"/>
    <w:rPr>
      <w:b/>
      <w:bCs/>
      <w:sz w:val="20"/>
      <w:szCs w:val="20"/>
    </w:rPr>
  </w:style>
  <w:style w:type="paragraph" w:styleId="BalloonText">
    <w:name w:val="Balloon Text"/>
    <w:basedOn w:val="Normal"/>
    <w:link w:val="BalloonTextChar"/>
    <w:uiPriority w:val="99"/>
    <w:semiHidden/>
    <w:unhideWhenUsed/>
    <w:rsid w:val="003859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96D"/>
    <w:rPr>
      <w:rFonts w:ascii="Segoe UI" w:hAnsi="Segoe UI" w:cs="Segoe UI"/>
      <w:sz w:val="18"/>
      <w:szCs w:val="18"/>
    </w:rPr>
  </w:style>
  <w:style w:type="character" w:customStyle="1" w:styleId="UnresolvedMention1">
    <w:name w:val="Unresolved Mention1"/>
    <w:basedOn w:val="DefaultParagraphFont"/>
    <w:uiPriority w:val="99"/>
    <w:semiHidden/>
    <w:unhideWhenUsed/>
    <w:rsid w:val="000117B3"/>
    <w:rPr>
      <w:color w:val="605E5C"/>
      <w:shd w:val="clear" w:color="auto" w:fill="E1DFDD"/>
    </w:rPr>
  </w:style>
  <w:style w:type="paragraph" w:styleId="Revision">
    <w:name w:val="Revision"/>
    <w:hidden/>
    <w:uiPriority w:val="99"/>
    <w:semiHidden/>
    <w:rsid w:val="000117B3"/>
  </w:style>
  <w:style w:type="character" w:customStyle="1" w:styleId="cf01">
    <w:name w:val="cf01"/>
    <w:basedOn w:val="DefaultParagraphFont"/>
    <w:rsid w:val="00C5299B"/>
    <w:rPr>
      <w:rFonts w:ascii="Segoe UI" w:hAnsi="Segoe UI" w:cs="Segoe UI" w:hint="default"/>
      <w:sz w:val="18"/>
      <w:szCs w:val="18"/>
    </w:rPr>
  </w:style>
  <w:style w:type="table" w:styleId="TableGrid">
    <w:name w:val="Table Grid"/>
    <w:basedOn w:val="TableNormal"/>
    <w:uiPriority w:val="39"/>
    <w:rsid w:val="00D546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46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353719">
      <w:bodyDiv w:val="1"/>
      <w:marLeft w:val="0"/>
      <w:marRight w:val="0"/>
      <w:marTop w:val="0"/>
      <w:marBottom w:val="0"/>
      <w:divBdr>
        <w:top w:val="none" w:sz="0" w:space="0" w:color="auto"/>
        <w:left w:val="none" w:sz="0" w:space="0" w:color="auto"/>
        <w:bottom w:val="none" w:sz="0" w:space="0" w:color="auto"/>
        <w:right w:val="none" w:sz="0" w:space="0" w:color="auto"/>
      </w:divBdr>
    </w:div>
    <w:div w:id="305821262">
      <w:bodyDiv w:val="1"/>
      <w:marLeft w:val="0"/>
      <w:marRight w:val="0"/>
      <w:marTop w:val="0"/>
      <w:marBottom w:val="0"/>
      <w:divBdr>
        <w:top w:val="none" w:sz="0" w:space="0" w:color="auto"/>
        <w:left w:val="none" w:sz="0" w:space="0" w:color="auto"/>
        <w:bottom w:val="none" w:sz="0" w:space="0" w:color="auto"/>
        <w:right w:val="none" w:sz="0" w:space="0" w:color="auto"/>
      </w:divBdr>
    </w:div>
    <w:div w:id="357969654">
      <w:bodyDiv w:val="1"/>
      <w:marLeft w:val="0"/>
      <w:marRight w:val="0"/>
      <w:marTop w:val="0"/>
      <w:marBottom w:val="0"/>
      <w:divBdr>
        <w:top w:val="none" w:sz="0" w:space="0" w:color="auto"/>
        <w:left w:val="none" w:sz="0" w:space="0" w:color="auto"/>
        <w:bottom w:val="none" w:sz="0" w:space="0" w:color="auto"/>
        <w:right w:val="none" w:sz="0" w:space="0" w:color="auto"/>
      </w:divBdr>
    </w:div>
    <w:div w:id="440688886">
      <w:bodyDiv w:val="1"/>
      <w:marLeft w:val="0"/>
      <w:marRight w:val="0"/>
      <w:marTop w:val="0"/>
      <w:marBottom w:val="0"/>
      <w:divBdr>
        <w:top w:val="none" w:sz="0" w:space="0" w:color="auto"/>
        <w:left w:val="none" w:sz="0" w:space="0" w:color="auto"/>
        <w:bottom w:val="none" w:sz="0" w:space="0" w:color="auto"/>
        <w:right w:val="none" w:sz="0" w:space="0" w:color="auto"/>
      </w:divBdr>
    </w:div>
    <w:div w:id="484856124">
      <w:bodyDiv w:val="1"/>
      <w:marLeft w:val="0"/>
      <w:marRight w:val="0"/>
      <w:marTop w:val="0"/>
      <w:marBottom w:val="0"/>
      <w:divBdr>
        <w:top w:val="none" w:sz="0" w:space="0" w:color="auto"/>
        <w:left w:val="none" w:sz="0" w:space="0" w:color="auto"/>
        <w:bottom w:val="none" w:sz="0" w:space="0" w:color="auto"/>
        <w:right w:val="none" w:sz="0" w:space="0" w:color="auto"/>
      </w:divBdr>
    </w:div>
    <w:div w:id="548762725">
      <w:bodyDiv w:val="1"/>
      <w:marLeft w:val="0"/>
      <w:marRight w:val="0"/>
      <w:marTop w:val="0"/>
      <w:marBottom w:val="0"/>
      <w:divBdr>
        <w:top w:val="none" w:sz="0" w:space="0" w:color="auto"/>
        <w:left w:val="none" w:sz="0" w:space="0" w:color="auto"/>
        <w:bottom w:val="none" w:sz="0" w:space="0" w:color="auto"/>
        <w:right w:val="none" w:sz="0" w:space="0" w:color="auto"/>
      </w:divBdr>
    </w:div>
    <w:div w:id="786780523">
      <w:bodyDiv w:val="1"/>
      <w:marLeft w:val="0"/>
      <w:marRight w:val="0"/>
      <w:marTop w:val="0"/>
      <w:marBottom w:val="0"/>
      <w:divBdr>
        <w:top w:val="none" w:sz="0" w:space="0" w:color="auto"/>
        <w:left w:val="none" w:sz="0" w:space="0" w:color="auto"/>
        <w:bottom w:val="none" w:sz="0" w:space="0" w:color="auto"/>
        <w:right w:val="none" w:sz="0" w:space="0" w:color="auto"/>
      </w:divBdr>
    </w:div>
    <w:div w:id="1348217109">
      <w:bodyDiv w:val="1"/>
      <w:marLeft w:val="0"/>
      <w:marRight w:val="0"/>
      <w:marTop w:val="0"/>
      <w:marBottom w:val="0"/>
      <w:divBdr>
        <w:top w:val="none" w:sz="0" w:space="0" w:color="auto"/>
        <w:left w:val="none" w:sz="0" w:space="0" w:color="auto"/>
        <w:bottom w:val="none" w:sz="0" w:space="0" w:color="auto"/>
        <w:right w:val="none" w:sz="0" w:space="0" w:color="auto"/>
      </w:divBdr>
    </w:div>
    <w:div w:id="1376732318">
      <w:bodyDiv w:val="1"/>
      <w:marLeft w:val="0"/>
      <w:marRight w:val="0"/>
      <w:marTop w:val="0"/>
      <w:marBottom w:val="0"/>
      <w:divBdr>
        <w:top w:val="none" w:sz="0" w:space="0" w:color="auto"/>
        <w:left w:val="none" w:sz="0" w:space="0" w:color="auto"/>
        <w:bottom w:val="none" w:sz="0" w:space="0" w:color="auto"/>
        <w:right w:val="none" w:sz="0" w:space="0" w:color="auto"/>
      </w:divBdr>
    </w:div>
    <w:div w:id="1549103780">
      <w:bodyDiv w:val="1"/>
      <w:marLeft w:val="0"/>
      <w:marRight w:val="0"/>
      <w:marTop w:val="0"/>
      <w:marBottom w:val="0"/>
      <w:divBdr>
        <w:top w:val="none" w:sz="0" w:space="0" w:color="auto"/>
        <w:left w:val="none" w:sz="0" w:space="0" w:color="auto"/>
        <w:bottom w:val="none" w:sz="0" w:space="0" w:color="auto"/>
        <w:right w:val="none" w:sz="0" w:space="0" w:color="auto"/>
      </w:divBdr>
    </w:div>
    <w:div w:id="185044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peng.liu@coventry.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computer-science/recurrent-neural-network"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D42C6-9DD5-45BD-8A9A-9D3F253E6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8650</Words>
  <Characters>106310</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peng Liu</dc:creator>
  <cp:keywords/>
  <dc:description/>
  <cp:lastModifiedBy>Haipeng Liu</cp:lastModifiedBy>
  <cp:revision>5</cp:revision>
  <dcterms:created xsi:type="dcterms:W3CDTF">2022-12-08T00:41:00Z</dcterms:created>
  <dcterms:modified xsi:type="dcterms:W3CDTF">2022-12-08T11:17:00Z</dcterms:modified>
</cp:coreProperties>
</file>